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41632F" w14:textId="5E6BE571" w:rsidR="00D0397C" w:rsidRPr="00291C4A" w:rsidRDefault="00D0397C" w:rsidP="00E44964">
      <w:r w:rsidRPr="00291C4A">
        <w:t>Research article</w:t>
      </w:r>
    </w:p>
    <w:p w14:paraId="16E16E7A" w14:textId="590E7333" w:rsidR="003268C2" w:rsidRPr="00291C4A" w:rsidRDefault="003268C2" w:rsidP="00E44964">
      <w:pPr>
        <w:rPr>
          <w:b/>
          <w:bCs/>
        </w:rPr>
      </w:pPr>
      <w:r w:rsidRPr="00291C4A">
        <w:rPr>
          <w:b/>
          <w:bCs/>
        </w:rPr>
        <w:t>Impact</w:t>
      </w:r>
      <w:r w:rsidR="00E12410" w:rsidRPr="00291C4A">
        <w:rPr>
          <w:b/>
          <w:bCs/>
        </w:rPr>
        <w:t xml:space="preserve"> o</w:t>
      </w:r>
      <w:r w:rsidR="00702259" w:rsidRPr="00291C4A">
        <w:rPr>
          <w:b/>
          <w:bCs/>
        </w:rPr>
        <w:t>f</w:t>
      </w:r>
      <w:r w:rsidR="00E12410" w:rsidRPr="00291C4A">
        <w:rPr>
          <w:b/>
          <w:bCs/>
        </w:rPr>
        <w:t xml:space="preserve"> </w:t>
      </w:r>
      <w:r w:rsidR="00702259" w:rsidRPr="00291C4A">
        <w:rPr>
          <w:b/>
          <w:bCs/>
        </w:rPr>
        <w:t xml:space="preserve">modification of envelope proteins on </w:t>
      </w:r>
      <w:r w:rsidR="00BF5370" w:rsidRPr="00291C4A">
        <w:rPr>
          <w:b/>
          <w:bCs/>
        </w:rPr>
        <w:t xml:space="preserve">the </w:t>
      </w:r>
      <w:r w:rsidR="00E12410" w:rsidRPr="00291C4A">
        <w:rPr>
          <w:b/>
          <w:bCs/>
        </w:rPr>
        <w:t>mechanical properties of HIV</w:t>
      </w:r>
      <w:r w:rsidR="002B0ED4" w:rsidRPr="00291C4A">
        <w:rPr>
          <w:b/>
          <w:bCs/>
        </w:rPr>
        <w:t xml:space="preserve"> virus</w:t>
      </w:r>
      <w:r w:rsidR="00394378" w:rsidRPr="00291C4A">
        <w:rPr>
          <w:b/>
          <w:bCs/>
        </w:rPr>
        <w:t>-</w:t>
      </w:r>
      <w:r w:rsidR="00E12410" w:rsidRPr="00291C4A">
        <w:rPr>
          <w:b/>
          <w:bCs/>
        </w:rPr>
        <w:t>like particles</w:t>
      </w:r>
    </w:p>
    <w:p w14:paraId="146BFDFE" w14:textId="6D1E4E43" w:rsidR="00D0397C" w:rsidRPr="00291C4A" w:rsidRDefault="00D0397C" w:rsidP="00E44964">
      <w:pPr>
        <w:rPr>
          <w:vertAlign w:val="superscript"/>
        </w:rPr>
      </w:pPr>
      <w:r w:rsidRPr="00291C4A">
        <w:t>Elizabeth Kruse</w:t>
      </w:r>
      <w:r w:rsidRPr="00291C4A">
        <w:rPr>
          <w:vertAlign w:val="superscript"/>
        </w:rPr>
        <w:t>1</w:t>
      </w:r>
      <w:r w:rsidR="00F04F38" w:rsidRPr="00291C4A">
        <w:t>*</w:t>
      </w:r>
      <w:r w:rsidRPr="00291C4A">
        <w:t>, Michiel van Diepen</w:t>
      </w:r>
      <w:r w:rsidRPr="00291C4A">
        <w:rPr>
          <w:vertAlign w:val="superscript"/>
        </w:rPr>
        <w:t>2,3</w:t>
      </w:r>
      <w:r w:rsidRPr="00291C4A">
        <w:t>, Rosamund Chapman</w:t>
      </w:r>
      <w:r w:rsidRPr="00291C4A">
        <w:rPr>
          <w:vertAlign w:val="superscript"/>
        </w:rPr>
        <w:t>2,3</w:t>
      </w:r>
      <w:r w:rsidRPr="00291C4A">
        <w:t xml:space="preserve">, </w:t>
      </w:r>
      <w:r w:rsidR="003D205A" w:rsidRPr="00291C4A">
        <w:t>Etienne Horn</w:t>
      </w:r>
      <w:r w:rsidR="00F63481" w:rsidRPr="00291C4A">
        <w:rPr>
          <w:vertAlign w:val="superscript"/>
        </w:rPr>
        <w:t>1</w:t>
      </w:r>
      <w:r w:rsidR="003D205A" w:rsidRPr="00291C4A">
        <w:t>, Tamer Abdalrahman</w:t>
      </w:r>
      <w:r w:rsidR="00C410AA" w:rsidRPr="00291C4A">
        <w:rPr>
          <w:vertAlign w:val="superscript"/>
        </w:rPr>
        <w:t>1</w:t>
      </w:r>
      <w:r w:rsidR="001A2CC9" w:rsidRPr="00291C4A">
        <w:rPr>
          <w:vertAlign w:val="superscript"/>
        </w:rPr>
        <w:t>,4</w:t>
      </w:r>
      <w:r w:rsidR="003D205A" w:rsidRPr="00291C4A">
        <w:t xml:space="preserve">, </w:t>
      </w:r>
      <w:r w:rsidRPr="00291C4A">
        <w:t>Ann</w:t>
      </w:r>
      <w:r w:rsidR="00952ACF" w:rsidRPr="00291C4A">
        <w:t>a</w:t>
      </w:r>
      <w:r w:rsidRPr="00291C4A">
        <w:t>-Lis</w:t>
      </w:r>
      <w:r w:rsidR="00952ACF" w:rsidRPr="00291C4A">
        <w:t>e</w:t>
      </w:r>
      <w:r w:rsidRPr="00291C4A">
        <w:t xml:space="preserve"> Williamson</w:t>
      </w:r>
      <w:r w:rsidRPr="00291C4A">
        <w:rPr>
          <w:vertAlign w:val="superscript"/>
        </w:rPr>
        <w:t>2,3</w:t>
      </w:r>
      <w:r w:rsidRPr="00291C4A">
        <w:t>, Edward</w:t>
      </w:r>
      <w:r w:rsidR="00B7031E" w:rsidRPr="00291C4A">
        <w:t xml:space="preserve"> P.</w:t>
      </w:r>
      <w:r w:rsidRPr="00291C4A">
        <w:t xml:space="preserve"> Rybicki</w:t>
      </w:r>
      <w:r w:rsidRPr="00291C4A">
        <w:rPr>
          <w:vertAlign w:val="superscript"/>
        </w:rPr>
        <w:t>2,</w:t>
      </w:r>
      <w:r w:rsidR="001A2CC9" w:rsidRPr="00291C4A">
        <w:rPr>
          <w:vertAlign w:val="superscript"/>
        </w:rPr>
        <w:t>5</w:t>
      </w:r>
      <w:r w:rsidRPr="00291C4A">
        <w:t>, Wouter H. Roos</w:t>
      </w:r>
      <w:r w:rsidR="001A2CC9" w:rsidRPr="00291C4A">
        <w:rPr>
          <w:vertAlign w:val="superscript"/>
        </w:rPr>
        <w:t>6</w:t>
      </w:r>
      <w:r w:rsidRPr="00291C4A">
        <w:t>, Thomas Franz</w:t>
      </w:r>
      <w:r w:rsidRPr="00291C4A">
        <w:rPr>
          <w:vertAlign w:val="superscript"/>
        </w:rPr>
        <w:t>1,</w:t>
      </w:r>
      <w:r w:rsidR="001A2CC9" w:rsidRPr="00291C4A">
        <w:rPr>
          <w:vertAlign w:val="superscript"/>
        </w:rPr>
        <w:t>7</w:t>
      </w:r>
      <w:r w:rsidRPr="00291C4A">
        <w:t>*</w:t>
      </w:r>
    </w:p>
    <w:p w14:paraId="0DFBC0AF" w14:textId="77777777" w:rsidR="00D0397C" w:rsidRPr="00291C4A" w:rsidRDefault="00D0397C" w:rsidP="00C57627">
      <w:r w:rsidRPr="00291C4A">
        <w:rPr>
          <w:vertAlign w:val="superscript"/>
        </w:rPr>
        <w:t>1</w:t>
      </w:r>
      <w:r w:rsidRPr="00291C4A">
        <w:t>Biomedical Engineering Research Centre, Division of Biomedical Engineering, Department of Human Biology, University of Cape Town, South Africa</w:t>
      </w:r>
    </w:p>
    <w:p w14:paraId="56B21018" w14:textId="250AD46B" w:rsidR="00D0397C" w:rsidRPr="00291C4A" w:rsidRDefault="00D0397C" w:rsidP="00C57627">
      <w:r w:rsidRPr="00291C4A">
        <w:rPr>
          <w:rStyle w:val="FootnoteReference"/>
        </w:rPr>
        <w:t>2</w:t>
      </w:r>
      <w:r w:rsidRPr="00291C4A">
        <w:t>Institute of Infectious Disease and Molecular Medicine, Faculty of Health Science, University of Cape Town, Cape Town 7925, South Africa</w:t>
      </w:r>
    </w:p>
    <w:p w14:paraId="7BD2CE30" w14:textId="7DBBE895" w:rsidR="00D0397C" w:rsidRPr="00291C4A" w:rsidRDefault="00D0397C" w:rsidP="00C57627">
      <w:r w:rsidRPr="00291C4A">
        <w:rPr>
          <w:rStyle w:val="FootnoteReference"/>
        </w:rPr>
        <w:t>3</w:t>
      </w:r>
      <w:r w:rsidRPr="00291C4A">
        <w:t>Division of Medical Virology, Department of Pathology, University of Cape Town, Cape Town 7925, South Africa</w:t>
      </w:r>
    </w:p>
    <w:p w14:paraId="287F842B" w14:textId="687F3ED5" w:rsidR="001A2CC9" w:rsidRPr="00291C4A" w:rsidRDefault="001A2CC9" w:rsidP="00C57627">
      <w:r w:rsidRPr="00291C4A">
        <w:rPr>
          <w:rStyle w:val="FootnoteReference"/>
        </w:rPr>
        <w:t>4</w:t>
      </w:r>
      <w:r w:rsidRPr="00291C4A">
        <w:t>Architecture, Construction and Engineering, Berlin International University of Applied Sciences, 10247 Berlin, Germany</w:t>
      </w:r>
    </w:p>
    <w:p w14:paraId="30AAF646" w14:textId="3EAD61E4" w:rsidR="00D0397C" w:rsidRPr="00291C4A" w:rsidRDefault="001A2CC9" w:rsidP="00C57627">
      <w:r w:rsidRPr="00291C4A">
        <w:rPr>
          <w:rStyle w:val="FootnoteReference"/>
        </w:rPr>
        <w:t>5</w:t>
      </w:r>
      <w:r w:rsidR="002C6799" w:rsidRPr="00291C4A">
        <w:t>Biopharming Research Unit, Department of Molecular and Cell Biology, University of Cape Town, Cape Town 7701, South Africa</w:t>
      </w:r>
    </w:p>
    <w:p w14:paraId="4BFBB49C" w14:textId="1C9143EB" w:rsidR="002C6799" w:rsidRPr="00291C4A" w:rsidRDefault="001A2CC9" w:rsidP="00C57627">
      <w:r w:rsidRPr="00291C4A">
        <w:rPr>
          <w:rStyle w:val="FootnoteReference"/>
        </w:rPr>
        <w:t>6</w:t>
      </w:r>
      <w:r w:rsidR="002C6799" w:rsidRPr="00291C4A">
        <w:t xml:space="preserve">Zernike Institute for Advanced Materials, </w:t>
      </w:r>
      <w:proofErr w:type="spellStart"/>
      <w:r w:rsidR="002C6799" w:rsidRPr="00291C4A">
        <w:t>Rijksuniversiteit</w:t>
      </w:r>
      <w:proofErr w:type="spellEnd"/>
      <w:r w:rsidR="002C6799" w:rsidRPr="00291C4A">
        <w:t xml:space="preserve"> Groningen, </w:t>
      </w:r>
      <w:proofErr w:type="spellStart"/>
      <w:r w:rsidR="002C6799" w:rsidRPr="00291C4A">
        <w:t>Nijenborgh</w:t>
      </w:r>
      <w:proofErr w:type="spellEnd"/>
      <w:r w:rsidR="002C6799" w:rsidRPr="00291C4A">
        <w:t xml:space="preserve"> 4, 9747 AG Groningen, the Netherlands</w:t>
      </w:r>
    </w:p>
    <w:p w14:paraId="286D5F9A" w14:textId="0BE74AEB" w:rsidR="00D0397C" w:rsidRPr="00291C4A" w:rsidRDefault="001A2CC9" w:rsidP="00C57627">
      <w:r w:rsidRPr="00291C4A">
        <w:rPr>
          <w:rStyle w:val="FootnoteReference"/>
        </w:rPr>
        <w:t>7</w:t>
      </w:r>
      <w:r w:rsidR="00D0397C" w:rsidRPr="00291C4A">
        <w:t>Bioengineering Science Research Group, Faculty of Engineering and Physical Sciences, University of Southampton, UK</w:t>
      </w:r>
    </w:p>
    <w:p w14:paraId="06F967DF" w14:textId="77777777" w:rsidR="00D0397C" w:rsidRPr="00291C4A" w:rsidRDefault="00D0397C" w:rsidP="00C57627"/>
    <w:p w14:paraId="274ECEEE" w14:textId="7326DA2E" w:rsidR="00C57627" w:rsidRPr="00291C4A" w:rsidRDefault="00C57627" w:rsidP="008736DC">
      <w:r w:rsidRPr="00291C4A">
        <w:t>*Corresponding authors</w:t>
      </w:r>
      <w:r w:rsidR="008736DC" w:rsidRPr="00291C4A">
        <w:t xml:space="preserve">: </w:t>
      </w:r>
      <w:hyperlink r:id="rId11" w:history="1">
        <w:r w:rsidRPr="00291C4A">
          <w:rPr>
            <w:rStyle w:val="Hyperlink"/>
          </w:rPr>
          <w:t>lee.kruse@uct.ac.za</w:t>
        </w:r>
      </w:hyperlink>
      <w:r w:rsidR="008736DC" w:rsidRPr="00291C4A">
        <w:t xml:space="preserve">, </w:t>
      </w:r>
      <w:hyperlink r:id="rId12" w:history="1">
        <w:r w:rsidRPr="00291C4A">
          <w:rPr>
            <w:rStyle w:val="Hyperlink"/>
          </w:rPr>
          <w:t>thomas.franz@uct.ac.za</w:t>
        </w:r>
      </w:hyperlink>
      <w:r w:rsidRPr="00291C4A">
        <w:t xml:space="preserve"> </w:t>
      </w:r>
    </w:p>
    <w:p w14:paraId="12BF5425" w14:textId="77777777" w:rsidR="00C57627" w:rsidRPr="00291C4A" w:rsidRDefault="00C57627" w:rsidP="008736DC"/>
    <w:p w14:paraId="29129015" w14:textId="6FEA8363" w:rsidR="00D0397C" w:rsidRPr="00291C4A" w:rsidRDefault="00D0397C" w:rsidP="00707899">
      <w:pPr>
        <w:pStyle w:val="NoSpacing"/>
        <w:rPr>
          <w:lang w:val="en-GB"/>
        </w:rPr>
      </w:pPr>
      <w:r w:rsidRPr="00291C4A">
        <w:rPr>
          <w:lang w:val="en-GB"/>
        </w:rPr>
        <w:t>ORCIDs</w:t>
      </w:r>
    </w:p>
    <w:p w14:paraId="482E46B3" w14:textId="77777777" w:rsidR="00D0397C" w:rsidRPr="00291C4A" w:rsidRDefault="00D0397C" w:rsidP="00707899">
      <w:pPr>
        <w:pStyle w:val="NoSpacing"/>
        <w:rPr>
          <w:lang w:val="en-GB"/>
        </w:rPr>
      </w:pPr>
      <w:r w:rsidRPr="00291C4A">
        <w:rPr>
          <w:lang w:val="en-GB"/>
        </w:rPr>
        <w:t>Elizabeth Kruse: 0000-0003-3522-6491</w:t>
      </w:r>
    </w:p>
    <w:p w14:paraId="0E2645B8" w14:textId="15DD64F4" w:rsidR="001B1A60" w:rsidRPr="00291C4A" w:rsidRDefault="001B1A60" w:rsidP="00707899">
      <w:pPr>
        <w:pStyle w:val="NoSpacing"/>
        <w:rPr>
          <w:lang w:val="en-GB"/>
        </w:rPr>
      </w:pPr>
      <w:r w:rsidRPr="00291C4A">
        <w:rPr>
          <w:lang w:val="en-GB"/>
        </w:rPr>
        <w:t>Michiel van Diepen:</w:t>
      </w:r>
      <w:r w:rsidR="00842A05" w:rsidRPr="00291C4A">
        <w:rPr>
          <w:lang w:val="en-GB"/>
        </w:rPr>
        <w:t xml:space="preserve"> 0000-0001-8156-4294</w:t>
      </w:r>
    </w:p>
    <w:p w14:paraId="5C5A7B8C" w14:textId="4253091C" w:rsidR="00660B6E" w:rsidRPr="00291C4A" w:rsidRDefault="00660B6E" w:rsidP="00707899">
      <w:pPr>
        <w:pStyle w:val="NoSpacing"/>
        <w:rPr>
          <w:lang w:val="en-GB"/>
        </w:rPr>
      </w:pPr>
      <w:r w:rsidRPr="00291C4A">
        <w:rPr>
          <w:lang w:val="en-GB"/>
        </w:rPr>
        <w:t>Rosamund Chapman:</w:t>
      </w:r>
      <w:r w:rsidR="00437DC4" w:rsidRPr="00291C4A">
        <w:rPr>
          <w:lang w:val="en-GB"/>
        </w:rPr>
        <w:t xml:space="preserve"> 0000-0001-9162-2099</w:t>
      </w:r>
    </w:p>
    <w:p w14:paraId="214F34F5" w14:textId="638A057A" w:rsidR="009219FD" w:rsidRPr="00291C4A" w:rsidRDefault="00515611" w:rsidP="00707899">
      <w:pPr>
        <w:pStyle w:val="NoSpacing"/>
        <w:rPr>
          <w:lang w:val="en-GB"/>
        </w:rPr>
      </w:pPr>
      <w:r w:rsidRPr="00291C4A">
        <w:rPr>
          <w:lang w:val="en-GB"/>
        </w:rPr>
        <w:t>Etienne</w:t>
      </w:r>
      <w:r w:rsidR="009219FD" w:rsidRPr="00291C4A">
        <w:rPr>
          <w:lang w:val="en-GB"/>
        </w:rPr>
        <w:t xml:space="preserve"> Horn:</w:t>
      </w:r>
      <w:r w:rsidR="00320451" w:rsidRPr="00291C4A">
        <w:rPr>
          <w:lang w:val="en-GB"/>
        </w:rPr>
        <w:t xml:space="preserve"> </w:t>
      </w:r>
      <w:r w:rsidR="00A95E08" w:rsidRPr="00291C4A">
        <w:rPr>
          <w:lang w:val="en-GB"/>
        </w:rPr>
        <w:t>0000-0002-5601-188X</w:t>
      </w:r>
    </w:p>
    <w:p w14:paraId="637E8E06" w14:textId="634FDD9D" w:rsidR="009219FD" w:rsidRPr="00291C4A" w:rsidRDefault="009219FD" w:rsidP="00707899">
      <w:pPr>
        <w:pStyle w:val="NoSpacing"/>
        <w:rPr>
          <w:lang w:val="en-GB"/>
        </w:rPr>
      </w:pPr>
      <w:r w:rsidRPr="00291C4A">
        <w:rPr>
          <w:lang w:val="en-GB"/>
        </w:rPr>
        <w:t xml:space="preserve">Tamer </w:t>
      </w:r>
      <w:r w:rsidR="00515611" w:rsidRPr="00291C4A">
        <w:rPr>
          <w:lang w:val="en-GB"/>
        </w:rPr>
        <w:t>Abdalrahman</w:t>
      </w:r>
      <w:r w:rsidR="00320451" w:rsidRPr="00291C4A">
        <w:rPr>
          <w:lang w:val="en-GB"/>
        </w:rPr>
        <w:t>: 0000-0002-0320-811X</w:t>
      </w:r>
    </w:p>
    <w:p w14:paraId="76E5CA2B" w14:textId="77777777" w:rsidR="00EC19AB" w:rsidRPr="00291C4A" w:rsidRDefault="00EC19AB" w:rsidP="00707899">
      <w:pPr>
        <w:pStyle w:val="NoSpacing"/>
        <w:rPr>
          <w:lang w:val="en-GB"/>
        </w:rPr>
      </w:pPr>
      <w:r w:rsidRPr="00291C4A">
        <w:rPr>
          <w:lang w:val="en-GB"/>
        </w:rPr>
        <w:t>Anna-Lise Williamson: 0000-0002-5467-1200</w:t>
      </w:r>
    </w:p>
    <w:p w14:paraId="6889C057" w14:textId="77777777" w:rsidR="00EC19AB" w:rsidRPr="00291C4A" w:rsidRDefault="00EC19AB" w:rsidP="00707899">
      <w:pPr>
        <w:pStyle w:val="NoSpacing"/>
        <w:rPr>
          <w:lang w:val="en-GB"/>
        </w:rPr>
      </w:pPr>
      <w:r w:rsidRPr="00291C4A">
        <w:rPr>
          <w:lang w:val="en-GB"/>
        </w:rPr>
        <w:t>Edward Rybicki: 0000-0001-8024-9911</w:t>
      </w:r>
    </w:p>
    <w:p w14:paraId="0EB20C59" w14:textId="5399C546" w:rsidR="00320451" w:rsidRPr="00291C4A" w:rsidRDefault="00320451" w:rsidP="00707899">
      <w:pPr>
        <w:pStyle w:val="NoSpacing"/>
        <w:rPr>
          <w:lang w:val="en-GB"/>
        </w:rPr>
      </w:pPr>
      <w:r w:rsidRPr="00291C4A">
        <w:rPr>
          <w:lang w:val="en-GB"/>
        </w:rPr>
        <w:t>Wouter H. Roos:</w:t>
      </w:r>
      <w:r w:rsidR="003B1257" w:rsidRPr="00291C4A">
        <w:rPr>
          <w:lang w:val="en-GB"/>
        </w:rPr>
        <w:t xml:space="preserve"> 0000-0002-5104-0139</w:t>
      </w:r>
    </w:p>
    <w:p w14:paraId="0B31E139" w14:textId="77777777" w:rsidR="00D0397C" w:rsidRPr="00291C4A" w:rsidRDefault="00D0397C" w:rsidP="00707899">
      <w:pPr>
        <w:pStyle w:val="NoSpacing"/>
        <w:rPr>
          <w:lang w:val="en-GB"/>
        </w:rPr>
      </w:pPr>
      <w:r w:rsidRPr="00291C4A">
        <w:rPr>
          <w:lang w:val="en-GB"/>
        </w:rPr>
        <w:t>Thomas Franz: 0000-0002-1504-3842</w:t>
      </w:r>
    </w:p>
    <w:p w14:paraId="139A0992" w14:textId="77777777" w:rsidR="00D0397C" w:rsidRPr="00291C4A" w:rsidRDefault="00D0397C" w:rsidP="00707899">
      <w:pPr>
        <w:pStyle w:val="NoSpacing"/>
        <w:rPr>
          <w:lang w:val="en-GB"/>
        </w:rPr>
      </w:pPr>
    </w:p>
    <w:p w14:paraId="31959385" w14:textId="4034619C" w:rsidR="002C6799" w:rsidRPr="00291C4A" w:rsidRDefault="002C6799" w:rsidP="000F3E63">
      <w:pPr>
        <w:pStyle w:val="Heading1"/>
        <w:numPr>
          <w:ilvl w:val="0"/>
          <w:numId w:val="0"/>
        </w:numPr>
      </w:pPr>
      <w:bookmarkStart w:id="0" w:name="_Toc156899541"/>
      <w:r w:rsidRPr="00291C4A">
        <w:lastRenderedPageBreak/>
        <w:t>Abstract</w:t>
      </w:r>
    </w:p>
    <w:p w14:paraId="7FBA6268" w14:textId="06F5B6BF" w:rsidR="00CC1724" w:rsidRPr="00291C4A" w:rsidRDefault="006D2349" w:rsidP="0047071B">
      <w:r w:rsidRPr="00291C4A">
        <w:rPr>
          <w:rFonts w:eastAsiaTheme="majorEastAsia"/>
        </w:rPr>
        <w:t>The mechanic</w:t>
      </w:r>
      <w:r w:rsidR="00E9501C" w:rsidRPr="00291C4A">
        <w:rPr>
          <w:rFonts w:eastAsiaTheme="majorEastAsia"/>
        </w:rPr>
        <w:t>al</w:t>
      </w:r>
      <w:r w:rsidRPr="00291C4A">
        <w:rPr>
          <w:rFonts w:eastAsiaTheme="majorEastAsia"/>
        </w:rPr>
        <w:t xml:space="preserve"> interactions between virus-like particles and host cells may </w:t>
      </w:r>
      <w:r w:rsidR="005E19E7" w:rsidRPr="00291C4A">
        <w:rPr>
          <w:rFonts w:eastAsiaTheme="majorEastAsia"/>
        </w:rPr>
        <w:t xml:space="preserve">offer targets </w:t>
      </w:r>
      <w:r w:rsidRPr="00291C4A">
        <w:rPr>
          <w:rFonts w:eastAsiaTheme="majorEastAsia"/>
        </w:rPr>
        <w:t xml:space="preserve">for </w:t>
      </w:r>
      <w:r w:rsidR="005E19E7" w:rsidRPr="00291C4A">
        <w:rPr>
          <w:rFonts w:eastAsiaTheme="majorEastAsia"/>
        </w:rPr>
        <w:t xml:space="preserve">new </w:t>
      </w:r>
      <w:r w:rsidRPr="00291C4A">
        <w:rPr>
          <w:rFonts w:eastAsiaTheme="majorEastAsia"/>
        </w:rPr>
        <w:t>viral treatment</w:t>
      </w:r>
      <w:r w:rsidR="005E19E7" w:rsidRPr="00291C4A">
        <w:rPr>
          <w:rFonts w:eastAsiaTheme="majorEastAsia"/>
        </w:rPr>
        <w:t>s</w:t>
      </w:r>
      <w:r w:rsidRPr="00291C4A">
        <w:rPr>
          <w:rFonts w:eastAsiaTheme="majorEastAsia"/>
        </w:rPr>
        <w:t xml:space="preserve"> and vaccine</w:t>
      </w:r>
      <w:r w:rsidR="005E19E7" w:rsidRPr="00291C4A">
        <w:rPr>
          <w:rFonts w:eastAsiaTheme="majorEastAsia"/>
        </w:rPr>
        <w:t>s</w:t>
      </w:r>
      <w:r w:rsidR="007A68DA" w:rsidRPr="00291C4A">
        <w:rPr>
          <w:rFonts w:eastAsiaTheme="majorEastAsia"/>
        </w:rPr>
        <w:t xml:space="preserve"> with modes of action </w:t>
      </w:r>
      <w:r w:rsidR="00C76BE4" w:rsidRPr="00291C4A">
        <w:rPr>
          <w:rFonts w:eastAsiaTheme="majorEastAsia"/>
        </w:rPr>
        <w:t xml:space="preserve">that are </w:t>
      </w:r>
      <w:r w:rsidRPr="00291C4A">
        <w:rPr>
          <w:rFonts w:eastAsiaTheme="majorEastAsia"/>
        </w:rPr>
        <w:t xml:space="preserve">independent of the immune system. </w:t>
      </w:r>
      <w:r w:rsidR="00C76BE4" w:rsidRPr="00291C4A">
        <w:rPr>
          <w:rFonts w:eastAsiaTheme="majorEastAsia"/>
        </w:rPr>
        <w:t xml:space="preserve">The physical properties of structures involved govern </w:t>
      </w:r>
      <w:r w:rsidR="006565B5" w:rsidRPr="00291C4A">
        <w:rPr>
          <w:rFonts w:eastAsiaTheme="majorEastAsia"/>
        </w:rPr>
        <w:t>the</w:t>
      </w:r>
      <w:r w:rsidR="00C76BE4" w:rsidRPr="00291C4A">
        <w:rPr>
          <w:rFonts w:eastAsiaTheme="majorEastAsia"/>
        </w:rPr>
        <w:t xml:space="preserve"> particle-cell interactions</w:t>
      </w:r>
      <w:r w:rsidR="00495FE2" w:rsidRPr="00291C4A">
        <w:rPr>
          <w:rFonts w:eastAsiaTheme="majorEastAsia"/>
        </w:rPr>
        <w:t>.</w:t>
      </w:r>
      <w:r w:rsidR="005A1B3F" w:rsidRPr="00291C4A">
        <w:rPr>
          <w:rFonts w:eastAsiaTheme="majorEastAsia"/>
        </w:rPr>
        <w:t xml:space="preserve"> </w:t>
      </w:r>
      <w:r w:rsidRPr="00291C4A">
        <w:rPr>
          <w:rFonts w:eastAsiaTheme="majorEastAsia"/>
        </w:rPr>
        <w:t xml:space="preserve">While the mechanical properties of virions </w:t>
      </w:r>
      <w:r w:rsidR="00495FE2" w:rsidRPr="00291C4A">
        <w:rPr>
          <w:rFonts w:eastAsiaTheme="majorEastAsia"/>
        </w:rPr>
        <w:t xml:space="preserve">and </w:t>
      </w:r>
      <w:r w:rsidR="00C421F7" w:rsidRPr="00291C4A">
        <w:rPr>
          <w:rFonts w:eastAsiaTheme="majorEastAsia"/>
        </w:rPr>
        <w:t xml:space="preserve">mammalian </w:t>
      </w:r>
      <w:r w:rsidR="00495FE2" w:rsidRPr="00291C4A">
        <w:rPr>
          <w:rFonts w:eastAsiaTheme="majorEastAsia"/>
        </w:rPr>
        <w:t xml:space="preserve">cells </w:t>
      </w:r>
      <w:r w:rsidRPr="00291C4A">
        <w:rPr>
          <w:rFonts w:eastAsiaTheme="majorEastAsia"/>
        </w:rPr>
        <w:t xml:space="preserve">have been </w:t>
      </w:r>
      <w:r w:rsidR="006565B5" w:rsidRPr="00291C4A">
        <w:rPr>
          <w:rFonts w:eastAsiaTheme="majorEastAsia"/>
        </w:rPr>
        <w:t>widely studied, data on virus-like particles are limited</w:t>
      </w:r>
      <w:r w:rsidRPr="00291C4A">
        <w:rPr>
          <w:rFonts w:eastAsiaTheme="majorEastAsia"/>
        </w:rPr>
        <w:t xml:space="preserve">. </w:t>
      </w:r>
      <w:r w:rsidR="000A45BE" w:rsidRPr="00291C4A">
        <w:rPr>
          <w:rFonts w:eastAsiaTheme="majorEastAsia"/>
        </w:rPr>
        <w:t>T</w:t>
      </w:r>
      <w:r w:rsidRPr="00291C4A">
        <w:rPr>
          <w:rFonts w:eastAsiaTheme="majorEastAsia"/>
        </w:rPr>
        <w:t xml:space="preserve">his study aimed to determine </w:t>
      </w:r>
      <w:r w:rsidRPr="00291C4A">
        <w:t xml:space="preserve">the mechanical </w:t>
      </w:r>
      <w:r w:rsidR="0086168B" w:rsidRPr="00291C4A">
        <w:t xml:space="preserve">and morphological </w:t>
      </w:r>
      <w:r w:rsidRPr="00291C4A">
        <w:t>properties of HIV-1</w:t>
      </w:r>
      <w:r w:rsidR="000672A6" w:rsidRPr="00291C4A">
        <w:t xml:space="preserve"> virus</w:t>
      </w:r>
      <w:r w:rsidRPr="00291C4A">
        <w:t>-like particles with different envelopes.</w:t>
      </w:r>
      <w:r w:rsidRPr="00291C4A">
        <w:rPr>
          <w:rFonts w:eastAsiaTheme="majorEastAsia"/>
        </w:rPr>
        <w:t xml:space="preserve"> Three HIV-like particles, i.e. Gagᴹ + gp150, Gagᴹ + gp140HA₂tr, and Gagᴹ + gp120HA₂</w:t>
      </w:r>
      <w:r w:rsidR="00473B36" w:rsidRPr="00291C4A">
        <w:rPr>
          <w:rFonts w:eastAsiaTheme="majorEastAsia"/>
        </w:rPr>
        <w:t xml:space="preserve">, </w:t>
      </w:r>
      <w:r w:rsidRPr="00291C4A">
        <w:rPr>
          <w:rFonts w:eastAsiaTheme="majorEastAsia"/>
        </w:rPr>
        <w:t xml:space="preserve">were produced </w:t>
      </w:r>
      <w:r w:rsidR="00786665" w:rsidRPr="00291C4A">
        <w:rPr>
          <w:rFonts w:eastAsiaTheme="majorEastAsia"/>
        </w:rPr>
        <w:t xml:space="preserve">by combining the same Gag </w:t>
      </w:r>
      <w:r w:rsidR="00E16387" w:rsidRPr="00291C4A">
        <w:rPr>
          <w:rFonts w:eastAsiaTheme="majorEastAsia"/>
        </w:rPr>
        <w:t xml:space="preserve">protein shell with </w:t>
      </w:r>
      <w:r w:rsidR="00FE269B" w:rsidRPr="00291C4A">
        <w:rPr>
          <w:rFonts w:eastAsiaTheme="majorEastAsia"/>
        </w:rPr>
        <w:t xml:space="preserve">different </w:t>
      </w:r>
      <w:r w:rsidR="00F46FA6" w:rsidRPr="00291C4A">
        <w:t>trimeric glycoprotein env</w:t>
      </w:r>
      <w:r w:rsidR="006E59EB" w:rsidRPr="00291C4A">
        <w:t>elopes</w:t>
      </w:r>
      <w:r w:rsidR="00FE269B" w:rsidRPr="00291C4A">
        <w:t>.</w:t>
      </w:r>
      <w:r w:rsidR="00141883" w:rsidRPr="00291C4A">
        <w:rPr>
          <w:rFonts w:eastAsiaTheme="majorEastAsia"/>
        </w:rPr>
        <w:t xml:space="preserve"> </w:t>
      </w:r>
      <w:r w:rsidR="00D76201" w:rsidRPr="00291C4A">
        <w:rPr>
          <w:rFonts w:eastAsiaTheme="majorEastAsia"/>
        </w:rPr>
        <w:t xml:space="preserve">The particles’ </w:t>
      </w:r>
      <w:r w:rsidR="00133356" w:rsidRPr="00291C4A">
        <w:rPr>
          <w:rFonts w:eastAsiaTheme="majorEastAsia"/>
        </w:rPr>
        <w:t>spring constant</w:t>
      </w:r>
      <w:r w:rsidR="0086168B" w:rsidRPr="00291C4A">
        <w:rPr>
          <w:rFonts w:eastAsiaTheme="majorEastAsia"/>
        </w:rPr>
        <w:t>,</w:t>
      </w:r>
      <w:r w:rsidR="00133356" w:rsidRPr="00291C4A">
        <w:rPr>
          <w:rFonts w:eastAsiaTheme="majorEastAsia"/>
        </w:rPr>
        <w:t xml:space="preserve"> br</w:t>
      </w:r>
      <w:r w:rsidR="00A55B9C" w:rsidRPr="00291C4A">
        <w:rPr>
          <w:rFonts w:eastAsiaTheme="majorEastAsia"/>
        </w:rPr>
        <w:t>eaking force</w:t>
      </w:r>
      <w:r w:rsidR="0086168B" w:rsidRPr="00291C4A">
        <w:rPr>
          <w:rFonts w:eastAsiaTheme="majorEastAsia"/>
        </w:rPr>
        <w:t>, and dimension</w:t>
      </w:r>
      <w:r w:rsidR="00014FC7" w:rsidRPr="00291C4A">
        <w:rPr>
          <w:rFonts w:eastAsiaTheme="majorEastAsia"/>
        </w:rPr>
        <w:t>s</w:t>
      </w:r>
      <w:r w:rsidR="0040081B" w:rsidRPr="00291C4A">
        <w:rPr>
          <w:rFonts w:eastAsiaTheme="majorEastAsia"/>
        </w:rPr>
        <w:t xml:space="preserve"> were </w:t>
      </w:r>
      <w:r w:rsidR="00FE269B" w:rsidRPr="00291C4A">
        <w:rPr>
          <w:rFonts w:eastAsiaTheme="majorEastAsia"/>
        </w:rPr>
        <w:t>determined</w:t>
      </w:r>
      <w:r w:rsidRPr="00291C4A">
        <w:rPr>
          <w:rFonts w:eastAsiaTheme="majorEastAsia"/>
        </w:rPr>
        <w:t xml:space="preserve"> </w:t>
      </w:r>
      <w:r w:rsidR="00014FC7" w:rsidRPr="00291C4A">
        <w:rPr>
          <w:rFonts w:eastAsiaTheme="majorEastAsia"/>
        </w:rPr>
        <w:t xml:space="preserve">using </w:t>
      </w:r>
      <w:r w:rsidRPr="00291C4A">
        <w:rPr>
          <w:rFonts w:eastAsiaTheme="majorEastAsia"/>
        </w:rPr>
        <w:t>atomic force microscopy</w:t>
      </w:r>
      <w:r w:rsidR="00014FC7" w:rsidRPr="00291C4A">
        <w:rPr>
          <w:rFonts w:eastAsiaTheme="majorEastAsia"/>
        </w:rPr>
        <w:t>,</w:t>
      </w:r>
      <w:r w:rsidRPr="00291C4A">
        <w:rPr>
          <w:rFonts w:eastAsiaTheme="majorEastAsia"/>
        </w:rPr>
        <w:t xml:space="preserve"> and </w:t>
      </w:r>
      <w:r w:rsidR="00A55B9C" w:rsidRPr="00291C4A">
        <w:rPr>
          <w:rFonts w:eastAsiaTheme="majorEastAsia"/>
        </w:rPr>
        <w:t xml:space="preserve">the elastic modulus </w:t>
      </w:r>
      <w:r w:rsidR="00A12129" w:rsidRPr="00291C4A">
        <w:rPr>
          <w:rFonts w:eastAsiaTheme="majorEastAsia"/>
        </w:rPr>
        <w:t xml:space="preserve">was </w:t>
      </w:r>
      <w:r w:rsidR="00FE269B" w:rsidRPr="00291C4A">
        <w:rPr>
          <w:rFonts w:eastAsiaTheme="majorEastAsia"/>
        </w:rPr>
        <w:t>quantified</w:t>
      </w:r>
      <w:r w:rsidR="006C191A" w:rsidRPr="00291C4A">
        <w:rPr>
          <w:rFonts w:eastAsiaTheme="majorEastAsia"/>
        </w:rPr>
        <w:t xml:space="preserve"> using </w:t>
      </w:r>
      <w:r w:rsidRPr="00291C4A">
        <w:rPr>
          <w:rFonts w:eastAsiaTheme="majorEastAsia"/>
        </w:rPr>
        <w:t xml:space="preserve">finite element analysis. </w:t>
      </w:r>
      <w:r w:rsidR="009C17A2" w:rsidRPr="00291C4A">
        <w:rPr>
          <w:rFonts w:eastAsiaTheme="majorEastAsia"/>
        </w:rPr>
        <w:t xml:space="preserve">Spring constant, elastic modulus, and breaking force were higher for </w:t>
      </w:r>
      <w:r w:rsidRPr="00291C4A">
        <w:rPr>
          <w:rFonts w:eastAsiaTheme="majorEastAsia"/>
        </w:rPr>
        <w:t xml:space="preserve">Gagᴹ + gp140HA₂tr and Gagᴹ + gp120HA₂ than </w:t>
      </w:r>
      <w:r w:rsidR="009C17A2" w:rsidRPr="00291C4A">
        <w:rPr>
          <w:rFonts w:eastAsiaTheme="majorEastAsia"/>
        </w:rPr>
        <w:t xml:space="preserve">for </w:t>
      </w:r>
      <w:r w:rsidRPr="00291C4A">
        <w:rPr>
          <w:rFonts w:eastAsiaTheme="majorEastAsia"/>
        </w:rPr>
        <w:t xml:space="preserve">Gagᴹ + gp150. </w:t>
      </w:r>
      <w:r w:rsidR="00CD7722" w:rsidRPr="00291C4A">
        <w:rPr>
          <w:rFonts w:eastAsiaTheme="majorEastAsia"/>
        </w:rPr>
        <w:t xml:space="preserve">The particle height was smaller for Gagᴹ + gp120HA₂ than </w:t>
      </w:r>
      <w:r w:rsidR="003E075D" w:rsidRPr="00291C4A">
        <w:rPr>
          <w:rFonts w:eastAsiaTheme="majorEastAsia"/>
        </w:rPr>
        <w:t xml:space="preserve">for </w:t>
      </w:r>
      <w:r w:rsidR="00CD7722" w:rsidRPr="00291C4A">
        <w:rPr>
          <w:rFonts w:eastAsiaTheme="majorEastAsia"/>
        </w:rPr>
        <w:t xml:space="preserve">Gagᴹ + gp150 and Gagᴹ + gp140HA₂tr. </w:t>
      </w:r>
      <w:r w:rsidR="00A12129" w:rsidRPr="00291C4A">
        <w:rPr>
          <w:rFonts w:eastAsiaTheme="majorEastAsia"/>
        </w:rPr>
        <w:t>P</w:t>
      </w:r>
      <w:r w:rsidRPr="00291C4A">
        <w:rPr>
          <w:rFonts w:eastAsiaTheme="majorEastAsia"/>
        </w:rPr>
        <w:t xml:space="preserve">ossible mechanisms </w:t>
      </w:r>
      <w:r w:rsidR="00C20E8F" w:rsidRPr="00291C4A">
        <w:rPr>
          <w:rFonts w:eastAsiaTheme="majorEastAsia"/>
        </w:rPr>
        <w:t>underlying</w:t>
      </w:r>
      <w:r w:rsidRPr="00291C4A">
        <w:rPr>
          <w:rFonts w:eastAsiaTheme="majorEastAsia"/>
        </w:rPr>
        <w:t xml:space="preserve"> the increase of the particles’ </w:t>
      </w:r>
      <w:r w:rsidR="000806A8" w:rsidRPr="00291C4A">
        <w:rPr>
          <w:rFonts w:eastAsiaTheme="majorEastAsia"/>
        </w:rPr>
        <w:t>s</w:t>
      </w:r>
      <w:r w:rsidR="00BC6684" w:rsidRPr="00291C4A">
        <w:rPr>
          <w:rFonts w:eastAsiaTheme="majorEastAsia"/>
        </w:rPr>
        <w:t xml:space="preserve">tiffness and </w:t>
      </w:r>
      <w:r w:rsidRPr="00291C4A">
        <w:rPr>
          <w:rFonts w:eastAsiaTheme="majorEastAsia"/>
        </w:rPr>
        <w:t>mechanical st</w:t>
      </w:r>
      <w:r w:rsidR="00BC6684" w:rsidRPr="00291C4A">
        <w:rPr>
          <w:rFonts w:eastAsiaTheme="majorEastAsia"/>
        </w:rPr>
        <w:t>rength</w:t>
      </w:r>
      <w:r w:rsidRPr="00291C4A">
        <w:rPr>
          <w:rFonts w:eastAsiaTheme="majorEastAsia"/>
        </w:rPr>
        <w:t xml:space="preserve"> are the inclusion of the</w:t>
      </w:r>
      <w:r w:rsidR="00B7031E" w:rsidRPr="00291C4A">
        <w:rPr>
          <w:rFonts w:eastAsiaTheme="majorEastAsia"/>
        </w:rPr>
        <w:t xml:space="preserve"> influenza virus</w:t>
      </w:r>
      <w:r w:rsidRPr="00291C4A">
        <w:rPr>
          <w:rFonts w:eastAsiaTheme="majorEastAsia"/>
        </w:rPr>
        <w:t xml:space="preserve"> HA</w:t>
      </w:r>
      <w:r w:rsidR="00B7031E" w:rsidRPr="00291C4A">
        <w:rPr>
          <w:rFonts w:eastAsiaTheme="majorEastAsia"/>
        </w:rPr>
        <w:t xml:space="preserve"> transmembrane</w:t>
      </w:r>
      <w:r w:rsidRPr="00291C4A">
        <w:rPr>
          <w:rFonts w:eastAsiaTheme="majorEastAsia"/>
        </w:rPr>
        <w:t xml:space="preserve"> domain in the</w:t>
      </w:r>
      <w:r w:rsidR="000672A6" w:rsidRPr="00291C4A">
        <w:rPr>
          <w:rFonts w:eastAsiaTheme="majorEastAsia"/>
        </w:rPr>
        <w:t xml:space="preserve"> HIV</w:t>
      </w:r>
      <w:r w:rsidRPr="00291C4A">
        <w:rPr>
          <w:rFonts w:eastAsiaTheme="majorEastAsia"/>
        </w:rPr>
        <w:t xml:space="preserve"> Env protein</w:t>
      </w:r>
      <w:r w:rsidR="006963FE" w:rsidRPr="00291C4A">
        <w:rPr>
          <w:rFonts w:eastAsiaTheme="majorEastAsia"/>
        </w:rPr>
        <w:t>,</w:t>
      </w:r>
      <w:r w:rsidRPr="00291C4A">
        <w:rPr>
          <w:rFonts w:eastAsiaTheme="majorEastAsia"/>
        </w:rPr>
        <w:t xml:space="preserve"> and the lower expression </w:t>
      </w:r>
      <w:r w:rsidR="009A455B" w:rsidRPr="00291C4A">
        <w:t xml:space="preserve">and packing density </w:t>
      </w:r>
      <w:r w:rsidRPr="00291C4A">
        <w:rPr>
          <w:rFonts w:eastAsiaTheme="majorEastAsia"/>
        </w:rPr>
        <w:t>of Env in Gagᴹ + gp140HA₂tr and Gagᴹ + gp120HA₂ compared to Gagᴹ + gp150</w:t>
      </w:r>
      <w:r w:rsidR="00F84F04" w:rsidRPr="00291C4A">
        <w:rPr>
          <w:rFonts w:eastAsiaTheme="majorEastAsia"/>
        </w:rPr>
        <w:t xml:space="preserve"> found previously</w:t>
      </w:r>
      <w:r w:rsidRPr="00291C4A">
        <w:rPr>
          <w:rFonts w:eastAsiaTheme="majorEastAsia"/>
        </w:rPr>
        <w:t>.</w:t>
      </w:r>
      <w:r w:rsidR="003E0605" w:rsidRPr="00291C4A">
        <w:rPr>
          <w:rFonts w:eastAsiaTheme="majorEastAsia"/>
        </w:rPr>
        <w:t xml:space="preserve"> </w:t>
      </w:r>
      <w:r w:rsidR="00534ADA" w:rsidRPr="00291C4A">
        <w:rPr>
          <w:rFonts w:eastAsiaTheme="majorEastAsia"/>
        </w:rPr>
        <w:t xml:space="preserve">Upon </w:t>
      </w:r>
      <w:r w:rsidR="003E0605" w:rsidRPr="00291C4A">
        <w:rPr>
          <w:rFonts w:eastAsiaTheme="majorEastAsia"/>
        </w:rPr>
        <w:t>confirmation</w:t>
      </w:r>
      <w:r w:rsidR="0047071B" w:rsidRPr="00291C4A">
        <w:rPr>
          <w:rFonts w:eastAsiaTheme="majorEastAsia"/>
        </w:rPr>
        <w:t>,</w:t>
      </w:r>
      <w:r w:rsidR="003E0605" w:rsidRPr="00291C4A">
        <w:rPr>
          <w:rFonts w:eastAsiaTheme="majorEastAsia"/>
        </w:rPr>
        <w:t xml:space="preserve"> </w:t>
      </w:r>
      <w:r w:rsidR="002C0603" w:rsidRPr="00291C4A">
        <w:rPr>
          <w:rFonts w:eastAsiaTheme="majorEastAsia"/>
        </w:rPr>
        <w:t xml:space="preserve">the </w:t>
      </w:r>
      <w:r w:rsidR="00534ADA" w:rsidRPr="00291C4A">
        <w:rPr>
          <w:rFonts w:eastAsiaTheme="majorEastAsia"/>
        </w:rPr>
        <w:t xml:space="preserve">proposed mechanisms </w:t>
      </w:r>
      <w:r w:rsidR="00A278E4" w:rsidRPr="00291C4A">
        <w:rPr>
          <w:rFonts w:eastAsiaTheme="majorEastAsia"/>
        </w:rPr>
        <w:t xml:space="preserve">offer potential to tailor </w:t>
      </w:r>
      <w:r w:rsidR="008122F6" w:rsidRPr="00291C4A">
        <w:rPr>
          <w:rFonts w:eastAsiaTheme="majorEastAsia"/>
        </w:rPr>
        <w:t xml:space="preserve">the mechanics of HIV virus-like particles </w:t>
      </w:r>
      <w:r w:rsidR="005E56EA" w:rsidRPr="00291C4A">
        <w:rPr>
          <w:rFonts w:eastAsiaTheme="majorEastAsia"/>
        </w:rPr>
        <w:t xml:space="preserve">and guide mechanical </w:t>
      </w:r>
      <w:r w:rsidR="003E075D" w:rsidRPr="00291C4A">
        <w:rPr>
          <w:rFonts w:eastAsiaTheme="majorEastAsia"/>
        </w:rPr>
        <w:t>interactions between VLPs and host cell</w:t>
      </w:r>
      <w:r w:rsidR="005E56EA" w:rsidRPr="00291C4A">
        <w:rPr>
          <w:rFonts w:eastAsiaTheme="majorEastAsia"/>
        </w:rPr>
        <w:t>s</w:t>
      </w:r>
      <w:r w:rsidR="0064076F" w:rsidRPr="00291C4A">
        <w:rPr>
          <w:rFonts w:eastAsiaTheme="majorEastAsia"/>
        </w:rPr>
        <w:t xml:space="preserve"> towards improving</w:t>
      </w:r>
      <w:r w:rsidR="00792834" w:rsidRPr="00291C4A">
        <w:rPr>
          <w:rFonts w:eastAsiaTheme="majorEastAsia"/>
        </w:rPr>
        <w:t xml:space="preserve"> vaccines. </w:t>
      </w:r>
    </w:p>
    <w:p w14:paraId="53F65D68" w14:textId="34A66E38" w:rsidR="006D2349" w:rsidRPr="00291C4A" w:rsidRDefault="006D2349" w:rsidP="00D97D89"/>
    <w:p w14:paraId="4120DB6F" w14:textId="52244451" w:rsidR="002C6799" w:rsidRPr="00291C4A" w:rsidRDefault="002C6799" w:rsidP="00D97D89">
      <w:r w:rsidRPr="00291C4A">
        <w:rPr>
          <w:b/>
        </w:rPr>
        <w:t>Keywords</w:t>
      </w:r>
      <w:r w:rsidRPr="00291C4A">
        <w:t>:</w:t>
      </w:r>
      <w:r w:rsidR="00035A6A" w:rsidRPr="00291C4A">
        <w:t xml:space="preserve"> </w:t>
      </w:r>
      <w:r w:rsidR="00394378" w:rsidRPr="00291C4A">
        <w:t>V</w:t>
      </w:r>
      <w:r w:rsidR="000E1B03" w:rsidRPr="00291C4A">
        <w:t>irus</w:t>
      </w:r>
      <w:r w:rsidR="00A56E7E" w:rsidRPr="00291C4A">
        <w:t>-like particle</w:t>
      </w:r>
      <w:r w:rsidR="006274AA" w:rsidRPr="00291C4A">
        <w:t>;</w:t>
      </w:r>
      <w:r w:rsidR="00A56E7E" w:rsidRPr="00291C4A">
        <w:t xml:space="preserve"> </w:t>
      </w:r>
      <w:r w:rsidR="006274AA" w:rsidRPr="00291C4A">
        <w:t>H</w:t>
      </w:r>
      <w:r w:rsidR="002B0ED4" w:rsidRPr="00291C4A">
        <w:t>uman immunodeficiency virus</w:t>
      </w:r>
      <w:r w:rsidR="006274AA" w:rsidRPr="00291C4A">
        <w:t>;</w:t>
      </w:r>
      <w:r w:rsidR="001D25BE" w:rsidRPr="00291C4A">
        <w:t xml:space="preserve"> </w:t>
      </w:r>
      <w:r w:rsidR="005972A8" w:rsidRPr="00291C4A">
        <w:t>F</w:t>
      </w:r>
      <w:r w:rsidR="00796926" w:rsidRPr="00291C4A">
        <w:t>inite element modelling</w:t>
      </w:r>
      <w:r w:rsidR="005972A8" w:rsidRPr="00291C4A">
        <w:t>;</w:t>
      </w:r>
      <w:r w:rsidR="001629DE" w:rsidRPr="00291C4A">
        <w:t xml:space="preserve"> </w:t>
      </w:r>
      <w:r w:rsidR="005972A8" w:rsidRPr="00291C4A">
        <w:t>V</w:t>
      </w:r>
      <w:r w:rsidR="001629DE" w:rsidRPr="00291C4A">
        <w:t>irion mechanics</w:t>
      </w:r>
      <w:r w:rsidR="005972A8" w:rsidRPr="00291C4A">
        <w:t>;</w:t>
      </w:r>
      <w:r w:rsidR="001629DE" w:rsidRPr="00291C4A">
        <w:t xml:space="preserve"> </w:t>
      </w:r>
      <w:r w:rsidR="005972A8" w:rsidRPr="00291C4A">
        <w:t>E</w:t>
      </w:r>
      <w:r w:rsidR="00EB6819" w:rsidRPr="00291C4A">
        <w:t>lastic modulus</w:t>
      </w:r>
      <w:r w:rsidR="005972A8" w:rsidRPr="00291C4A">
        <w:t>;</w:t>
      </w:r>
      <w:r w:rsidR="00EB6819" w:rsidRPr="00291C4A">
        <w:t xml:space="preserve"> </w:t>
      </w:r>
      <w:r w:rsidR="005972A8" w:rsidRPr="00291C4A">
        <w:t>S</w:t>
      </w:r>
      <w:r w:rsidR="00EB6819" w:rsidRPr="00291C4A">
        <w:t>tiffness</w:t>
      </w:r>
    </w:p>
    <w:p w14:paraId="1AD73AA7" w14:textId="3A407A01" w:rsidR="00DA5095" w:rsidRPr="00291C4A" w:rsidRDefault="00DA5095">
      <w:pPr>
        <w:spacing w:line="252" w:lineRule="auto"/>
        <w:rPr>
          <w:rFonts w:eastAsiaTheme="majorEastAsia"/>
        </w:rPr>
      </w:pPr>
      <w:r w:rsidRPr="00291C4A">
        <w:rPr>
          <w:rFonts w:eastAsiaTheme="majorEastAsia"/>
        </w:rPr>
        <w:br w:type="page"/>
      </w:r>
    </w:p>
    <w:p w14:paraId="1506C32F" w14:textId="4281FA5C" w:rsidR="00D0397C" w:rsidRPr="00291C4A" w:rsidRDefault="00D0397C" w:rsidP="00D97D89">
      <w:pPr>
        <w:pStyle w:val="Heading1"/>
      </w:pPr>
      <w:r w:rsidRPr="00291C4A">
        <w:lastRenderedPageBreak/>
        <w:t>Introduction</w:t>
      </w:r>
      <w:bookmarkEnd w:id="0"/>
    </w:p>
    <w:p w14:paraId="4C46A028" w14:textId="071D1B6C" w:rsidR="00D0397C" w:rsidRPr="00291C4A" w:rsidRDefault="00DF77E7" w:rsidP="00D97D89">
      <w:r w:rsidRPr="00291C4A">
        <w:t xml:space="preserve">The </w:t>
      </w:r>
      <w:r w:rsidR="00FB2A93" w:rsidRPr="00291C4A">
        <w:t xml:space="preserve">maturation </w:t>
      </w:r>
      <w:r w:rsidRPr="00291C4A">
        <w:t xml:space="preserve">of </w:t>
      </w:r>
      <w:r w:rsidR="000E5690" w:rsidRPr="00291C4A">
        <w:t xml:space="preserve">wild-type </w:t>
      </w:r>
      <w:r w:rsidR="00BE6D31" w:rsidRPr="00291C4A">
        <w:t xml:space="preserve">HIV </w:t>
      </w:r>
      <w:r w:rsidRPr="00291C4A">
        <w:t xml:space="preserve">involves the cleavage of </w:t>
      </w:r>
      <w:r w:rsidR="00F4458E" w:rsidRPr="00291C4A">
        <w:t xml:space="preserve">the gp160 envelope protein </w:t>
      </w:r>
      <w:r w:rsidR="009E485D" w:rsidRPr="00291C4A">
        <w:t>into gp120 and gp140 which contains</w:t>
      </w:r>
      <w:r w:rsidR="00A434B9" w:rsidRPr="00291C4A">
        <w:t xml:space="preserve"> </w:t>
      </w:r>
      <w:r w:rsidRPr="00291C4A">
        <w:t xml:space="preserve">the cytoplasmic tail domain. </w:t>
      </w:r>
      <w:r w:rsidR="0011096A" w:rsidRPr="00291C4A">
        <w:t xml:space="preserve">For immature wild-type HIV, </w:t>
      </w:r>
      <w:r w:rsidR="009E485D" w:rsidRPr="00291C4A">
        <w:t>truncation</w:t>
      </w:r>
      <w:r w:rsidR="00F4458E" w:rsidRPr="00291C4A">
        <w:t xml:space="preserve"> of the cytoplasmic tail domain</w:t>
      </w:r>
      <w:r w:rsidR="0011096A" w:rsidRPr="00291C4A">
        <w:t xml:space="preserve"> </w:t>
      </w:r>
      <w:r w:rsidR="00046994" w:rsidRPr="00291C4A">
        <w:t xml:space="preserve">improves </w:t>
      </w:r>
      <w:r w:rsidR="00F850CD" w:rsidRPr="00291C4A">
        <w:t>the</w:t>
      </w:r>
      <w:r w:rsidR="00046994" w:rsidRPr="00291C4A">
        <w:t xml:space="preserve"> fusion </w:t>
      </w:r>
      <w:r w:rsidR="0011096A" w:rsidRPr="00291C4A">
        <w:t xml:space="preserve">of the virion </w:t>
      </w:r>
      <w:r w:rsidR="00046994" w:rsidRPr="00291C4A">
        <w:t xml:space="preserve">with the host cell </w:t>
      </w:r>
      <w:r w:rsidR="00871594" w:rsidRPr="00291C4A">
        <w:fldChar w:fldCharType="begin">
          <w:fldData xml:space="preserve">PEVuZE5vdGU+PENpdGU+PEF1dGhvcj5NdXJha2FtaTwvQXV0aG9yPjxZZWFyPjIwMDQ8L1llYXI+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</w:fldData>
        </w:fldChar>
      </w:r>
      <w:r w:rsidR="00183B00" w:rsidRPr="00291C4A">
        <w:instrText xml:space="preserve"> ADDIN EN.CITE </w:instrText>
      </w:r>
      <w:r w:rsidR="00183B00" w:rsidRPr="00291C4A">
        <w:fldChar w:fldCharType="begin">
          <w:fldData xml:space="preserve">PEVuZE5vdGU+PENpdGU+PEF1dGhvcj5NdXJha2FtaTwvQXV0aG9yPjxZZWFyPjIwMDQ8L1llYXI+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</w:fldData>
        </w:fldChar>
      </w:r>
      <w:r w:rsidR="00183B00" w:rsidRPr="00291C4A">
        <w:instrText xml:space="preserve"> ADDIN EN.CITE.DATA </w:instrText>
      </w:r>
      <w:r w:rsidR="00183B00" w:rsidRPr="00291C4A">
        <w:fldChar w:fldCharType="end"/>
      </w:r>
      <w:r w:rsidR="00871594" w:rsidRPr="00291C4A">
        <w:fldChar w:fldCharType="separate"/>
      </w:r>
      <w:r w:rsidR="00427E60" w:rsidRPr="00291C4A">
        <w:t>(Murakami et al., 2004; Wyma et al., 2004)</w:t>
      </w:r>
      <w:r w:rsidR="00871594" w:rsidRPr="00291C4A">
        <w:fldChar w:fldCharType="end"/>
      </w:r>
      <w:r w:rsidR="008A6E5F" w:rsidRPr="00291C4A">
        <w:t xml:space="preserve"> </w:t>
      </w:r>
      <w:r w:rsidR="006A2C12" w:rsidRPr="00291C4A">
        <w:t xml:space="preserve">and reduces the virion’s stiffness </w:t>
      </w:r>
      <w:r w:rsidR="006A2C12" w:rsidRPr="00291C4A">
        <w:fldChar w:fldCharType="begin"/>
      </w:r>
      <w:r w:rsidR="00183B00" w:rsidRPr="00291C4A">
        <w:instrText xml:space="preserve"> ADDIN EN.CITE &lt;EndNote&gt;&lt;Cite&gt;&lt;Author&gt;Kol&lt;/Author&gt;&lt;Year&gt;2007&lt;/Year&gt;&lt;RecNum&gt;18&lt;/RecNum&gt;&lt;DisplayText&gt;(Kol et al., 2007)&lt;/DisplayText&gt;&lt;record&gt;&lt;rec-number&gt;18&lt;/rec-number&gt;&lt;foreign-keys&gt;&lt;key app="EN" db-id="v9sxwxapf0rr0medarsvfpr4t5e0da2zsex0" timestamp="1706884296"&gt;18&lt;/key&gt;&lt;/foreign-keys&gt;&lt;ref-type name="Journal Article"&gt;17&lt;/ref-type&gt;&lt;contributors&gt;&lt;authors&gt;&lt;author&gt;Kol, N.&lt;/author&gt;&lt;author&gt;Yu Shi&lt;/author&gt;&lt;author&gt;Marianna Tsvitov&lt;/author&gt;&lt;author&gt;David Barlam&lt;/author&gt;&lt;author&gt;Roni Z. Shneck&lt;/author&gt;&lt;author&gt;Michael S. Kay&lt;/author&gt;&lt;author&gt;Itay Rousso&lt;/author&gt;&lt;/authors&gt;&lt;/contributors&gt;&lt;titles&gt;&lt;title&gt;A stiffness switch in HIV&lt;/title&gt;&lt;secondary-title&gt;Biophys J&lt;/secondary-title&gt;&lt;/titles&gt;&lt;periodical&gt;&lt;full-title&gt;Biophys J&lt;/full-title&gt;&lt;/periodical&gt;&lt;pages&gt;1777-1783&lt;/pages&gt;&lt;volume&gt;92&lt;/volume&gt;&lt;dates&gt;&lt;year&gt;2007&lt;/year&gt;&lt;/dates&gt;&lt;publisher&gt;Nature Publishing Group&lt;/publisher&gt;&lt;work-type&gt;10.1529/biophysj.106.093914&lt;/work-type&gt;&lt;urls&gt;&lt;related-urls&gt;&lt;url&gt;http://www.ncbi.nlm.nih.gov/pmc/articles/PMC1796819/pdf/1777.pdf&lt;/url&gt;&lt;/related-urls&gt;&lt;/urls&gt;&lt;/record&gt;&lt;/Cite&gt;&lt;/EndNote&gt;</w:instrText>
      </w:r>
      <w:r w:rsidR="006A2C12" w:rsidRPr="00291C4A">
        <w:fldChar w:fldCharType="separate"/>
      </w:r>
      <w:r w:rsidR="00427E60" w:rsidRPr="00291C4A">
        <w:t>(Kol et al., 2007)</w:t>
      </w:r>
      <w:r w:rsidR="006A2C12" w:rsidRPr="00291C4A">
        <w:fldChar w:fldCharType="end"/>
      </w:r>
      <w:r w:rsidR="0016752D" w:rsidRPr="00291C4A">
        <w:t>.</w:t>
      </w:r>
      <w:r w:rsidR="0010225F" w:rsidRPr="00291C4A">
        <w:t xml:space="preserve"> </w:t>
      </w:r>
      <w:r w:rsidR="00263B87" w:rsidRPr="00291C4A">
        <w:fldChar w:fldCharType="begin"/>
      </w:r>
      <w:r w:rsidR="00263B87" w:rsidRPr="00291C4A">
        <w:instrText xml:space="preserve"> ADDIN EN.CITE &lt;EndNote&gt;&lt;Cite AuthorYear="1"&gt;&lt;Author&gt;Pang&lt;/Author&gt;&lt;Year&gt;2013&lt;/Year&gt;&lt;RecNum&gt;26&lt;/RecNum&gt;&lt;DisplayText&gt;Pang et al. (2013)&lt;/DisplayText&gt;&lt;record&gt;&lt;rec-number&gt;26&lt;/rec-number&gt;&lt;foreign-keys&gt;&lt;key app="EN" db-id="v9sxwxapf0rr0medarsvfpr4t5e0da2zsex0" timestamp="1706884296"&gt;26&lt;/key&gt;&lt;/foreign-keys&gt;&lt;ref-type name="Journal Article"&gt;17&lt;/ref-type&gt;&lt;contributors&gt;&lt;authors&gt;&lt;author&gt;Pang, H. B.&lt;/author&gt;&lt;author&gt;Hevroni, L.&lt;/author&gt;&lt;author&gt;Kol, N.&lt;/author&gt;&lt;author&gt;Eckert, D. M.&lt;/author&gt;&lt;author&gt;Tsvitov, M.&lt;/author&gt;&lt;author&gt;Kay, M. S.&lt;/author&gt;&lt;author&gt;Rousso, I.&lt;/author&gt;&lt;/authors&gt;&lt;/contributors&gt;&lt;auth-address&gt;Department of Biochemistry, University of Utah School of Medicine, Salt Lake City, UT 84112-5650, USA.&lt;/auth-address&gt;&lt;titles&gt;&lt;title&gt;Virion stiffness regulates immature HIV-1 entry&lt;/title&gt;&lt;secondary-title&gt;Retrovirology&lt;/secondary-title&gt;&lt;/titles&gt;&lt;periodical&gt;&lt;full-title&gt;Retrovirology&lt;/full-title&gt;&lt;/periodical&gt;&lt;pages&gt;4&lt;/pages&gt;&lt;volume&gt;10&lt;/volume&gt;&lt;number&gt;1&lt;/number&gt;&lt;keywords&gt;&lt;keyword&gt;HIV-1/*pathogenicity&lt;/keyword&gt;&lt;keyword&gt;Humans&lt;/keyword&gt;&lt;keyword&gt;Microscopy, Atomic Force&lt;/keyword&gt;&lt;keyword&gt;Models, Biological&lt;/keyword&gt;&lt;keyword&gt;Viral Matrix Proteins/physiology&lt;/keyword&gt;&lt;keyword&gt;Virion/chemistry/*pathogenicity&lt;/keyword&gt;&lt;keyword&gt;*Virus Internalization&lt;/keyword&gt;&lt;keyword&gt;Virus Replication/physiology&lt;/keyword&gt;&lt;keyword&gt;env Gene Products, Human Immunodeficiency Virus/chemistry&lt;/keyword&gt;&lt;keyword&gt;gag Gene Products, Human Immunodeficiency Virus/chemistry/physiology&lt;/keyword&gt;&lt;/keywords&gt;&lt;dates&gt;&lt;year&gt;2013&lt;/year&gt;&lt;/dates&gt;&lt;isbn&gt;1742-4690 (Electronic)&amp;#xD;1742-4690 (Linking)&lt;/isbn&gt;&lt;accession-num&gt;23305456&lt;/accession-num&gt;&lt;urls&gt;&lt;related-urls&gt;&lt;url&gt;http://www.ncbi.nlm.nih.gov/pubmed/23305456&lt;/url&gt;&lt;/related-urls&gt;&lt;/urls&gt;&lt;custom2&gt;PMC3564805&lt;/custom2&gt;&lt;electronic-resource-num&gt;10.1186/1742-4690-10-4&lt;/electronic-resource-num&gt;&lt;/record&gt;&lt;/Cite&gt;&lt;/EndNote&gt;</w:instrText>
      </w:r>
      <w:r w:rsidR="00263B87" w:rsidRPr="00291C4A">
        <w:fldChar w:fldCharType="separate"/>
      </w:r>
      <w:r w:rsidR="00263B87" w:rsidRPr="00291C4A">
        <w:t>Pang et al. (2013)</w:t>
      </w:r>
      <w:r w:rsidR="00263B87" w:rsidRPr="00291C4A">
        <w:fldChar w:fldCharType="end"/>
      </w:r>
      <w:r w:rsidR="00263B87" w:rsidRPr="00291C4A">
        <w:t xml:space="preserve"> demonstrated that</w:t>
      </w:r>
      <w:r w:rsidR="00D12BC7" w:rsidRPr="00291C4A">
        <w:t xml:space="preserve"> </w:t>
      </w:r>
      <w:r w:rsidR="00F56355" w:rsidRPr="00291C4A">
        <w:t xml:space="preserve">an </w:t>
      </w:r>
      <w:r w:rsidR="00D0397C" w:rsidRPr="00291C4A">
        <w:t>increas</w:t>
      </w:r>
      <w:r w:rsidR="00E315DC" w:rsidRPr="00291C4A">
        <w:t xml:space="preserve">e </w:t>
      </w:r>
      <w:r w:rsidR="00CB4A28" w:rsidRPr="00291C4A">
        <w:t>i</w:t>
      </w:r>
      <w:r w:rsidR="00847D07" w:rsidRPr="00291C4A">
        <w:t xml:space="preserve">n </w:t>
      </w:r>
      <w:r w:rsidR="00E14A8F" w:rsidRPr="00291C4A">
        <w:t>vir</w:t>
      </w:r>
      <w:r w:rsidR="00847D07" w:rsidRPr="00291C4A">
        <w:t>ion</w:t>
      </w:r>
      <w:r w:rsidR="00FA1E84" w:rsidRPr="00291C4A">
        <w:t xml:space="preserve"> </w:t>
      </w:r>
      <w:r w:rsidR="00D0397C" w:rsidRPr="00291C4A">
        <w:t xml:space="preserve">stiffness </w:t>
      </w:r>
      <w:r w:rsidR="00D51A36" w:rsidRPr="00291C4A">
        <w:t>impaired</w:t>
      </w:r>
      <w:r w:rsidR="00D0397C" w:rsidRPr="00291C4A">
        <w:t xml:space="preserve"> viral entry activity</w:t>
      </w:r>
      <w:r w:rsidR="00B27B9C" w:rsidRPr="00291C4A">
        <w:t xml:space="preserve">, </w:t>
      </w:r>
      <w:r w:rsidR="00D0397C" w:rsidRPr="00291C4A">
        <w:t>confirm</w:t>
      </w:r>
      <w:r w:rsidR="00B27B9C" w:rsidRPr="00291C4A">
        <w:t>ing</w:t>
      </w:r>
      <w:r w:rsidR="00D0397C" w:rsidRPr="00291C4A">
        <w:t xml:space="preserve"> the link between virion stiffness and entry ability</w:t>
      </w:r>
      <w:r w:rsidR="005F1AFF" w:rsidRPr="00291C4A">
        <w:t xml:space="preserve"> and </w:t>
      </w:r>
      <w:r w:rsidR="00D0397C" w:rsidRPr="00291C4A">
        <w:t>suggest</w:t>
      </w:r>
      <w:r w:rsidR="005F1AFF" w:rsidRPr="00291C4A">
        <w:t xml:space="preserve">ing </w:t>
      </w:r>
      <w:r w:rsidR="009A455B" w:rsidRPr="00291C4A">
        <w:t>that virion stiffness may be</w:t>
      </w:r>
      <w:r w:rsidR="00BE1058" w:rsidRPr="00291C4A">
        <w:t xml:space="preserve"> </w:t>
      </w:r>
      <w:r w:rsidR="00710FA3" w:rsidRPr="00291C4A">
        <w:t xml:space="preserve">an </w:t>
      </w:r>
      <w:r w:rsidR="00D0397C" w:rsidRPr="00291C4A">
        <w:t xml:space="preserve">alternative </w:t>
      </w:r>
      <w:r w:rsidR="00BE1058" w:rsidRPr="00291C4A">
        <w:t xml:space="preserve">target </w:t>
      </w:r>
      <w:r w:rsidR="00476B2C" w:rsidRPr="00291C4A">
        <w:t xml:space="preserve">for </w:t>
      </w:r>
      <w:r w:rsidR="004A09EC" w:rsidRPr="00291C4A">
        <w:t xml:space="preserve">the </w:t>
      </w:r>
      <w:r w:rsidR="00D0397C" w:rsidRPr="00291C4A">
        <w:t>develop</w:t>
      </w:r>
      <w:r w:rsidR="004A09EC" w:rsidRPr="00291C4A">
        <w:t xml:space="preserve">ment of </w:t>
      </w:r>
      <w:r w:rsidR="00D0397C" w:rsidRPr="00291C4A">
        <w:t>viral treatments</w:t>
      </w:r>
      <w:r w:rsidR="004A09EC" w:rsidRPr="00291C4A">
        <w:t>.</w:t>
      </w:r>
    </w:p>
    <w:p w14:paraId="6EED8E3A" w14:textId="3B2EC821" w:rsidR="00460907" w:rsidRPr="00291C4A" w:rsidRDefault="009141E6" w:rsidP="00D97D89">
      <w:r w:rsidRPr="00291C4A">
        <w:t>Virus-like particles</w:t>
      </w:r>
      <w:r w:rsidR="000672A6" w:rsidRPr="00291C4A">
        <w:t xml:space="preserve"> (VLPs)</w:t>
      </w:r>
      <w:r w:rsidRPr="00291C4A">
        <w:t xml:space="preserve"> </w:t>
      </w:r>
      <w:r w:rsidR="00D51A36" w:rsidRPr="00291C4A">
        <w:t>share some identical viral components with their</w:t>
      </w:r>
      <w:r w:rsidR="004A1389" w:rsidRPr="00291C4A">
        <w:t xml:space="preserve"> wild-type counterparts </w:t>
      </w:r>
      <w:r w:rsidR="00EB32CF" w:rsidRPr="00291C4A">
        <w:t>but lack the</w:t>
      </w:r>
      <w:r w:rsidRPr="00291C4A" w:rsidDel="00EB32CF">
        <w:t xml:space="preserve"> </w:t>
      </w:r>
      <w:r w:rsidRPr="00291C4A">
        <w:t xml:space="preserve">infectious viral genomes. This </w:t>
      </w:r>
      <w:r w:rsidR="00960326" w:rsidRPr="00291C4A">
        <w:t xml:space="preserve">absence </w:t>
      </w:r>
      <w:r w:rsidRPr="00291C4A">
        <w:t>allows VLPs to</w:t>
      </w:r>
      <w:r w:rsidR="001742B8" w:rsidRPr="00291C4A">
        <w:t xml:space="preserve"> potentially</w:t>
      </w:r>
      <w:r w:rsidRPr="00291C4A">
        <w:t xml:space="preserve"> replicate the entry process into host cells</w:t>
      </w:r>
      <w:r w:rsidR="00DB3067" w:rsidRPr="00291C4A">
        <w:t xml:space="preserve"> without providing the cells </w:t>
      </w:r>
      <w:r w:rsidR="0049744A" w:rsidRPr="00291C4A">
        <w:t>with the ability to produce infectious virions, thereby providing a safer alternative for immunocompromised individuals</w:t>
      </w:r>
      <w:r w:rsidRPr="00291C4A">
        <w:t xml:space="preserve"> </w:t>
      </w:r>
      <w:r w:rsidR="000054AD" w:rsidRPr="00291C4A">
        <w:fldChar w:fldCharType="begin">
          <w:fldData xml:space="preserve">PEVuZE5vdGU+PENpdGU+PEF1dGhvcj5DZXJ2ZXJhPC9BdXRob3I+PFllYXI+MjAxOTwvWWVhcj48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</w:fldData>
        </w:fldChar>
      </w:r>
      <w:r w:rsidR="00183B00" w:rsidRPr="00291C4A">
        <w:instrText xml:space="preserve"> ADDIN EN.CITE </w:instrText>
      </w:r>
      <w:r w:rsidR="00183B00" w:rsidRPr="00291C4A">
        <w:fldChar w:fldCharType="begin">
          <w:fldData xml:space="preserve">PEVuZE5vdGU+PENpdGU+PEF1dGhvcj5DZXJ2ZXJhPC9BdXRob3I+PFllYXI+MjAxOTwvWWVhcj48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</w:fldData>
        </w:fldChar>
      </w:r>
      <w:r w:rsidR="00183B00" w:rsidRPr="00291C4A">
        <w:instrText xml:space="preserve"> ADDIN EN.CITE.DATA </w:instrText>
      </w:r>
      <w:r w:rsidR="00183B00" w:rsidRPr="00291C4A">
        <w:fldChar w:fldCharType="end"/>
      </w:r>
      <w:r w:rsidR="000054AD" w:rsidRPr="00291C4A">
        <w:fldChar w:fldCharType="separate"/>
      </w:r>
      <w:r w:rsidR="00427E60" w:rsidRPr="00291C4A">
        <w:t>(Cervera et al., 2019; Nooraei et al., 2021)</w:t>
      </w:r>
      <w:r w:rsidR="000054AD" w:rsidRPr="00291C4A">
        <w:fldChar w:fldCharType="end"/>
      </w:r>
      <w:r w:rsidRPr="00291C4A">
        <w:t xml:space="preserve">. VLPs have been used </w:t>
      </w:r>
      <w:r w:rsidR="00ED7D21" w:rsidRPr="00291C4A">
        <w:t>for</w:t>
      </w:r>
      <w:r w:rsidRPr="00291C4A">
        <w:t xml:space="preserve"> vaccines</w:t>
      </w:r>
      <w:r w:rsidR="00ED7D21" w:rsidRPr="00291C4A">
        <w:t>,</w:t>
      </w:r>
      <w:r w:rsidRPr="00291C4A" w:rsidDel="006958B7">
        <w:t xml:space="preserve"> </w:t>
      </w:r>
      <w:r w:rsidRPr="00291C4A">
        <w:t xml:space="preserve">drug delivery, gene therapy, </w:t>
      </w:r>
      <w:r w:rsidR="006958B7" w:rsidRPr="00291C4A">
        <w:t xml:space="preserve">and </w:t>
      </w:r>
      <w:r w:rsidRPr="00291C4A">
        <w:t xml:space="preserve">diagnostics </w:t>
      </w:r>
      <w:r w:rsidR="00C9596C" w:rsidRPr="00291C4A">
        <w:fldChar w:fldCharType="begin">
          <w:fldData xml:space="preserve">PEVuZE5vdGU+PENpdGU+PEF1dGhvcj5Ob29yYWVpPC9BdXRob3I+PFllYXI+MjAyMTwvWWVhcj48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</w:fldData>
        </w:fldChar>
      </w:r>
      <w:r w:rsidR="00183B00" w:rsidRPr="00291C4A">
        <w:instrText xml:space="preserve"> ADDIN EN.CITE </w:instrText>
      </w:r>
      <w:r w:rsidR="00183B00" w:rsidRPr="00291C4A">
        <w:fldChar w:fldCharType="begin">
          <w:fldData xml:space="preserve">PEVuZE5vdGU+PENpdGU+PEF1dGhvcj5Ob29yYWVpPC9BdXRob3I+PFllYXI+MjAyMTwvWWVhcj48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</w:fldData>
        </w:fldChar>
      </w:r>
      <w:r w:rsidR="00183B00" w:rsidRPr="00291C4A">
        <w:instrText xml:space="preserve"> ADDIN EN.CITE.DATA </w:instrText>
      </w:r>
      <w:r w:rsidR="00183B00" w:rsidRPr="00291C4A">
        <w:fldChar w:fldCharType="end"/>
      </w:r>
      <w:r w:rsidR="00C9596C" w:rsidRPr="00291C4A">
        <w:fldChar w:fldCharType="separate"/>
      </w:r>
      <w:r w:rsidR="00427E60" w:rsidRPr="00291C4A">
        <w:t>(Fuenmayor et al., 2017; Nooraei et al., 2021; Rohovie et al., 2017; Zdanowicz and Chroboczek, 2016)</w:t>
      </w:r>
      <w:r w:rsidR="00C9596C" w:rsidRPr="00291C4A">
        <w:fldChar w:fldCharType="end"/>
      </w:r>
      <w:r w:rsidRPr="00291C4A">
        <w:t xml:space="preserve">. </w:t>
      </w:r>
      <w:r w:rsidR="00C06ADF" w:rsidRPr="00291C4A">
        <w:t xml:space="preserve">For </w:t>
      </w:r>
      <w:r w:rsidRPr="00291C4A">
        <w:t xml:space="preserve">gene therapy </w:t>
      </w:r>
      <w:r w:rsidR="00C06ADF" w:rsidRPr="00291C4A">
        <w:t xml:space="preserve">and </w:t>
      </w:r>
      <w:r w:rsidRPr="00291C4A">
        <w:t xml:space="preserve">drug delivery, </w:t>
      </w:r>
      <w:r w:rsidR="0026082C" w:rsidRPr="00291C4A">
        <w:t>the selective entry of VLPs into specific cells can be induced by modifying the VLP</w:t>
      </w:r>
      <w:r w:rsidR="00301259" w:rsidRPr="00291C4A">
        <w:t>s’</w:t>
      </w:r>
      <w:r w:rsidR="00F80064" w:rsidRPr="00291C4A">
        <w:t xml:space="preserve"> </w:t>
      </w:r>
      <w:r w:rsidRPr="00291C4A">
        <w:t xml:space="preserve">surface proteins </w:t>
      </w:r>
      <w:r w:rsidR="0075597B" w:rsidRPr="00291C4A">
        <w:fldChar w:fldCharType="begin">
          <w:fldData xml:space="preserve">PEVuZE5vdGU+PENpdGU+PEF1dGhvcj5Ob29yYWVpPC9BdXRob3I+PFllYXI+MjAyMTwvWWVhcj48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</w:fldData>
        </w:fldChar>
      </w:r>
      <w:r w:rsidR="00183B00" w:rsidRPr="00291C4A">
        <w:instrText xml:space="preserve"> ADDIN EN.CITE </w:instrText>
      </w:r>
      <w:r w:rsidR="00183B00" w:rsidRPr="00291C4A">
        <w:fldChar w:fldCharType="begin">
          <w:fldData xml:space="preserve">PEVuZE5vdGU+PENpdGU+PEF1dGhvcj5Ob29yYWVpPC9BdXRob3I+PFllYXI+MjAyMTwvWWVhcj48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</w:fldData>
        </w:fldChar>
      </w:r>
      <w:r w:rsidR="00183B00" w:rsidRPr="00291C4A">
        <w:instrText xml:space="preserve"> ADDIN EN.CITE.DATA </w:instrText>
      </w:r>
      <w:r w:rsidR="00183B00" w:rsidRPr="00291C4A">
        <w:fldChar w:fldCharType="end"/>
      </w:r>
      <w:r w:rsidR="0075597B" w:rsidRPr="00291C4A">
        <w:fldChar w:fldCharType="separate"/>
      </w:r>
      <w:r w:rsidR="00427E60" w:rsidRPr="00291C4A">
        <w:t>(Nooraei et al., 2021)</w:t>
      </w:r>
      <w:r w:rsidR="0075597B" w:rsidRPr="00291C4A">
        <w:fldChar w:fldCharType="end"/>
      </w:r>
      <w:r w:rsidRPr="00291C4A">
        <w:t>. VLPs</w:t>
      </w:r>
      <w:r w:rsidRPr="00291C4A" w:rsidDel="00F80064">
        <w:t xml:space="preserve"> </w:t>
      </w:r>
      <w:r w:rsidRPr="00291C4A">
        <w:t xml:space="preserve">can be derived </w:t>
      </w:r>
      <w:r w:rsidR="00675868" w:rsidRPr="00291C4A">
        <w:t xml:space="preserve">easily </w:t>
      </w:r>
      <w:r w:rsidRPr="00291C4A">
        <w:t xml:space="preserve">in laboratory settings using various cell types </w:t>
      </w:r>
      <w:r w:rsidR="00BD79DA" w:rsidRPr="00291C4A">
        <w:fldChar w:fldCharType="begin">
          <w:fldData xml:space="preserve">PEVuZE5vdGU+PENpdGU+PEF1dGhvcj5DZXJ2ZXJhPC9BdXRob3I+PFllYXI+MjAxOTwvWWVhcj48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</w:fldData>
        </w:fldChar>
      </w:r>
      <w:r w:rsidR="00183B00" w:rsidRPr="00291C4A">
        <w:instrText xml:space="preserve"> ADDIN EN.CITE </w:instrText>
      </w:r>
      <w:r w:rsidR="00183B00" w:rsidRPr="00291C4A">
        <w:fldChar w:fldCharType="begin">
          <w:fldData xml:space="preserve">PEVuZE5vdGU+PENpdGU+PEF1dGhvcj5DZXJ2ZXJhPC9BdXRob3I+PFllYXI+MjAxOTwvWWVhcj48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</w:fldData>
        </w:fldChar>
      </w:r>
      <w:r w:rsidR="00183B00" w:rsidRPr="00291C4A">
        <w:instrText xml:space="preserve"> ADDIN EN.CITE.DATA </w:instrText>
      </w:r>
      <w:r w:rsidR="00183B00" w:rsidRPr="00291C4A">
        <w:fldChar w:fldCharType="end"/>
      </w:r>
      <w:r w:rsidR="00BD79DA" w:rsidRPr="00291C4A">
        <w:fldChar w:fldCharType="separate"/>
      </w:r>
      <w:r w:rsidR="00427E60" w:rsidRPr="00291C4A">
        <w:t>(Cervera et al., 2019; Fuenmayor et al., 2017; Nooraei et al., 2021)</w:t>
      </w:r>
      <w:r w:rsidR="00BD79DA" w:rsidRPr="00291C4A">
        <w:fldChar w:fldCharType="end"/>
      </w:r>
      <w:r w:rsidRPr="00291C4A" w:rsidDel="00675868">
        <w:t xml:space="preserve"> </w:t>
      </w:r>
      <w:r w:rsidRPr="00291C4A">
        <w:t xml:space="preserve">derived from mammals, plants </w:t>
      </w:r>
      <w:r w:rsidR="00571DCE" w:rsidRPr="00291C4A">
        <w:fldChar w:fldCharType="begin">
          <w:fldData xml:space="preserve">PEVuZE5vdGU+PENpdGU+PEF1dGhvcj5WYWhkYXQ8L0F1dGhvcj48WWVhcj4yMDIxPC9ZZWFyPjxS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</w:fldData>
        </w:fldChar>
      </w:r>
      <w:r w:rsidR="00183B00" w:rsidRPr="00291C4A">
        <w:instrText xml:space="preserve"> ADDIN EN.CITE </w:instrText>
      </w:r>
      <w:r w:rsidR="00183B00" w:rsidRPr="00291C4A">
        <w:fldChar w:fldCharType="begin">
          <w:fldData xml:space="preserve">PEVuZE5vdGU+PENpdGU+PEF1dGhvcj5WYWhkYXQ8L0F1dGhvcj48WWVhcj4yMDIxPC9ZZWFyPjxS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</w:fldData>
        </w:fldChar>
      </w:r>
      <w:r w:rsidR="00183B00" w:rsidRPr="00291C4A">
        <w:instrText xml:space="preserve"> ADDIN EN.CITE.DATA </w:instrText>
      </w:r>
      <w:r w:rsidR="00183B00" w:rsidRPr="00291C4A">
        <w:fldChar w:fldCharType="end"/>
      </w:r>
      <w:r w:rsidR="00571DCE" w:rsidRPr="00291C4A">
        <w:fldChar w:fldCharType="separate"/>
      </w:r>
      <w:r w:rsidR="00427E60" w:rsidRPr="00291C4A">
        <w:t>(Greco et al., 2007; Vahdat et al., 2021)</w:t>
      </w:r>
      <w:r w:rsidR="00571DCE" w:rsidRPr="00291C4A">
        <w:fldChar w:fldCharType="end"/>
      </w:r>
      <w:r w:rsidRPr="00291C4A">
        <w:t xml:space="preserve">, insects </w:t>
      </w:r>
      <w:r w:rsidR="002C5D2D" w:rsidRPr="00291C4A">
        <w:fldChar w:fldCharType="begin">
          <w:fldData xml:space="preserve">PEVuZE5vdGU+PENpdGU+PEF1dGhvcj5QdWVudGUtTWFzc2FndWVyPC9BdXRob3I+PFllYXI+MjAy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</w:fldData>
        </w:fldChar>
      </w:r>
      <w:r w:rsidR="00183B00" w:rsidRPr="00291C4A">
        <w:instrText xml:space="preserve"> ADDIN EN.CITE </w:instrText>
      </w:r>
      <w:r w:rsidR="00183B00" w:rsidRPr="00291C4A">
        <w:fldChar w:fldCharType="begin">
          <w:fldData xml:space="preserve">PEVuZE5vdGU+PENpdGU+PEF1dGhvcj5QdWVudGUtTWFzc2FndWVyPC9BdXRob3I+PFllYXI+MjAy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</w:fldData>
        </w:fldChar>
      </w:r>
      <w:r w:rsidR="00183B00" w:rsidRPr="00291C4A">
        <w:instrText xml:space="preserve"> ADDIN EN.CITE.DATA </w:instrText>
      </w:r>
      <w:r w:rsidR="00183B00" w:rsidRPr="00291C4A">
        <w:fldChar w:fldCharType="end"/>
      </w:r>
      <w:r w:rsidR="002C5D2D" w:rsidRPr="00291C4A">
        <w:fldChar w:fldCharType="separate"/>
      </w:r>
      <w:r w:rsidR="00427E60" w:rsidRPr="00291C4A">
        <w:t>(Puente-Massaguer et al., 2021)</w:t>
      </w:r>
      <w:r w:rsidR="002C5D2D" w:rsidRPr="00291C4A">
        <w:fldChar w:fldCharType="end"/>
      </w:r>
      <w:r w:rsidRPr="00291C4A">
        <w:t xml:space="preserve">, and yeast </w:t>
      </w:r>
      <w:r w:rsidR="002C5D2D" w:rsidRPr="00291C4A">
        <w:fldChar w:fldCharType="begin"/>
      </w:r>
      <w:r w:rsidR="00183B00" w:rsidRPr="00291C4A">
        <w:instrText xml:space="preserve"> ADDIN EN.CITE &lt;EndNote&gt;&lt;Cite&gt;&lt;Author&gt;Sakuragi&lt;/Author&gt;&lt;Year&gt;2002&lt;/Year&gt;&lt;RecNum&gt;33&lt;/RecNum&gt;&lt;DisplayText&gt;(Sakuragi et al., 2002)&lt;/DisplayText&gt;&lt;record&gt;&lt;rec-number&gt;33&lt;/rec-number&gt;&lt;foreign-keys&gt;&lt;key app="EN" db-id="v9sxwxapf0rr0medarsvfpr4t5e0da2zsex0" timestamp="1706884296"&gt;33&lt;/key&gt;&lt;/foreign-keys&gt;&lt;ref-type name="Journal Article"&gt;17&lt;/ref-type&gt;&lt;contributors&gt;&lt;authors&gt;&lt;author&gt;Sakuragi, S.&lt;/author&gt;&lt;author&gt;Goto, T.&lt;/author&gt;&lt;author&gt;Sano, K.&lt;/author&gt;&lt;author&gt;Morikawa, Y.&lt;/author&gt;&lt;/authors&gt;&lt;/contributors&gt;&lt;auth-address&gt;Kitasato Institute and Kitasato University, Shirokane 5-9-1, Minato-ku, Tokyo 108-8641, Japan.&lt;/auth-address&gt;&lt;titles&gt;&lt;title&gt;HIV type 1 Gag virus-like particle budding from spheroplasts of Saccharomyces cerevisiae&lt;/title&gt;&lt;secondary-title&gt;Proc Natl Acad Sci U S A&lt;/secondary-title&gt;&lt;/titles&gt;&lt;periodical&gt;&lt;full-title&gt;Proc Natl Acad Sci U S A&lt;/full-title&gt;&lt;/periodical&gt;&lt;pages&gt;7956-61&lt;/pages&gt;&lt;volume&gt;99&lt;/volume&gt;&lt;number&gt;12&lt;/number&gt;&lt;keywords&gt;&lt;keyword&gt;Base Sequence&lt;/keyword&gt;&lt;keyword&gt;DNA Primers&lt;/keyword&gt;&lt;keyword&gt;Gene Products, gag/*genetics&lt;/keyword&gt;&lt;keyword&gt;Genetic Vectors&lt;/keyword&gt;&lt;keyword&gt;HIV-1/*metabolism&lt;/keyword&gt;&lt;keyword&gt;Kinetics&lt;/keyword&gt;&lt;keyword&gt;Polymerase Chain Reaction&lt;/keyword&gt;&lt;keyword&gt;Recombinant Proteins/biosynthesis&lt;/keyword&gt;&lt;keyword&gt;Saccharomyces cerevisiae/*virology&lt;/keyword&gt;&lt;keyword&gt;Spheroplasts/ultrastructure/virology&lt;/keyword&gt;&lt;keyword&gt;gag Gene Products, Human Immunodeficiency Virus&lt;/keyword&gt;&lt;/keywords&gt;&lt;dates&gt;&lt;year&gt;2002&lt;/year&gt;&lt;pub-dates&gt;&lt;date&gt;Jun 11&lt;/date&gt;&lt;/pub-dates&gt;&lt;/dates&gt;&lt;isbn&gt;0027-8424 (Print)&amp;#xD;1091-6490 (Electronic)&amp;#xD;0027-8424 (Linking)&lt;/isbn&gt;&lt;accession-num&gt;12060741&lt;/accession-num&gt;&lt;urls&gt;&lt;related-urls&gt;&lt;url&gt;https://www.ncbi.nlm.nih.gov/pubmed/12060741&lt;/url&gt;&lt;/related-urls&gt;&lt;/urls&gt;&lt;custom2&gt;PMC123002&lt;/custom2&gt;&lt;electronic-resource-num&gt;10.1073/pnas.082281199&lt;/electronic-resource-num&gt;&lt;remote-database-name&gt;Medline&lt;/remote-database-name&gt;&lt;remote-database-provider&gt;NLM&lt;/remote-database-provider&gt;&lt;/record&gt;&lt;/Cite&gt;&lt;/EndNote&gt;</w:instrText>
      </w:r>
      <w:r w:rsidR="002C5D2D" w:rsidRPr="00291C4A">
        <w:fldChar w:fldCharType="separate"/>
      </w:r>
      <w:r w:rsidR="00427E60" w:rsidRPr="00291C4A">
        <w:t>(Sakuragi et al., 2002)</w:t>
      </w:r>
      <w:r w:rsidR="002C5D2D" w:rsidRPr="00291C4A">
        <w:fldChar w:fldCharType="end"/>
      </w:r>
      <w:r w:rsidRPr="00291C4A">
        <w:t>. VLPs have been used successfully as</w:t>
      </w:r>
      <w:r w:rsidRPr="00291C4A" w:rsidDel="005C6F7C">
        <w:t xml:space="preserve"> </w:t>
      </w:r>
      <w:r w:rsidRPr="00291C4A">
        <w:t>commercial vaccine</w:t>
      </w:r>
      <w:r w:rsidR="005C6F7C" w:rsidRPr="00291C4A">
        <w:t>s</w:t>
      </w:r>
      <w:r w:rsidRPr="00291C4A">
        <w:t xml:space="preserve"> for hepatitis B </w:t>
      </w:r>
      <w:r w:rsidR="006C6C25" w:rsidRPr="00291C4A">
        <w:fldChar w:fldCharType="begin">
          <w:fldData xml:space="preserve">PEVuZE5vdGU+PENpdGU+PEF1dGhvcj5WYWhkYXQ8L0F1dGhvcj48WWVhcj4yMDIxPC9ZZWFyPjxS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</w:fldData>
        </w:fldChar>
      </w:r>
      <w:r w:rsidR="00183B00" w:rsidRPr="00291C4A">
        <w:instrText xml:space="preserve"> ADDIN EN.CITE </w:instrText>
      </w:r>
      <w:r w:rsidR="00183B00" w:rsidRPr="00291C4A">
        <w:fldChar w:fldCharType="begin">
          <w:fldData xml:space="preserve">PEVuZE5vdGU+PENpdGU+PEF1dGhvcj5WYWhkYXQ8L0F1dGhvcj48WWVhcj4yMDIxPC9ZZWFyPjxS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</w:fldData>
        </w:fldChar>
      </w:r>
      <w:r w:rsidR="00183B00" w:rsidRPr="00291C4A">
        <w:instrText xml:space="preserve"> ADDIN EN.CITE.DATA </w:instrText>
      </w:r>
      <w:r w:rsidR="00183B00" w:rsidRPr="00291C4A">
        <w:fldChar w:fldCharType="end"/>
      </w:r>
      <w:r w:rsidR="006C6C25" w:rsidRPr="00291C4A">
        <w:fldChar w:fldCharType="separate"/>
      </w:r>
      <w:r w:rsidR="00427E60" w:rsidRPr="00291C4A">
        <w:t>(Donaldson et al., 2018; Vahdat et al., 2021)</w:t>
      </w:r>
      <w:r w:rsidR="006C6C25" w:rsidRPr="00291C4A">
        <w:fldChar w:fldCharType="end"/>
      </w:r>
      <w:r w:rsidRPr="00291C4A">
        <w:t xml:space="preserve">  and human papillomavirus</w:t>
      </w:r>
      <w:r w:rsidR="001742B8" w:rsidRPr="00291C4A">
        <w:t>es</w:t>
      </w:r>
      <w:r w:rsidRPr="00291C4A">
        <w:t xml:space="preserve"> </w:t>
      </w:r>
      <w:r w:rsidR="00432DBC" w:rsidRPr="00291C4A">
        <w:fldChar w:fldCharType="begin">
          <w:fldData xml:space="preserve">PEVuZE5vdGU+PENpdGU+PEF1dGhvcj5Eb25hbGRzb248L0F1dGhvcj48WWVhcj4yMDE4PC9ZZWFy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</w:fldData>
        </w:fldChar>
      </w:r>
      <w:r w:rsidR="00183B00" w:rsidRPr="00291C4A">
        <w:instrText xml:space="preserve"> ADDIN EN.CITE </w:instrText>
      </w:r>
      <w:r w:rsidR="00183B00" w:rsidRPr="00291C4A">
        <w:fldChar w:fldCharType="begin">
          <w:fldData xml:space="preserve">PEVuZE5vdGU+PENpdGU+PEF1dGhvcj5Eb25hbGRzb248L0F1dGhvcj48WWVhcj4yMDE4PC9ZZWFy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</w:fldData>
        </w:fldChar>
      </w:r>
      <w:r w:rsidR="00183B00" w:rsidRPr="00291C4A">
        <w:instrText xml:space="preserve"> ADDIN EN.CITE.DATA </w:instrText>
      </w:r>
      <w:r w:rsidR="00183B00" w:rsidRPr="00291C4A">
        <w:fldChar w:fldCharType="end"/>
      </w:r>
      <w:r w:rsidR="00432DBC" w:rsidRPr="00291C4A">
        <w:fldChar w:fldCharType="separate"/>
      </w:r>
      <w:r w:rsidR="00427E60" w:rsidRPr="00291C4A">
        <w:t>(Donaldson et al., 2018; Wang and Roden, 2013)</w:t>
      </w:r>
      <w:r w:rsidR="00432DBC" w:rsidRPr="00291C4A">
        <w:fldChar w:fldCharType="end"/>
      </w:r>
      <w:r w:rsidRPr="00291C4A">
        <w:t xml:space="preserve">. VLPs </w:t>
      </w:r>
      <w:r w:rsidR="00767D31" w:rsidRPr="00291C4A">
        <w:t xml:space="preserve">offer </w:t>
      </w:r>
      <w:r w:rsidRPr="00291C4A">
        <w:t xml:space="preserve">an advantage over traditional vaccines due to </w:t>
      </w:r>
      <w:r w:rsidR="002200EE" w:rsidRPr="00291C4A">
        <w:t xml:space="preserve">their </w:t>
      </w:r>
      <w:r w:rsidRPr="00291C4A">
        <w:t>similar shape and size to virus</w:t>
      </w:r>
      <w:r w:rsidR="001742B8" w:rsidRPr="00291C4A">
        <w:t xml:space="preserve"> particl</w:t>
      </w:r>
      <w:r w:rsidRPr="00291C4A">
        <w:t>es</w:t>
      </w:r>
      <w:r w:rsidR="00301259" w:rsidRPr="00291C4A">
        <w:t>, as well as</w:t>
      </w:r>
      <w:r w:rsidR="001742B8" w:rsidRPr="00291C4A">
        <w:t xml:space="preserve"> </w:t>
      </w:r>
      <w:r w:rsidR="00767D31" w:rsidRPr="00291C4A">
        <w:t xml:space="preserve">their ability to </w:t>
      </w:r>
      <w:r w:rsidRPr="00291C4A">
        <w:t xml:space="preserve">elicit a similar immune response </w:t>
      </w:r>
      <w:r w:rsidR="004A2782" w:rsidRPr="00291C4A">
        <w:fldChar w:fldCharType="begin">
          <w:fldData xml:space="preserve">PEVuZE5vdGU+PENpdGU+PEF1dGhvcj5DZXJ2ZXJhPC9BdXRob3I+PFllYXI+MjAxOTwvWWVhcj48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</w:fldData>
        </w:fldChar>
      </w:r>
      <w:r w:rsidR="00183B00" w:rsidRPr="00291C4A">
        <w:instrText xml:space="preserve"> ADDIN EN.CITE </w:instrText>
      </w:r>
      <w:r w:rsidR="00183B00" w:rsidRPr="00291C4A">
        <w:fldChar w:fldCharType="begin">
          <w:fldData xml:space="preserve">PEVuZE5vdGU+PENpdGU+PEF1dGhvcj5DZXJ2ZXJhPC9BdXRob3I+PFllYXI+MjAxOTwvWWVhcj48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</w:fldData>
        </w:fldChar>
      </w:r>
      <w:r w:rsidR="00183B00" w:rsidRPr="00291C4A">
        <w:instrText xml:space="preserve"> ADDIN EN.CITE.DATA </w:instrText>
      </w:r>
      <w:r w:rsidR="00183B00" w:rsidRPr="00291C4A">
        <w:fldChar w:fldCharType="end"/>
      </w:r>
      <w:r w:rsidR="004A2782" w:rsidRPr="00291C4A">
        <w:fldChar w:fldCharType="separate"/>
      </w:r>
      <w:r w:rsidR="00427E60" w:rsidRPr="00291C4A">
        <w:t>(Cervera et al., 2019; Gonelli et al., 2019; Nooraei et al., 2021)</w:t>
      </w:r>
      <w:r w:rsidR="004A2782" w:rsidRPr="00291C4A">
        <w:fldChar w:fldCharType="end"/>
      </w:r>
      <w:r w:rsidRPr="00291C4A">
        <w:t xml:space="preserve">. </w:t>
      </w:r>
      <w:r w:rsidR="001742B8" w:rsidRPr="00291C4A">
        <w:t>For</w:t>
      </w:r>
      <w:r w:rsidRPr="00291C4A">
        <w:t xml:space="preserve"> HIV</w:t>
      </w:r>
      <w:r w:rsidRPr="00291C4A" w:rsidDel="0080776C">
        <w:t xml:space="preserve">, </w:t>
      </w:r>
      <w:r w:rsidRPr="00291C4A">
        <w:t xml:space="preserve">VLPs present a promising vaccine modality as they </w:t>
      </w:r>
      <w:r w:rsidR="001742B8" w:rsidRPr="00291C4A">
        <w:t xml:space="preserve">present </w:t>
      </w:r>
      <w:r w:rsidRPr="00291C4A">
        <w:t>the envelope protein (Env) in a trimeric conformation</w:t>
      </w:r>
      <w:r w:rsidR="00CC02FA" w:rsidRPr="00291C4A">
        <w:t>,</w:t>
      </w:r>
      <w:r w:rsidRPr="00291C4A">
        <w:t xml:space="preserve"> mimicking the wild-type virus </w:t>
      </w:r>
      <w:r w:rsidR="00FF4AD6" w:rsidRPr="00291C4A">
        <w:fldChar w:fldCharType="begin">
          <w:fldData xml:space="preserve">PEVuZE5vdGU+PENpdGU+PEF1dGhvcj5Hb25lbGxpPC9BdXRob3I+PFllYXI+MjAxOTwvWWVhcj48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=
</w:fldData>
        </w:fldChar>
      </w:r>
      <w:r w:rsidR="00183B00" w:rsidRPr="00291C4A">
        <w:instrText xml:space="preserve"> ADDIN EN.CITE </w:instrText>
      </w:r>
      <w:r w:rsidR="00183B00" w:rsidRPr="00291C4A">
        <w:fldChar w:fldCharType="begin">
          <w:fldData xml:space="preserve">PEVuZE5vdGU+PENpdGU+PEF1dGhvcj5Hb25lbGxpPC9BdXRob3I+PFllYXI+MjAxOTwvWWVhcj48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=
</w:fldData>
        </w:fldChar>
      </w:r>
      <w:r w:rsidR="00183B00" w:rsidRPr="00291C4A">
        <w:instrText xml:space="preserve"> ADDIN EN.CITE.DATA </w:instrText>
      </w:r>
      <w:r w:rsidR="00183B00" w:rsidRPr="00291C4A">
        <w:fldChar w:fldCharType="end"/>
      </w:r>
      <w:r w:rsidR="00FF4AD6" w:rsidRPr="00291C4A">
        <w:fldChar w:fldCharType="separate"/>
      </w:r>
      <w:r w:rsidR="00427E60" w:rsidRPr="00291C4A">
        <w:t>(Gonelli et al., 2019)</w:t>
      </w:r>
      <w:r w:rsidR="00FF4AD6" w:rsidRPr="00291C4A">
        <w:fldChar w:fldCharType="end"/>
      </w:r>
      <w:r w:rsidR="0080776C" w:rsidRPr="00291C4A">
        <w:t xml:space="preserve">. </w:t>
      </w:r>
    </w:p>
    <w:p w14:paraId="249F0F96" w14:textId="5981F282" w:rsidR="00D0397C" w:rsidRPr="00291C4A" w:rsidRDefault="0067325D" w:rsidP="00D97D89">
      <w:r w:rsidRPr="00291C4A">
        <w:t xml:space="preserve">Quantifying the VLP’s interactions with cells and their environment is essential to improve the understanding and utilisation of VLPs </w:t>
      </w:r>
      <w:r w:rsidRPr="00291C4A">
        <w:fldChar w:fldCharType="begin"/>
      </w:r>
      <w:r w:rsidRPr="00291C4A">
        <w:instrText xml:space="preserve"> ADDIN EN.CITE &lt;EndNote&gt;&lt;Cite&gt;&lt;Author&gt;Armanious&lt;/Author&gt;&lt;Year&gt;2023&lt;/Year&gt;&lt;RecNum&gt;3&lt;/RecNum&gt;&lt;DisplayText&gt;(Armanious et al., 2023)&lt;/DisplayText&gt;&lt;record&gt;&lt;rec-number&gt;3&lt;/rec-number&gt;&lt;foreign-keys&gt;&lt;key app="EN" db-id="v9sxwxapf0rr0medarsvfpr4t5e0da2zsex0" timestamp="1706884296"&gt;3&lt;/key&gt;&lt;/foreign-keys&gt;&lt;ref-type name="Journal Article"&gt;17&lt;/ref-type&gt;&lt;contributors&gt;&lt;authors&gt;&lt;author&gt;Armanious, Antonius&lt;/author&gt;&lt;author&gt;Radiom, Milad&lt;/author&gt;&lt;author&gt;Mezzenga, Raffaele&lt;/author&gt;&lt;/authors&gt;&lt;/contributors&gt;&lt;titles&gt;&lt;title&gt;Recent experimental advances in probing the colloidal properties of viruses&lt;/title&gt;&lt;secondary-title&gt;Current Opinion in Colloid &amp;amp; Interface Science&lt;/secondary-title&gt;&lt;/titles&gt;&lt;periodical&gt;&lt;full-title&gt;Current Opinion in Colloid &amp;amp; Interface Science&lt;/full-title&gt;&lt;/periodical&gt;&lt;volume&gt;66&lt;/volume&gt;&lt;section&gt;101703&lt;/section&gt;&lt;dates&gt;&lt;year&gt;2023&lt;/year&gt;&lt;/dates&gt;&lt;isbn&gt;13590294&lt;/isbn&gt;&lt;urls&gt;&lt;/urls&gt;&lt;electronic-resource-num&gt;10.1016/j.cocis.2023.101703&lt;/electronic-resource-num&gt;&lt;/record&gt;&lt;/Cite&gt;&lt;/EndNote&gt;</w:instrText>
      </w:r>
      <w:r w:rsidRPr="00291C4A">
        <w:fldChar w:fldCharType="separate"/>
      </w:r>
      <w:r w:rsidRPr="00291C4A">
        <w:t>(Armanious et al., 2023)</w:t>
      </w:r>
      <w:r w:rsidRPr="00291C4A">
        <w:fldChar w:fldCharType="end"/>
      </w:r>
      <w:r w:rsidRPr="00291C4A">
        <w:t xml:space="preserve">. </w:t>
      </w:r>
      <w:r w:rsidR="001742B8" w:rsidRPr="00291C4A">
        <w:t>As it is for virions</w:t>
      </w:r>
      <w:r w:rsidR="00D0397C" w:rsidRPr="00291C4A">
        <w:t xml:space="preserve">, the interaction with </w:t>
      </w:r>
      <w:r w:rsidR="00605F72" w:rsidRPr="00291C4A">
        <w:t xml:space="preserve">host </w:t>
      </w:r>
      <w:r w:rsidR="00D0397C" w:rsidRPr="00291C4A">
        <w:t xml:space="preserve">cells is </w:t>
      </w:r>
      <w:r w:rsidR="00605F72" w:rsidRPr="00291C4A">
        <w:t xml:space="preserve">largely </w:t>
      </w:r>
      <w:r w:rsidR="00D0397C" w:rsidRPr="00291C4A">
        <w:t>affected by the VLP’s mechanical properties</w:t>
      </w:r>
      <w:r w:rsidR="00B17B2A" w:rsidRPr="00291C4A">
        <w:t xml:space="preserve"> and can </w:t>
      </w:r>
      <w:r w:rsidRPr="00291C4A">
        <w:t>influence the entry ability or genome release of the VLP</w:t>
      </w:r>
      <w:r w:rsidR="00387B2D" w:rsidRPr="00291C4A">
        <w:t xml:space="preserve"> </w:t>
      </w:r>
      <w:r w:rsidR="005D02A0">
        <w:fldChar w:fldCharType="begin">
          <w:fldData xml:space="preserve">PEVuZE5vdGU+PENpdGU+PEF1dGhvcj5Sb2RyaWd1ZXotRXNwaW5vc2E8L0F1dGhvcj48WWVhcj4y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</w:fldData>
        </w:fldChar>
      </w:r>
      <w:r w:rsidR="00CC2338">
        <w:instrText xml:space="preserve"> ADDIN EN.CITE </w:instrText>
      </w:r>
      <w:r w:rsidR="00CC2338">
        <w:fldChar w:fldCharType="begin">
          <w:fldData xml:space="preserve">PEVuZE5vdGU+PENpdGU+PEF1dGhvcj5Sb2RyaWd1ZXotRXNwaW5vc2E8L0F1dGhvcj48WWVhcj4y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</w:fldData>
        </w:fldChar>
      </w:r>
      <w:r w:rsidR="00CC2338">
        <w:instrText xml:space="preserve"> ADDIN EN.CITE.DATA </w:instrText>
      </w:r>
      <w:r w:rsidR="00CC2338">
        <w:fldChar w:fldCharType="end"/>
      </w:r>
      <w:r w:rsidR="005D02A0">
        <w:fldChar w:fldCharType="separate"/>
      </w:r>
      <w:r w:rsidR="00CC2338">
        <w:rPr>
          <w:noProof/>
        </w:rPr>
        <w:t>(Buzon et al., 2020; Marchetti et al., 2016; Rodriguez-Espinosa et al., 2023; Zandi et al., 2020)</w:t>
      </w:r>
      <w:r w:rsidR="005D02A0">
        <w:fldChar w:fldCharType="end"/>
      </w:r>
      <w:r w:rsidR="00D0397C" w:rsidRPr="00291C4A">
        <w:t>.</w:t>
      </w:r>
      <w:r w:rsidRPr="00291C4A">
        <w:t xml:space="preserve"> In cases </w:t>
      </w:r>
      <w:r w:rsidR="00CC7B43" w:rsidRPr="00291C4A">
        <w:t>where VLPs are used for the delivery of drugs or genetic material, their stability can influence disassembly and</w:t>
      </w:r>
      <w:r w:rsidRPr="00291C4A">
        <w:t xml:space="preserve"> entry into host cells </w:t>
      </w:r>
      <w:r w:rsidRPr="00291C4A">
        <w:fldChar w:fldCharType="begin">
          <w:fldData xml:space="preserve">PEVuZE5vdGU+PENpdGU+PEF1dGhvcj5CdXpvbjwvQXV0aG9yPjxZZWFyPjIwMjA8L1llYXI+PFJl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</w:fldData>
        </w:fldChar>
      </w:r>
      <w:r w:rsidRPr="00291C4A">
        <w:instrText xml:space="preserve"> ADDIN EN.CITE </w:instrText>
      </w:r>
      <w:r w:rsidRPr="00291C4A">
        <w:fldChar w:fldCharType="begin">
          <w:fldData xml:space="preserve">PEVuZE5vdGU+PENpdGU+PEF1dGhvcj5CdXpvbjwvQXV0aG9yPjxZZWFyPjIwMjA8L1llYXI+PFJl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</w:fldData>
        </w:fldChar>
      </w:r>
      <w:r w:rsidRPr="00291C4A">
        <w:instrText xml:space="preserve"> ADDIN EN.CITE.DATA </w:instrText>
      </w:r>
      <w:r w:rsidRPr="00291C4A">
        <w:fldChar w:fldCharType="end"/>
      </w:r>
      <w:r w:rsidRPr="00291C4A">
        <w:fldChar w:fldCharType="separate"/>
      </w:r>
      <w:r w:rsidRPr="00291C4A">
        <w:t>(Brunk and Twarock, 2021; Buzon et al., 2020; Marchetti et al., 2016)</w:t>
      </w:r>
      <w:r w:rsidRPr="00291C4A">
        <w:fldChar w:fldCharType="end"/>
      </w:r>
      <w:r w:rsidRPr="00291C4A">
        <w:t xml:space="preserve">. For applications </w:t>
      </w:r>
      <w:r w:rsidR="00033C83" w:rsidRPr="00291C4A">
        <w:t xml:space="preserve">where </w:t>
      </w:r>
      <w:r w:rsidRPr="00291C4A">
        <w:t xml:space="preserve">VLPs </w:t>
      </w:r>
      <w:r w:rsidR="00033C83" w:rsidRPr="00291C4A">
        <w:t xml:space="preserve">are used </w:t>
      </w:r>
      <w:r w:rsidRPr="00291C4A">
        <w:t xml:space="preserve">as nanoreactors, the mechanics of these VLPs influences </w:t>
      </w:r>
      <w:r w:rsidR="00CC7B43" w:rsidRPr="00291C4A">
        <w:t xml:space="preserve">their </w:t>
      </w:r>
      <w:r w:rsidRPr="00291C4A">
        <w:t xml:space="preserve">suitability and efficiency </w:t>
      </w:r>
      <w:r w:rsidRPr="00291C4A">
        <w:fldChar w:fldCharType="begin"/>
      </w:r>
      <w:r w:rsidRPr="00291C4A">
        <w:instrText xml:space="preserve"> ADDIN EN.CITE &lt;EndNote&gt;&lt;Cite&gt;&lt;Author&gt;Su&lt;/Author&gt;&lt;Year&gt;2023&lt;/Year&gt;&lt;RecNum&gt;67&lt;/RecNum&gt;&lt;DisplayText&gt;(Su et al., 2023)&lt;/DisplayText&gt;&lt;record&gt;&lt;rec-number&gt;67&lt;/rec-number&gt;&lt;foreign-keys&gt;&lt;key app="EN" db-id="v9sxwxapf0rr0medarsvfpr4t5e0da2zsex0" timestamp="1759399250"&gt;67&lt;/key&gt;&lt;/foreign-keys&gt;&lt;ref-type name="Journal Article"&gt;17&lt;/ref-type&gt;&lt;contributors&gt;&lt;authors&gt;&lt;author&gt;Su, Y.&lt;/author&gt;&lt;author&gt;Liu, B.&lt;/author&gt;&lt;author&gt;Huang, Z.&lt;/author&gt;&lt;author&gt;Teng, Z.&lt;/author&gt;&lt;author&gt;Yang, L.&lt;/author&gt;&lt;author&gt;Zhu, J.&lt;/author&gt;&lt;author&gt;Huo, S.&lt;/author&gt;&lt;author&gt;Liu, A.&lt;/author&gt;&lt;/authors&gt;&lt;/contributors&gt;&lt;auth-address&gt;Fujian Provincial Key Laboratory of Innovative Drug Target Research, School of Pharmaceutical Sciences, Xiamen University, Xiamen 361102, China. aijieliu@xmu.edu.cn.&amp;#xD;State Key Laboratory of Physical Chemistry of Solid Surface, Key Laboratory of Chemical Biology of Fujian Province, College of Chemistry and Chemical Engineering, Xiamen University, Xiamen 361005, P. R. China.&amp;#xD;National-Local Joint Engineering Research and High-Quality Utilization, Changzhou University, Changzhou 213164, China.&lt;/auth-address&gt;&lt;titles&gt;&lt;title&gt;Virus-like particles nanoreactors: from catalysis towards bio-applications&lt;/title&gt;&lt;secondary-title&gt;J Mater Chem B&lt;/secondary-title&gt;&lt;/titles&gt;&lt;periodical&gt;&lt;full-title&gt;J Mater Chem B&lt;/full-title&gt;&lt;/periodical&gt;&lt;pages&gt;9084-9098&lt;/pages&gt;&lt;volume&gt;11&lt;/volume&gt;&lt;number&gt;38&lt;/number&gt;&lt;edition&gt;20231006&lt;/edition&gt;&lt;keywords&gt;&lt;keyword&gt;Catalysis&lt;/keyword&gt;&lt;keyword&gt;*Virion&lt;/keyword&gt;&lt;keyword&gt;*Nanotechnology&lt;/keyword&gt;&lt;/keywords&gt;&lt;dates&gt;&lt;year&gt;2023&lt;/year&gt;&lt;pub-dates&gt;&lt;date&gt;Oct 6&lt;/date&gt;&lt;/pub-dates&gt;&lt;/dates&gt;&lt;isbn&gt;2050-7518 (Electronic)&amp;#xD;2050-750X (Linking)&lt;/isbn&gt;&lt;accession-num&gt;37697810&lt;/accession-num&gt;&lt;urls&gt;&lt;related-urls&gt;&lt;url&gt;https://www.ncbi.nlm.nih.gov/pubmed/37697810&lt;/url&gt;&lt;/related-urls&gt;&lt;/urls&gt;&lt;electronic-resource-num&gt;10.1039/d3tb01112g&lt;/electronic-resource-num&gt;&lt;remote-database-name&gt;Medline&lt;/remote-database-name&gt;&lt;remote-database-provider&gt;NLM&lt;/remote-database-provider&gt;&lt;/record&gt;&lt;/Cite&gt;&lt;/EndNote&gt;</w:instrText>
      </w:r>
      <w:r w:rsidRPr="00291C4A">
        <w:fldChar w:fldCharType="separate"/>
      </w:r>
      <w:r w:rsidRPr="00291C4A">
        <w:t>(Su et al., 2023)</w:t>
      </w:r>
      <w:r w:rsidRPr="00291C4A">
        <w:fldChar w:fldCharType="end"/>
      </w:r>
      <w:r w:rsidRPr="00291C4A">
        <w:t xml:space="preserve">. Furthermore, the capsid rigidity </w:t>
      </w:r>
      <w:r w:rsidRPr="00291C4A">
        <w:lastRenderedPageBreak/>
        <w:t xml:space="preserve">impacts the ability of the VLPs to withstand physical and chemical stresses during transport, storage and administration </w:t>
      </w:r>
      <w:r w:rsidRPr="00291C4A">
        <w:fldChar w:fldCharType="begin">
          <w:fldData xml:space="preserve">PEVuZE5vdGU+PENpdGU+PEF1dGhvcj5TY2h1bWFjaGVyPC9BdXRob3I+PFllYXI+MjAxODwvWWVh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</w:fldData>
        </w:fldChar>
      </w:r>
      <w:r w:rsidRPr="00291C4A">
        <w:instrText xml:space="preserve"> ADDIN EN.CITE </w:instrText>
      </w:r>
      <w:r w:rsidRPr="00291C4A">
        <w:fldChar w:fldCharType="begin">
          <w:fldData xml:space="preserve">PEVuZE5vdGU+PENpdGU+PEF1dGhvcj5TY2h1bWFjaGVyPC9BdXRob3I+PFllYXI+MjAxODwvWWVh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</w:fldData>
        </w:fldChar>
      </w:r>
      <w:r w:rsidRPr="00291C4A">
        <w:instrText xml:space="preserve"> ADDIN EN.CITE.DATA </w:instrText>
      </w:r>
      <w:r w:rsidRPr="00291C4A">
        <w:fldChar w:fldCharType="end"/>
      </w:r>
      <w:r w:rsidRPr="00291C4A">
        <w:fldChar w:fldCharType="separate"/>
      </w:r>
      <w:r w:rsidRPr="00291C4A">
        <w:t>(Schumacher et al., 2018; Vishwakarma et al., 2024; Wubshet et al., 2024)</w:t>
      </w:r>
      <w:r w:rsidRPr="00291C4A">
        <w:fldChar w:fldCharType="end"/>
      </w:r>
      <w:r w:rsidRPr="00291C4A">
        <w:t xml:space="preserve">. </w:t>
      </w:r>
      <w:r w:rsidR="00DF307A" w:rsidRPr="00291C4A">
        <w:fldChar w:fldCharType="begin">
          <w:fldData xml:space="preserve">PEVuZE5vdGU+PENpdGUgQXV0aG9yWWVhcj0iMSI+PEF1dGhvcj5Db2xsZXR0PC9BdXRob3I+PFll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</w:fldData>
        </w:fldChar>
      </w:r>
      <w:r w:rsidR="00183B00" w:rsidRPr="00291C4A">
        <w:instrText xml:space="preserve"> ADDIN EN.CITE </w:instrText>
      </w:r>
      <w:r w:rsidR="00183B00" w:rsidRPr="00291C4A">
        <w:fldChar w:fldCharType="begin">
          <w:fldData xml:space="preserve">PEVuZE5vdGU+PENpdGUgQXV0aG9yWWVhcj0iMSI+PEF1dGhvcj5Db2xsZXR0PC9BdXRob3I+PFll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</w:fldData>
        </w:fldChar>
      </w:r>
      <w:r w:rsidR="00183B00" w:rsidRPr="00291C4A">
        <w:instrText xml:space="preserve"> ADDIN EN.CITE.DATA </w:instrText>
      </w:r>
      <w:r w:rsidR="00183B00" w:rsidRPr="00291C4A">
        <w:fldChar w:fldCharType="end"/>
      </w:r>
      <w:r w:rsidR="00DF307A" w:rsidRPr="00291C4A">
        <w:fldChar w:fldCharType="separate"/>
      </w:r>
      <w:r w:rsidR="00427E60" w:rsidRPr="00291C4A">
        <w:t>Collett et al. (2019)</w:t>
      </w:r>
      <w:r w:rsidR="00DF307A" w:rsidRPr="00291C4A">
        <w:fldChar w:fldCharType="end"/>
      </w:r>
      <w:r w:rsidR="00D0397C" w:rsidRPr="00291C4A" w:rsidDel="00673CDD">
        <w:t xml:space="preserve"> </w:t>
      </w:r>
      <w:r w:rsidR="003E3D5A" w:rsidRPr="00291C4A">
        <w:t xml:space="preserve">reported </w:t>
      </w:r>
      <w:r w:rsidR="00D0397C" w:rsidRPr="00291C4A">
        <w:t>significant differences in size</w:t>
      </w:r>
      <w:r w:rsidR="00D0397C" w:rsidRPr="00291C4A" w:rsidDel="003E3D5A">
        <w:t xml:space="preserve"> </w:t>
      </w:r>
      <w:r w:rsidR="003E3D5A" w:rsidRPr="00291C4A">
        <w:t xml:space="preserve">amongst </w:t>
      </w:r>
      <w:r w:rsidR="00D0397C" w:rsidRPr="00291C4A">
        <w:t xml:space="preserve">different </w:t>
      </w:r>
      <w:r w:rsidR="00673CDD" w:rsidRPr="00291C4A">
        <w:t xml:space="preserve">hepatitis C </w:t>
      </w:r>
      <w:r w:rsidR="00D0397C" w:rsidRPr="00291C4A">
        <w:t xml:space="preserve">VLP genotypes and a low elastic modulus of all VLP genotypes compared to other viruses </w:t>
      </w:r>
      <w:r w:rsidR="00081833" w:rsidRPr="00291C4A">
        <w:t>and</w:t>
      </w:r>
      <w:r w:rsidR="00D0397C" w:rsidRPr="00291C4A">
        <w:t xml:space="preserve"> VLPs</w:t>
      </w:r>
      <w:r w:rsidR="00445023" w:rsidRPr="00291C4A">
        <w:t>. They attributed these findings</w:t>
      </w:r>
      <w:r w:rsidR="00D0397C" w:rsidRPr="00291C4A">
        <w:t xml:space="preserve"> to the loosely packed capsid proteins typical </w:t>
      </w:r>
      <w:r w:rsidR="000C1B4A" w:rsidRPr="00291C4A">
        <w:t xml:space="preserve">of </w:t>
      </w:r>
      <w:r w:rsidR="00D0397C" w:rsidRPr="00291C4A">
        <w:t xml:space="preserve">the hepatitis B virus. </w:t>
      </w:r>
      <w:r w:rsidR="00DF307A" w:rsidRPr="00291C4A">
        <w:fldChar w:fldCharType="begin"/>
      </w:r>
      <w:r w:rsidR="00183B00" w:rsidRPr="00291C4A">
        <w:instrText xml:space="preserve"> ADDIN EN.CITE &lt;EndNote&gt;&lt;Cite AuthorYear="1"&gt;&lt;Author&gt;Armanious&lt;/Author&gt;&lt;Year&gt;2023&lt;/Year&gt;&lt;RecNum&gt;3&lt;/RecNum&gt;&lt;DisplayText&gt;Armanious et al. (2023)&lt;/DisplayText&gt;&lt;record&gt;&lt;rec-number&gt;3&lt;/rec-number&gt;&lt;foreign-keys&gt;&lt;key app="EN" db-id="v9sxwxapf0rr0medarsvfpr4t5e0da2zsex0" timestamp="1706884296"&gt;3&lt;/key&gt;&lt;/foreign-keys&gt;&lt;ref-type name="Journal Article"&gt;17&lt;/ref-type&gt;&lt;contributors&gt;&lt;authors&gt;&lt;author&gt;Armanious, Antonius&lt;/author&gt;&lt;author&gt;Radiom, Milad&lt;/author&gt;&lt;author&gt;Mezzenga, Raffaele&lt;/author&gt;&lt;/authors&gt;&lt;/contributors&gt;&lt;titles&gt;&lt;title&gt;Recent experimental advances in probing the colloidal properties of viruses&lt;/title&gt;&lt;secondary-title&gt;Current Opinion in Colloid &amp;amp; Interface Science&lt;/secondary-title&gt;&lt;/titles&gt;&lt;periodical&gt;&lt;full-title&gt;Current Opinion in Colloid &amp;amp; Interface Science&lt;/full-title&gt;&lt;/periodical&gt;&lt;volume&gt;66&lt;/volume&gt;&lt;section&gt;101703&lt;/section&gt;&lt;dates&gt;&lt;year&gt;2023&lt;/year&gt;&lt;/dates&gt;&lt;isbn&gt;13590294&lt;/isbn&gt;&lt;urls&gt;&lt;/urls&gt;&lt;electronic-resource-num&gt;10.1016/j.cocis.2023.101703&lt;/electronic-resource-num&gt;&lt;/record&gt;&lt;/Cite&gt;&lt;/EndNote&gt;</w:instrText>
      </w:r>
      <w:r w:rsidR="00DF307A" w:rsidRPr="00291C4A">
        <w:fldChar w:fldCharType="separate"/>
      </w:r>
      <w:r w:rsidR="00427E60" w:rsidRPr="00291C4A">
        <w:t>Armanious et al. (2023)</w:t>
      </w:r>
      <w:r w:rsidR="00DF307A" w:rsidRPr="00291C4A">
        <w:fldChar w:fldCharType="end"/>
      </w:r>
      <w:r w:rsidR="00D0397C" w:rsidRPr="00291C4A">
        <w:t xml:space="preserve"> </w:t>
      </w:r>
      <w:r w:rsidR="00F17028" w:rsidRPr="00291C4A">
        <w:t>showed</w:t>
      </w:r>
      <w:r w:rsidR="00D0397C" w:rsidRPr="00291C4A">
        <w:t xml:space="preserve"> that modif</w:t>
      </w:r>
      <w:r w:rsidR="00EC7911" w:rsidRPr="00291C4A">
        <w:t xml:space="preserve">ication </w:t>
      </w:r>
      <w:r w:rsidR="00FE267F" w:rsidRPr="00291C4A">
        <w:t>of</w:t>
      </w:r>
      <w:r w:rsidR="00F17028" w:rsidRPr="00291C4A">
        <w:t xml:space="preserve"> VLPs </w:t>
      </w:r>
      <w:r w:rsidR="00D0397C" w:rsidRPr="00291C4A">
        <w:t xml:space="preserve">for delivery to a mucosal environment through fusion of peptides and chemical conjugation of polymers induced </w:t>
      </w:r>
      <w:r w:rsidR="00E12B3A" w:rsidRPr="00291C4A">
        <w:t xml:space="preserve">considerable </w:t>
      </w:r>
      <w:r w:rsidR="00D0397C" w:rsidRPr="00291C4A">
        <w:t>changes in the</w:t>
      </w:r>
      <w:r w:rsidR="00094F65" w:rsidRPr="00291C4A">
        <w:t xml:space="preserve"> VLP’s</w:t>
      </w:r>
      <w:r w:rsidR="00D0397C" w:rsidRPr="00291C4A">
        <w:t xml:space="preserve"> biophysical properties. </w:t>
      </w:r>
      <w:r w:rsidRPr="00291C4A">
        <w:t>Thus, the mechanics of VLPs has an impact on the</w:t>
      </w:r>
      <w:r w:rsidR="00043435" w:rsidRPr="00291C4A">
        <w:t>ir</w:t>
      </w:r>
      <w:r w:rsidRPr="00291C4A">
        <w:t xml:space="preserve"> suitability for the desired application and studying the </w:t>
      </w:r>
      <w:r w:rsidR="00043435" w:rsidRPr="00291C4A">
        <w:t xml:space="preserve">VLP </w:t>
      </w:r>
      <w:r w:rsidRPr="00291C4A">
        <w:t xml:space="preserve">mechanics can help improve future vaccine design </w:t>
      </w:r>
      <w:r w:rsidRPr="00291C4A">
        <w:fldChar w:fldCharType="begin">
          <w:fldData xml:space="preserve">PEVuZE5vdGU+PENpdGU+PEF1dGhvcj5SYWRpb208L0F1dGhvcj48WWVhcj4yMDIzPC9ZZWFyPjxS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amNpcy4yMDIyLjEyLjA5MDwvZWxlY3Ryb25pYy1yZXNvdXJjZS1udW0+
PHJlbW90ZS1kYXRhYmFzZS1uYW1lPk1lZGxpbmU8L3JlbW90ZS1kYXRhYmFzZS1uYW1lPjxyZW1v
dGUtZGF0YWJhc2UtcHJvdmlkZXI+TkxNPC9yZW1vdGUtZGF0YWJhc2UtcHJvdmlkZXI+PC9yZWNv
cmQ+PC9DaXRlPjwvRW5kTm90ZT4A
</w:fldData>
        </w:fldChar>
      </w:r>
      <w:r w:rsidRPr="00291C4A">
        <w:instrText xml:space="preserve"> ADDIN EN.CITE </w:instrText>
      </w:r>
      <w:r w:rsidRPr="00291C4A">
        <w:fldChar w:fldCharType="begin">
          <w:fldData xml:space="preserve">PEVuZE5vdGU+PENpdGU+PEF1dGhvcj5SYWRpb208L0F1dGhvcj48WWVhcj4yMDIzPC9ZZWFyPjxS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amNpcy4yMDIyLjEyLjA5MDwvZWxlY3Ryb25pYy1yZXNvdXJjZS1udW0+
PHJlbW90ZS1kYXRhYmFzZS1uYW1lPk1lZGxpbmU8L3JlbW90ZS1kYXRhYmFzZS1uYW1lPjxyZW1v
dGUtZGF0YWJhc2UtcHJvdmlkZXI+TkxNPC9yZW1vdGUtZGF0YWJhc2UtcHJvdmlkZXI+PC9yZWNv
cmQ+PC9DaXRlPjwvRW5kTm90ZT4A
</w:fldData>
        </w:fldChar>
      </w:r>
      <w:r w:rsidRPr="00291C4A">
        <w:instrText xml:space="preserve"> ADDIN EN.CITE.DATA </w:instrText>
      </w:r>
      <w:r w:rsidRPr="00291C4A">
        <w:fldChar w:fldCharType="end"/>
      </w:r>
      <w:r w:rsidRPr="00291C4A">
        <w:fldChar w:fldCharType="separate"/>
      </w:r>
      <w:r w:rsidRPr="00291C4A">
        <w:t>(Radiom et al., 2023)</w:t>
      </w:r>
      <w:r w:rsidRPr="00291C4A">
        <w:fldChar w:fldCharType="end"/>
      </w:r>
      <w:r w:rsidRPr="00291C4A">
        <w:t>.</w:t>
      </w:r>
    </w:p>
    <w:p w14:paraId="0525B521" w14:textId="0B467F37" w:rsidR="00D0397C" w:rsidRPr="00291C4A" w:rsidRDefault="00014E9C" w:rsidP="00D97D89">
      <w:r w:rsidRPr="00291C4A">
        <w:t xml:space="preserve">Replacing different sections of the stalk domain of Env (gp41) with corresponding components from other viral glycoproteins has been shown to enhance the density of Env spikes on both the cell membrane and the surface of virus-like particles (VLPs). </w:t>
      </w:r>
      <w:r w:rsidR="00CB4F32" w:rsidRPr="00291C4A">
        <w:fldChar w:fldCharType="begin">
          <w:fldData xml:space="preserve">PEVuZE5vdGU+PENpdGUgQXV0aG9yWWVhcj0iMSI+PEF1dGhvcj5DaGFwbWFuPC9BdXRob3I+PFll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</w:fldData>
        </w:fldChar>
      </w:r>
      <w:r w:rsidR="00183B00" w:rsidRPr="00291C4A">
        <w:instrText xml:space="preserve"> ADDIN EN.CITE </w:instrText>
      </w:r>
      <w:r w:rsidR="00183B00" w:rsidRPr="00291C4A">
        <w:fldChar w:fldCharType="begin">
          <w:fldData xml:space="preserve">PEVuZE5vdGU+PENpdGUgQXV0aG9yWWVhcj0iMSI+PEF1dGhvcj5DaGFwbWFuPC9BdXRob3I+PFll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</w:fldData>
        </w:fldChar>
      </w:r>
      <w:r w:rsidR="00183B00" w:rsidRPr="00291C4A">
        <w:instrText xml:space="preserve"> ADDIN EN.CITE.DATA </w:instrText>
      </w:r>
      <w:r w:rsidR="00183B00" w:rsidRPr="00291C4A">
        <w:fldChar w:fldCharType="end"/>
      </w:r>
      <w:r w:rsidR="00CB4F32" w:rsidRPr="00291C4A">
        <w:fldChar w:fldCharType="separate"/>
      </w:r>
      <w:r w:rsidR="00427E60" w:rsidRPr="00291C4A">
        <w:t>Chapman et al. (2020)</w:t>
      </w:r>
      <w:r w:rsidR="00CB4F32" w:rsidRPr="00291C4A">
        <w:fldChar w:fldCharType="end"/>
      </w:r>
      <w:r w:rsidR="00CB4F32" w:rsidRPr="00291C4A">
        <w:t xml:space="preserve"> </w:t>
      </w:r>
      <w:r w:rsidR="009B07EE" w:rsidRPr="00291C4A">
        <w:t>created chim</w:t>
      </w:r>
      <w:r w:rsidR="001742B8" w:rsidRPr="00291C4A">
        <w:t>a</w:t>
      </w:r>
      <w:r w:rsidR="009B07EE" w:rsidRPr="00291C4A">
        <w:t>eric Env timers by substituting the transmembrane and cytoplasmic domains of HIV-1 Env with the corresponding regions from the influenza H5 hemagglutinin (HA) (gp140HA</w:t>
      </w:r>
      <w:r w:rsidR="009B07EE" w:rsidRPr="00291C4A">
        <w:rPr>
          <w:vertAlign w:val="subscript"/>
        </w:rPr>
        <w:t>2</w:t>
      </w:r>
      <w:r w:rsidR="009B07EE" w:rsidRPr="00291C4A">
        <w:t>tr), and by replacing the entire gp41 region of Env with the HA</w:t>
      </w:r>
      <w:r w:rsidR="009B07EE" w:rsidRPr="00291C4A">
        <w:rPr>
          <w:vertAlign w:val="subscript"/>
        </w:rPr>
        <w:t>2</w:t>
      </w:r>
      <w:r w:rsidR="009B07EE" w:rsidRPr="00291C4A">
        <w:t xml:space="preserve"> subunit of HA (gp120HA</w:t>
      </w:r>
      <w:r w:rsidR="009B07EE" w:rsidRPr="00291C4A">
        <w:rPr>
          <w:vertAlign w:val="subscript"/>
        </w:rPr>
        <w:t>2</w:t>
      </w:r>
      <w:r w:rsidR="009B07EE" w:rsidRPr="00291C4A">
        <w:t>). Rabbits inoculated with DNA and MVA expressing gp140HA</w:t>
      </w:r>
      <w:r w:rsidR="009B07EE" w:rsidRPr="00291C4A">
        <w:rPr>
          <w:vertAlign w:val="subscript"/>
        </w:rPr>
        <w:t>2</w:t>
      </w:r>
      <w:r w:rsidR="009B07EE" w:rsidRPr="00291C4A">
        <w:t>tr or gp150 induced autologous Tier 2 neutr</w:t>
      </w:r>
      <w:r w:rsidR="00704D96" w:rsidRPr="00291C4A">
        <w:t>a</w:t>
      </w:r>
      <w:r w:rsidR="009B07EE" w:rsidRPr="00291C4A">
        <w:t>lising antibodies. However, those expressing the gp120HA</w:t>
      </w:r>
      <w:r w:rsidR="009B07EE" w:rsidRPr="00291C4A">
        <w:rPr>
          <w:vertAlign w:val="subscript"/>
        </w:rPr>
        <w:t>2</w:t>
      </w:r>
      <w:r w:rsidR="009B07EE" w:rsidRPr="00291C4A">
        <w:t xml:space="preserve"> Env did not</w:t>
      </w:r>
      <w:r w:rsidR="00704D96" w:rsidRPr="00291C4A">
        <w:t>.</w:t>
      </w:r>
      <w:r w:rsidR="009B07EE" w:rsidRPr="00291C4A">
        <w:t xml:space="preserve"> They then investigated the impact of including </w:t>
      </w:r>
      <w:r w:rsidR="005E7CD7">
        <w:t>chimaeric</w:t>
      </w:r>
      <w:r w:rsidR="009B07EE" w:rsidRPr="00291C4A">
        <w:t xml:space="preserve"> trimers of influenza and HIV into HIV-1-like particles on Env spike density and antibody binding and demonstrated a difference in the binding of a monoclonal antibody to a V1/V2 quaternary epitope. This epitope was not detected in the vaccines expressing gp120HA</w:t>
      </w:r>
      <w:r w:rsidR="009B07EE" w:rsidRPr="00291C4A">
        <w:rPr>
          <w:vertAlign w:val="subscript"/>
        </w:rPr>
        <w:t>2</w:t>
      </w:r>
      <w:r w:rsidR="009B07EE" w:rsidRPr="00291C4A">
        <w:t xml:space="preserve"> Env. </w:t>
      </w:r>
      <w:r w:rsidR="000B56CF" w:rsidRPr="00291C4A">
        <w:t xml:space="preserve">However, the </w:t>
      </w:r>
      <w:r w:rsidR="000F0163" w:rsidRPr="00291C4A">
        <w:t>effect</w:t>
      </w:r>
      <w:r w:rsidR="00826D5B" w:rsidRPr="00291C4A">
        <w:t xml:space="preserve"> </w:t>
      </w:r>
      <w:r w:rsidR="003674ED" w:rsidRPr="00291C4A">
        <w:t>o</w:t>
      </w:r>
      <w:r w:rsidR="003819A9" w:rsidRPr="00291C4A">
        <w:t xml:space="preserve">f such a chimaera </w:t>
      </w:r>
      <w:r w:rsidR="003858B4" w:rsidRPr="00291C4A">
        <w:t>on the mechanical and morphological properties of HIV-like particl</w:t>
      </w:r>
      <w:r w:rsidR="00C92D3B" w:rsidRPr="00291C4A">
        <w:t xml:space="preserve">es </w:t>
      </w:r>
      <w:r w:rsidR="00FD0AA0" w:rsidRPr="00291C4A">
        <w:t xml:space="preserve">is </w:t>
      </w:r>
      <w:r w:rsidR="00B05F8F" w:rsidRPr="00291C4A">
        <w:t>un</w:t>
      </w:r>
      <w:r w:rsidR="00FD0AA0" w:rsidRPr="00291C4A">
        <w:t>known</w:t>
      </w:r>
      <w:r w:rsidR="00190399" w:rsidRPr="00291C4A">
        <w:t xml:space="preserve">. </w:t>
      </w:r>
      <w:r w:rsidR="00B55657" w:rsidRPr="00291C4A">
        <w:t>Hence, t</w:t>
      </w:r>
      <w:r w:rsidR="00D0397C" w:rsidRPr="00291C4A">
        <w:t>he</w:t>
      </w:r>
      <w:r w:rsidR="005A335E" w:rsidRPr="00291C4A">
        <w:t xml:space="preserve"> </w:t>
      </w:r>
      <w:r w:rsidR="00AD097A" w:rsidRPr="00291C4A">
        <w:t>current</w:t>
      </w:r>
      <w:r w:rsidR="00D0397C" w:rsidRPr="00291C4A" w:rsidDel="005E5F71">
        <w:t xml:space="preserve"> study </w:t>
      </w:r>
      <w:r w:rsidR="005E5F71" w:rsidRPr="00291C4A">
        <w:t>aimed</w:t>
      </w:r>
      <w:r w:rsidR="00D0397C" w:rsidRPr="00291C4A">
        <w:t xml:space="preserve"> to </w:t>
      </w:r>
      <w:r w:rsidR="00692F56" w:rsidRPr="00291C4A">
        <w:t>quan</w:t>
      </w:r>
      <w:r w:rsidR="008362D5" w:rsidRPr="00291C4A">
        <w:t>tify</w:t>
      </w:r>
      <w:r w:rsidR="00D61C1D" w:rsidRPr="00291C4A">
        <w:t xml:space="preserve"> the </w:t>
      </w:r>
      <w:r w:rsidR="00D0397C" w:rsidRPr="00291C4A">
        <w:t xml:space="preserve">mechanical and </w:t>
      </w:r>
      <w:r w:rsidR="00386705" w:rsidRPr="00291C4A">
        <w:t xml:space="preserve">morphological </w:t>
      </w:r>
      <w:r w:rsidR="000377C0" w:rsidRPr="00291C4A">
        <w:t>properties</w:t>
      </w:r>
      <w:r w:rsidR="0067325D" w:rsidRPr="00291C4A">
        <w:t xml:space="preserve"> </w:t>
      </w:r>
      <w:r w:rsidR="000377C0" w:rsidRPr="00291C4A">
        <w:t>of</w:t>
      </w:r>
      <w:r w:rsidR="00D0397C" w:rsidRPr="00291C4A">
        <w:t xml:space="preserve"> three </w:t>
      </w:r>
      <w:r w:rsidR="00E6261E" w:rsidRPr="00291C4A">
        <w:t xml:space="preserve">HIV-1 </w:t>
      </w:r>
      <w:r w:rsidR="00D0397C" w:rsidRPr="00291C4A">
        <w:t>VLP types</w:t>
      </w:r>
      <w:r w:rsidR="00473B36" w:rsidRPr="00291C4A">
        <w:t>, which share the same Gag protein shell but differ in their trimeric glycoprotein envelopes,</w:t>
      </w:r>
      <w:r w:rsidR="0067325D" w:rsidRPr="00291C4A">
        <w:t xml:space="preserve"> using atomic force microscopy, transmission electron microscopy, and finite element modelling</w:t>
      </w:r>
      <w:r w:rsidR="00D0397C" w:rsidRPr="00291C4A">
        <w:t>.</w:t>
      </w:r>
    </w:p>
    <w:p w14:paraId="12A258FB" w14:textId="77777777" w:rsidR="00D0397C" w:rsidRPr="00291C4A" w:rsidRDefault="00D0397C" w:rsidP="00D97D89">
      <w:pPr>
        <w:pStyle w:val="Heading1"/>
      </w:pPr>
      <w:bookmarkStart w:id="1" w:name="_Toc156899542"/>
      <w:r w:rsidRPr="00291C4A">
        <w:t>Materials and methods</w:t>
      </w:r>
      <w:bookmarkEnd w:id="1"/>
    </w:p>
    <w:p w14:paraId="793C4C2E" w14:textId="26ADB356" w:rsidR="00D0397C" w:rsidRPr="00291C4A" w:rsidRDefault="00D0397C" w:rsidP="00D97D89">
      <w:pPr>
        <w:pStyle w:val="Heading2"/>
      </w:pPr>
      <w:bookmarkStart w:id="2" w:name="_Toc154909331"/>
      <w:bookmarkStart w:id="3" w:name="_Toc156899543"/>
      <w:bookmarkStart w:id="4" w:name="_Hlk523228583"/>
      <w:bookmarkEnd w:id="2"/>
      <w:r w:rsidRPr="00291C4A">
        <w:t>Virus-like particle</w:t>
      </w:r>
      <w:r w:rsidR="00503B12" w:rsidRPr="00291C4A">
        <w:t xml:space="preserve"> (VLP)</w:t>
      </w:r>
      <w:r w:rsidRPr="00291C4A">
        <w:t xml:space="preserve"> preparation</w:t>
      </w:r>
      <w:bookmarkEnd w:id="3"/>
    </w:p>
    <w:p w14:paraId="194366FE" w14:textId="7186D19F" w:rsidR="00D0397C" w:rsidRPr="00291C4A" w:rsidRDefault="00D0397C" w:rsidP="00D97D89">
      <w:r w:rsidRPr="00291C4A">
        <w:t xml:space="preserve">The </w:t>
      </w:r>
      <w:r w:rsidR="001A0EF4" w:rsidRPr="00291C4A">
        <w:t xml:space="preserve">three </w:t>
      </w:r>
      <w:r w:rsidRPr="00291C4A">
        <w:t>VLP</w:t>
      </w:r>
      <w:r w:rsidR="001A0EF4" w:rsidRPr="00291C4A">
        <w:t xml:space="preserve"> type</w:t>
      </w:r>
      <w:r w:rsidRPr="00291C4A">
        <w:t>s used in this study resemble HIV</w:t>
      </w:r>
      <w:r w:rsidR="001742B8" w:rsidRPr="00291C4A">
        <w:t xml:space="preserve"> virions</w:t>
      </w:r>
      <w:r w:rsidRPr="00291C4A">
        <w:t xml:space="preserve"> and ha</w:t>
      </w:r>
      <w:r w:rsidR="0015785E" w:rsidRPr="00291C4A">
        <w:t>ve the same Gag protein shell and trimeric glycoprotein envelope as HIV, but they lack</w:t>
      </w:r>
      <w:r w:rsidRPr="00291C4A">
        <w:t xml:space="preserve"> viral RNA. </w:t>
      </w:r>
      <w:r w:rsidR="00534FE5" w:rsidRPr="00291C4A">
        <w:t xml:space="preserve">The plasmid DNA </w:t>
      </w:r>
      <w:proofErr w:type="spellStart"/>
      <w:r w:rsidR="00534FE5" w:rsidRPr="00291C4A">
        <w:t>Gag</w:t>
      </w:r>
      <w:r w:rsidR="00534FE5" w:rsidRPr="00291C4A">
        <w:rPr>
          <w:vertAlign w:val="superscript"/>
        </w:rPr>
        <w:t>M</w:t>
      </w:r>
      <w:proofErr w:type="spellEnd"/>
      <w:r w:rsidR="00534FE5" w:rsidRPr="00291C4A">
        <w:t xml:space="preserve"> used to produce the Gag protein shell contains </w:t>
      </w:r>
      <w:r w:rsidR="001742B8" w:rsidRPr="00291C4A">
        <w:t>a</w:t>
      </w:r>
      <w:r w:rsidR="006565B5" w:rsidRPr="00291C4A">
        <w:t>n</w:t>
      </w:r>
      <w:r w:rsidR="001742B8" w:rsidRPr="00291C4A">
        <w:t xml:space="preserve"> </w:t>
      </w:r>
      <w:r w:rsidR="00534FE5" w:rsidRPr="00291C4A">
        <w:t>HIV-1 subtype C Gag mosaic</w:t>
      </w:r>
      <w:r w:rsidR="001742B8" w:rsidRPr="00291C4A">
        <w:t xml:space="preserve"> gene</w:t>
      </w:r>
      <w:r w:rsidR="00534FE5" w:rsidRPr="00291C4A">
        <w:t xml:space="preserve"> insert </w:t>
      </w:r>
      <w:r w:rsidR="001742B8" w:rsidRPr="00291C4A">
        <w:t xml:space="preserve">that produces a protein that assembles efficiently in cultured cells </w:t>
      </w:r>
      <w:r w:rsidR="00534FE5" w:rsidRPr="00291C4A">
        <w:fldChar w:fldCharType="begin">
          <w:fldData xml:space="preserve">PEVuZE5vdGU+PENpdGU+PEF1dGhvcj5DaGFwbWFuPC9BdXRob3I+PFllYXI+MjAxNzwvWWVhcj48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</w:fldData>
        </w:fldChar>
      </w:r>
      <w:r w:rsidR="004D2A6B" w:rsidRPr="00291C4A">
        <w:instrText xml:space="preserve"> ADDIN EN.CITE </w:instrText>
      </w:r>
      <w:r w:rsidR="004D2A6B" w:rsidRPr="00291C4A">
        <w:fldChar w:fldCharType="begin">
          <w:fldData xml:space="preserve">PEVuZE5vdGU+PENpdGU+PEF1dGhvcj5DaGFwbWFuPC9BdXRob3I+PFllYXI+MjAxNzwvWWVhcj48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</w:fldData>
        </w:fldChar>
      </w:r>
      <w:r w:rsidR="004D2A6B" w:rsidRPr="00291C4A">
        <w:instrText xml:space="preserve"> ADDIN EN.CITE.DATA </w:instrText>
      </w:r>
      <w:r w:rsidR="004D2A6B" w:rsidRPr="00291C4A">
        <w:fldChar w:fldCharType="end"/>
      </w:r>
      <w:r w:rsidR="00534FE5" w:rsidRPr="00291C4A">
        <w:fldChar w:fldCharType="separate"/>
      </w:r>
      <w:r w:rsidR="00427E60" w:rsidRPr="00291C4A">
        <w:t>(Chapman et al., 2017)</w:t>
      </w:r>
      <w:r w:rsidR="00534FE5" w:rsidRPr="00291C4A">
        <w:fldChar w:fldCharType="end"/>
      </w:r>
      <w:r w:rsidR="00534FE5" w:rsidRPr="00291C4A">
        <w:t xml:space="preserve">. </w:t>
      </w:r>
      <w:r w:rsidR="00634D0C" w:rsidRPr="00291C4A">
        <w:t>T</w:t>
      </w:r>
      <w:r w:rsidRPr="00291C4A">
        <w:t xml:space="preserve">he glycoprotein trimers are the viral ligands responsible for binding with the host cell, facilitating viral infection </w:t>
      </w:r>
      <w:r w:rsidR="00DF307A" w:rsidRPr="00291C4A">
        <w:fldChar w:fldCharType="begin"/>
      </w:r>
      <w:r w:rsidR="00183B00" w:rsidRPr="00291C4A">
        <w:instrText xml:space="preserve"> ADDIN EN.CITE &lt;EndNote&gt;&lt;Cite&gt;&lt;Author&gt;Haywood&lt;/Author&gt;&lt;Year&gt;1994&lt;/Year&gt;&lt;RecNum&gt;16&lt;/RecNum&gt;&lt;DisplayText&gt;(Haywood, 1994)&lt;/DisplayText&gt;&lt;record&gt;&lt;rec-number&gt;16&lt;/rec-number&gt;&lt;foreign-keys&gt;&lt;key app="EN" db-id="v9sxwxapf0rr0medarsvfpr4t5e0da2zsex0" timestamp="1706884296"&gt;16&lt;/key&gt;&lt;/foreign-keys&gt;&lt;ref-type name="Journal Article"&gt;17&lt;/ref-type&gt;&lt;contributors&gt;&lt;authors&gt;&lt;author&gt;Haywood, A. M.&lt;/author&gt;&lt;/authors&gt;&lt;/contributors&gt;&lt;auth-address&gt;Department of Pediatrics, University of Rochester, New York 14642.&lt;/auth-address&gt;&lt;titles&gt;&lt;title&gt;Virus Receptors: Binding, Adhesion Strengthening, and Changes in Viral Structure&lt;/title&gt;&lt;secondary-title&gt;J Virol&lt;/secondary-title&gt;&lt;/titles&gt;&lt;periodical&gt;&lt;full-title&gt;J Virol&lt;/full-title&gt;&lt;/periodical&gt;&lt;pages&gt;1-5&lt;/pages&gt;&lt;volume&gt;68&lt;/volume&gt;&lt;number&gt;1&lt;/number&gt;&lt;edition&gt;1994/01/01&lt;/edition&gt;&lt;keywords&gt;&lt;keyword&gt;Animals&lt;/keyword&gt;&lt;keyword&gt;Humans&lt;/keyword&gt;&lt;keyword&gt;Receptors, Virus/*metabolism&lt;/keyword&gt;&lt;keyword&gt;Viruses/*metabolism&lt;/keyword&gt;&lt;/keywords&gt;&lt;dates&gt;&lt;year&gt;1994&lt;/year&gt;&lt;pub-dates&gt;&lt;date&gt;Jan&lt;/date&gt;&lt;/pub-dates&gt;&lt;/dates&gt;&lt;isbn&gt;0022-538X (Print)&amp;#xD;0022-538X (Linking)&lt;/isbn&gt;&lt;accession-num&gt;8254718&lt;/accession-num&gt;&lt;urls&gt;&lt;related-urls&gt;&lt;url&gt;&lt;style face="underline" font="default" size="100%"&gt;https://www.ncbi.nlm.nih.gov/pubmed/8254718&lt;/style&gt;&lt;/url&gt;&lt;/related-urls&gt;&lt;/urls&gt;&lt;custom2&gt;PMC236257&lt;/custom2&gt;&lt;/record&gt;&lt;/Cite&gt;&lt;/EndNote&gt;</w:instrText>
      </w:r>
      <w:r w:rsidR="00DF307A" w:rsidRPr="00291C4A">
        <w:fldChar w:fldCharType="separate"/>
      </w:r>
      <w:r w:rsidR="00427E60" w:rsidRPr="00291C4A">
        <w:t>(Haywood, 1994)</w:t>
      </w:r>
      <w:r w:rsidR="00DF307A" w:rsidRPr="00291C4A">
        <w:fldChar w:fldCharType="end"/>
      </w:r>
      <w:r w:rsidRPr="00291C4A">
        <w:t xml:space="preserve">. </w:t>
      </w:r>
      <w:r w:rsidR="001271A8" w:rsidRPr="00291C4A">
        <w:t xml:space="preserve">The furin cleavage site of gp160 was replaced with a flexible linker (FL) </w:t>
      </w:r>
      <w:r w:rsidR="001742B8" w:rsidRPr="00291C4A">
        <w:t xml:space="preserve">that is cleavage-independent </w:t>
      </w:r>
      <w:r w:rsidR="001271A8" w:rsidRPr="00291C4A">
        <w:t xml:space="preserve">to stabilise the linkage of gp120 to gp41 </w:t>
      </w:r>
      <w:r w:rsidR="00F11C0A" w:rsidRPr="00291C4A">
        <w:fldChar w:fldCharType="begin">
          <w:fldData xml:space="preserve">PEVuZE5vdGU+PENpdGU+PEF1dGhvcj5TaGFybWE8L0F1dGhvcj48WWVhcj4yMDE1PC9ZZWFyPjxS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</w:fldData>
        </w:fldChar>
      </w:r>
      <w:r w:rsidR="00183B00" w:rsidRPr="00291C4A">
        <w:instrText xml:space="preserve"> ADDIN EN.CITE </w:instrText>
      </w:r>
      <w:r w:rsidR="00183B00" w:rsidRPr="00291C4A">
        <w:fldChar w:fldCharType="begin">
          <w:fldData xml:space="preserve">PEVuZE5vdGU+PENpdGU+PEF1dGhvcj5TaGFybWE8L0F1dGhvcj48WWVhcj4yMDE1PC9ZZWFyPjxS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</w:fldData>
        </w:fldChar>
      </w:r>
      <w:r w:rsidR="00183B00" w:rsidRPr="00291C4A">
        <w:instrText xml:space="preserve"> ADDIN EN.CITE.DATA </w:instrText>
      </w:r>
      <w:r w:rsidR="00183B00" w:rsidRPr="00291C4A">
        <w:fldChar w:fldCharType="end"/>
      </w:r>
      <w:r w:rsidR="00F11C0A" w:rsidRPr="00291C4A">
        <w:fldChar w:fldCharType="separate"/>
      </w:r>
      <w:r w:rsidR="00427E60" w:rsidRPr="00291C4A">
        <w:t>(Sharma et al., 2015)</w:t>
      </w:r>
      <w:r w:rsidR="00F11C0A" w:rsidRPr="00291C4A">
        <w:fldChar w:fldCharType="end"/>
      </w:r>
      <w:r w:rsidRPr="00291C4A">
        <w:t xml:space="preserve">. The cytoplasmic tail domain was truncated </w:t>
      </w:r>
      <w:r w:rsidR="00F82E19" w:rsidRPr="00291C4A">
        <w:t>to</w:t>
      </w:r>
      <w:r w:rsidRPr="00291C4A">
        <w:t xml:space="preserve"> </w:t>
      </w:r>
      <w:r w:rsidRPr="00291C4A">
        <w:lastRenderedPageBreak/>
        <w:t>gp150, promot</w:t>
      </w:r>
      <w:r w:rsidR="0019353D" w:rsidRPr="00291C4A">
        <w:t>ing</w:t>
      </w:r>
      <w:r w:rsidRPr="00291C4A">
        <w:t xml:space="preserve"> increased glycoprotein expression </w:t>
      </w:r>
      <w:r w:rsidR="00F356C0" w:rsidRPr="00291C4A">
        <w:fldChar w:fldCharType="begin">
          <w:fldData xml:space="preserve">PEVuZE5vdGU+PENpdGU+PEF1dGhvcj5BbGRvbjwvQXV0aG9yPjxZZWFyPjIwMTg8L1llYXI+PFJl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</w:fldData>
        </w:fldChar>
      </w:r>
      <w:r w:rsidR="00183B00" w:rsidRPr="00291C4A">
        <w:instrText xml:space="preserve"> ADDIN EN.CITE </w:instrText>
      </w:r>
      <w:r w:rsidR="00183B00" w:rsidRPr="00291C4A">
        <w:fldChar w:fldCharType="begin">
          <w:fldData xml:space="preserve">PEVuZE5vdGU+PENpdGU+PEF1dGhvcj5BbGRvbjwvQXV0aG9yPjxZZWFyPjIwMTg8L1llYXI+PFJl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</w:fldData>
        </w:fldChar>
      </w:r>
      <w:r w:rsidR="00183B00" w:rsidRPr="00291C4A">
        <w:instrText xml:space="preserve"> ADDIN EN.CITE.DATA </w:instrText>
      </w:r>
      <w:r w:rsidR="00183B00" w:rsidRPr="00291C4A">
        <w:fldChar w:fldCharType="end"/>
      </w:r>
      <w:r w:rsidR="00F356C0" w:rsidRPr="00291C4A">
        <w:fldChar w:fldCharType="separate"/>
      </w:r>
      <w:r w:rsidR="00427E60" w:rsidRPr="00291C4A">
        <w:t>(Aldon et al., 2018)</w:t>
      </w:r>
      <w:r w:rsidR="00F356C0" w:rsidRPr="00291C4A">
        <w:fldChar w:fldCharType="end"/>
      </w:r>
      <w:r w:rsidRPr="00291C4A">
        <w:t xml:space="preserve">. </w:t>
      </w:r>
      <w:r w:rsidR="00A55D29" w:rsidRPr="00291C4A">
        <w:t xml:space="preserve">The </w:t>
      </w:r>
      <w:r w:rsidR="004B7560" w:rsidRPr="00291C4A">
        <w:t xml:space="preserve">gp150 trimer </w:t>
      </w:r>
      <w:r w:rsidR="00A64C57" w:rsidRPr="00291C4A">
        <w:t>was</w:t>
      </w:r>
      <w:r w:rsidR="00A16D54" w:rsidRPr="00291C4A">
        <w:t xml:space="preserve"> </w:t>
      </w:r>
      <w:r w:rsidR="00D52176" w:rsidRPr="00291C4A">
        <w:t>combined</w:t>
      </w:r>
      <w:r w:rsidR="00A16D54" w:rsidRPr="00291C4A">
        <w:t xml:space="preserve"> </w:t>
      </w:r>
      <w:r w:rsidR="00121B54" w:rsidRPr="00291C4A">
        <w:t xml:space="preserve">with </w:t>
      </w:r>
      <w:r w:rsidR="000666C2" w:rsidRPr="00291C4A">
        <w:t>the Gag protein shell to produce</w:t>
      </w:r>
      <w:r w:rsidR="000F5305" w:rsidRPr="00291C4A">
        <w:t xml:space="preserve"> the first VLP type</w:t>
      </w:r>
      <w:r w:rsidRPr="00291C4A">
        <w:t xml:space="preserve"> </w:t>
      </w:r>
      <w:r w:rsidR="000F50A2" w:rsidRPr="00291C4A">
        <w:t>Gagᴹ</w:t>
      </w:r>
      <w:r w:rsidR="00E3577F">
        <w:t xml:space="preserve"> </w:t>
      </w:r>
      <w:r w:rsidR="000F50A2" w:rsidRPr="00291C4A">
        <w:t>+</w:t>
      </w:r>
      <w:r w:rsidR="00E3577F">
        <w:t xml:space="preserve"> </w:t>
      </w:r>
      <w:r w:rsidR="000F50A2" w:rsidRPr="00291C4A">
        <w:t>gp150</w:t>
      </w:r>
      <w:r w:rsidR="007C3757" w:rsidRPr="00291C4A">
        <w:t xml:space="preserve"> </w:t>
      </w:r>
      <w:r w:rsidR="000719C2" w:rsidRPr="00291C4A">
        <w:fldChar w:fldCharType="begin">
          <w:fldData xml:space="preserve">PEVuZE5vdGU+PENpdGU+PEF1dGhvcj52YW4gRGllcGVuPC9BdXRob3I+PFllYXI+MjAxOTwvWWVh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</w:fldData>
        </w:fldChar>
      </w:r>
      <w:r w:rsidR="00915C99" w:rsidRPr="00291C4A">
        <w:instrText xml:space="preserve"> ADDIN EN.CITE </w:instrText>
      </w:r>
      <w:r w:rsidR="00915C99" w:rsidRPr="00291C4A">
        <w:fldChar w:fldCharType="begin">
          <w:fldData xml:space="preserve">PEVuZE5vdGU+PENpdGU+PEF1dGhvcj52YW4gRGllcGVuPC9BdXRob3I+PFllYXI+MjAxOTwvWWVh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</w:fldData>
        </w:fldChar>
      </w:r>
      <w:r w:rsidR="00915C99" w:rsidRPr="00291C4A">
        <w:instrText xml:space="preserve"> ADDIN EN.CITE.DATA </w:instrText>
      </w:r>
      <w:r w:rsidR="00915C99" w:rsidRPr="00291C4A">
        <w:fldChar w:fldCharType="end"/>
      </w:r>
      <w:r w:rsidR="000719C2" w:rsidRPr="00291C4A">
        <w:fldChar w:fldCharType="separate"/>
      </w:r>
      <w:r w:rsidR="00915C99" w:rsidRPr="00291C4A">
        <w:t>(van Diepen et al., 2019)</w:t>
      </w:r>
      <w:r w:rsidR="000719C2" w:rsidRPr="00291C4A">
        <w:fldChar w:fldCharType="end"/>
      </w:r>
      <w:r w:rsidR="000F50A2" w:rsidRPr="00291C4A">
        <w:t xml:space="preserve">. </w:t>
      </w:r>
      <w:r w:rsidR="00F70620" w:rsidRPr="00291C4A">
        <w:t xml:space="preserve">Two </w:t>
      </w:r>
      <w:r w:rsidR="005E7CD7">
        <w:t>chimaeric</w:t>
      </w:r>
      <w:r w:rsidRPr="00291C4A">
        <w:t xml:space="preserve"> VLPs were created by replacing all or part of the stalk domain of the envelope protein of HIV (Env) with</w:t>
      </w:r>
      <w:r w:rsidR="001742B8" w:rsidRPr="00291C4A">
        <w:t xml:space="preserve"> sequences from</w:t>
      </w:r>
      <w:r w:rsidRPr="00291C4A">
        <w:t xml:space="preserve"> influenza</w:t>
      </w:r>
      <w:r w:rsidR="001742B8" w:rsidRPr="00291C4A">
        <w:t xml:space="preserve"> virus A</w:t>
      </w:r>
      <w:r w:rsidRPr="00291C4A">
        <w:t xml:space="preserve"> H5 h</w:t>
      </w:r>
      <w:r w:rsidR="001742B8" w:rsidRPr="00291C4A">
        <w:t>a</w:t>
      </w:r>
      <w:r w:rsidRPr="00291C4A">
        <w:t xml:space="preserve">emagglutinin </w:t>
      </w:r>
      <w:r w:rsidR="006470F4" w:rsidRPr="00291C4A">
        <w:fldChar w:fldCharType="begin">
          <w:fldData xml:space="preserve">PEVuZE5vdGU+PENpdGU+PEF1dGhvcj5DaGFwbWFuPC9BdXRob3I+PFllYXI+MjAyMDwvWWVhcj48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==
</w:fldData>
        </w:fldChar>
      </w:r>
      <w:r w:rsidR="00183B00" w:rsidRPr="00291C4A">
        <w:instrText xml:space="preserve"> ADDIN EN.CITE </w:instrText>
      </w:r>
      <w:r w:rsidR="00183B00" w:rsidRPr="00291C4A">
        <w:fldChar w:fldCharType="begin">
          <w:fldData xml:space="preserve">PEVuZE5vdGU+PENpdGU+PEF1dGhvcj5DaGFwbWFuPC9BdXRob3I+PFllYXI+MjAyMDwvWWVhcj48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==
</w:fldData>
        </w:fldChar>
      </w:r>
      <w:r w:rsidR="00183B00" w:rsidRPr="00291C4A">
        <w:instrText xml:space="preserve"> ADDIN EN.CITE.DATA </w:instrText>
      </w:r>
      <w:r w:rsidR="00183B00" w:rsidRPr="00291C4A">
        <w:fldChar w:fldCharType="end"/>
      </w:r>
      <w:r w:rsidR="006470F4" w:rsidRPr="00291C4A">
        <w:fldChar w:fldCharType="separate"/>
      </w:r>
      <w:r w:rsidR="00427E60" w:rsidRPr="00291C4A">
        <w:t>(Chapman et al., 2020)</w:t>
      </w:r>
      <w:r w:rsidR="006470F4" w:rsidRPr="00291C4A">
        <w:fldChar w:fldCharType="end"/>
      </w:r>
      <w:r w:rsidR="00536DA4">
        <w:t xml:space="preserve"> (</w:t>
      </w:r>
      <w:r w:rsidR="00536DA4">
        <w:fldChar w:fldCharType="begin"/>
      </w:r>
      <w:r w:rsidR="00536DA4">
        <w:instrText xml:space="preserve"> REF _Ref211351660 </w:instrText>
      </w:r>
      <w:r w:rsidR="00536DA4">
        <w:fldChar w:fldCharType="separate"/>
      </w:r>
      <w:r w:rsidR="006E0113" w:rsidRPr="0015780D">
        <w:t xml:space="preserve">Figure </w:t>
      </w:r>
      <w:r w:rsidR="006E0113">
        <w:rPr>
          <w:noProof/>
        </w:rPr>
        <w:t>1</w:t>
      </w:r>
      <w:r w:rsidR="00536DA4">
        <w:fldChar w:fldCharType="end"/>
      </w:r>
      <w:r w:rsidR="00536DA4">
        <w:t>)</w:t>
      </w:r>
      <w:r w:rsidRPr="00291C4A">
        <w:t>. The entry-inducing domain of HIV (i.e., gp120) was retained in the VLPs</w:t>
      </w:r>
      <w:r w:rsidRPr="00291C4A" w:rsidDel="00511565">
        <w:t xml:space="preserve"> </w:t>
      </w:r>
      <w:r w:rsidRPr="00291C4A">
        <w:t xml:space="preserve">to maintain </w:t>
      </w:r>
      <w:r w:rsidRPr="00291C4A" w:rsidDel="00511565">
        <w:t xml:space="preserve">the </w:t>
      </w:r>
      <w:r w:rsidRPr="00291C4A" w:rsidDel="00A41D3A">
        <w:t xml:space="preserve">exact </w:t>
      </w:r>
      <w:r w:rsidRPr="00291C4A">
        <w:t>entry mechanism</w:t>
      </w:r>
      <w:r w:rsidR="00A41D3A" w:rsidRPr="00291C4A">
        <w:t xml:space="preserve"> </w:t>
      </w:r>
      <w:r w:rsidR="00D84F81" w:rsidRPr="00291C4A">
        <w:t>of</w:t>
      </w:r>
      <w:r w:rsidR="00A41D3A" w:rsidRPr="00291C4A">
        <w:t xml:space="preserve"> </w:t>
      </w:r>
      <w:r w:rsidR="00511565" w:rsidRPr="00291C4A">
        <w:t>HIV</w:t>
      </w:r>
      <w:r w:rsidRPr="00291C4A">
        <w:t>. Th</w:t>
      </w:r>
      <w:r w:rsidR="00511565" w:rsidRPr="00291C4A">
        <w:t>e latter</w:t>
      </w:r>
      <w:r w:rsidRPr="00291C4A">
        <w:t xml:space="preserve"> </w:t>
      </w:r>
      <w:r w:rsidRPr="00291C4A" w:rsidDel="00511565">
        <w:t xml:space="preserve">is </w:t>
      </w:r>
      <w:r w:rsidR="00511565" w:rsidRPr="00291C4A">
        <w:t xml:space="preserve">essential </w:t>
      </w:r>
      <w:r w:rsidRPr="00291C4A">
        <w:t xml:space="preserve">because the human body will develop specific antibodies to the surface proteins of the viral particle, which </w:t>
      </w:r>
      <w:r w:rsidR="001742B8" w:rsidRPr="00291C4A">
        <w:t xml:space="preserve">should </w:t>
      </w:r>
      <w:r w:rsidRPr="00291C4A">
        <w:t xml:space="preserve">prevent future viral infections. </w:t>
      </w:r>
      <w:r w:rsidR="0021671F" w:rsidRPr="00291C4A">
        <w:t>Using</w:t>
      </w:r>
      <w:r w:rsidR="00C81AEE" w:rsidRPr="00291C4A">
        <w:t xml:space="preserve"> the Gag protein shell and the </w:t>
      </w:r>
      <w:r w:rsidR="005B755D" w:rsidRPr="00291C4A">
        <w:t xml:space="preserve">chimeric </w:t>
      </w:r>
      <w:r w:rsidR="00F22629" w:rsidRPr="00291C4A">
        <w:t>trimer</w:t>
      </w:r>
      <w:r w:rsidR="0021671F" w:rsidRPr="00291C4A">
        <w:t xml:space="preserve">, the </w:t>
      </w:r>
      <w:r w:rsidR="00C81AEE" w:rsidRPr="00291C4A">
        <w:t xml:space="preserve">VLP types </w:t>
      </w:r>
      <w:r w:rsidR="00EB3A00" w:rsidRPr="00291C4A">
        <w:t xml:space="preserve">Gagᴹ + </w:t>
      </w:r>
      <w:r w:rsidR="00F22629" w:rsidRPr="00291C4A">
        <w:t>gp140HA₂tr and Gagᴹ + gp120HA₂</w:t>
      </w:r>
      <w:r w:rsidR="0021671F" w:rsidRPr="00291C4A">
        <w:t xml:space="preserve"> were produced.</w:t>
      </w:r>
    </w:p>
    <w:p w14:paraId="49D2CF80" w14:textId="016C7159" w:rsidR="00D0397C" w:rsidRDefault="000860FC" w:rsidP="00D97D89">
      <w:r w:rsidRPr="00291C4A">
        <w:t>The VLP p</w:t>
      </w:r>
      <w:r w:rsidR="00D0397C" w:rsidRPr="00291C4A">
        <w:t>repar</w:t>
      </w:r>
      <w:r w:rsidRPr="00291C4A">
        <w:t>ation</w:t>
      </w:r>
      <w:r w:rsidR="00D0397C" w:rsidRPr="00291C4A">
        <w:t xml:space="preserve"> included transfectin</w:t>
      </w:r>
      <w:r w:rsidRPr="00291C4A">
        <w:t>g</w:t>
      </w:r>
      <w:r w:rsidR="00D0397C" w:rsidRPr="00291C4A" w:rsidDel="000860FC">
        <w:t xml:space="preserve"> </w:t>
      </w:r>
      <w:r w:rsidRPr="00291C4A">
        <w:t xml:space="preserve">the </w:t>
      </w:r>
      <w:r w:rsidR="00D0397C" w:rsidRPr="00291C4A">
        <w:t xml:space="preserve">host cells, isolating virus-like particles from the </w:t>
      </w:r>
      <w:r w:rsidRPr="00291C4A">
        <w:t xml:space="preserve">host </w:t>
      </w:r>
      <w:r w:rsidR="00D0397C" w:rsidRPr="00291C4A">
        <w:t>cell</w:t>
      </w:r>
      <w:r w:rsidR="001742B8" w:rsidRPr="00291C4A">
        <w:t xml:space="preserve"> </w:t>
      </w:r>
      <w:proofErr w:type="gramStart"/>
      <w:r w:rsidR="001742B8" w:rsidRPr="00291C4A">
        <w:t>culture</w:t>
      </w:r>
      <w:r w:rsidR="00D0397C" w:rsidRPr="00291C4A">
        <w:t>s, and</w:t>
      </w:r>
      <w:proofErr w:type="gramEnd"/>
      <w:r w:rsidR="001742B8" w:rsidRPr="00291C4A">
        <w:t xml:space="preserve"> further purifying</w:t>
      </w:r>
      <w:r w:rsidR="00D0397C" w:rsidRPr="00291C4A">
        <w:t xml:space="preserve"> the particle </w:t>
      </w:r>
      <w:r w:rsidR="001742B8" w:rsidRPr="00291C4A">
        <w:t>suspension</w:t>
      </w:r>
      <w:r w:rsidR="00D0397C" w:rsidRPr="00291C4A">
        <w:t xml:space="preserve">. </w:t>
      </w:r>
    </w:p>
    <w:p w14:paraId="1B5869D3" w14:textId="6B47DC24" w:rsidR="00D337A1" w:rsidRDefault="006A33E7" w:rsidP="00D97D89">
      <w:r>
        <w:rPr>
          <w:noProof/>
        </w:rPr>
        <w:drawing>
          <wp:inline distT="0" distB="0" distL="0" distR="0" wp14:anchorId="3ED54FEF" wp14:editId="7F3FD178">
            <wp:extent cx="5201240" cy="2546350"/>
            <wp:effectExtent l="0" t="0" r="0" b="6350"/>
            <wp:docPr id="183843792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437924" name="Picture 2" descr="A screenshot of a comput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06515" cy="2548932"/>
                    </a:xfrm>
                    <a:prstGeom prst="rect">
                      <a:avLst/>
                    </a:prstGeom>
                  </pic:spPr>
                </pic:pic>
              </a:graphicData>
            </a:graphic>
          </wp:inline>
        </w:drawing>
      </w:r>
    </w:p>
    <w:p w14:paraId="2E901D4A" w14:textId="089935F4" w:rsidR="00D337A1" w:rsidRPr="0015780D" w:rsidRDefault="00D337A1" w:rsidP="006A33E7">
      <w:pPr>
        <w:pStyle w:val="Caption"/>
      </w:pPr>
      <w:bookmarkStart w:id="5" w:name="_Ref211351660"/>
      <w:r w:rsidRPr="0015780D">
        <w:t xml:space="preserve">Figure </w:t>
      </w:r>
      <w:r w:rsidRPr="0015780D">
        <w:fldChar w:fldCharType="begin"/>
      </w:r>
      <w:r w:rsidRPr="0015780D">
        <w:instrText xml:space="preserve"> SEQ Figure \* ARABIC </w:instrText>
      </w:r>
      <w:r w:rsidRPr="0015780D">
        <w:fldChar w:fldCharType="separate"/>
      </w:r>
      <w:r w:rsidR="006E0113">
        <w:rPr>
          <w:noProof/>
        </w:rPr>
        <w:t>1</w:t>
      </w:r>
      <w:r w:rsidRPr="0015780D">
        <w:fldChar w:fldCharType="end"/>
      </w:r>
      <w:bookmarkEnd w:id="5"/>
      <w:r w:rsidRPr="0015780D">
        <w:t xml:space="preserve">. </w:t>
      </w:r>
      <w:r w:rsidR="0015780D" w:rsidRPr="0015780D">
        <w:t xml:space="preserve">Schematic representations of wildtype </w:t>
      </w:r>
      <w:r w:rsidR="00E3577F">
        <w:t xml:space="preserve">HIV-1 </w:t>
      </w:r>
      <w:r w:rsidR="0015780D" w:rsidRPr="0015780D">
        <w:t>gp160, influenza hemagglutinin (HA),</w:t>
      </w:r>
      <w:r w:rsidR="0015780D">
        <w:t xml:space="preserve"> </w:t>
      </w:r>
      <w:r w:rsidR="0015780D" w:rsidRPr="0015780D">
        <w:t>gp150, gp120HA</w:t>
      </w:r>
      <w:r w:rsidR="0015780D" w:rsidRPr="00052378">
        <w:rPr>
          <w:vertAlign w:val="subscript"/>
        </w:rPr>
        <w:t>2</w:t>
      </w:r>
      <w:r w:rsidR="0015780D" w:rsidRPr="0015780D">
        <w:t xml:space="preserve">, </w:t>
      </w:r>
      <w:r w:rsidR="006A33E7">
        <w:t xml:space="preserve">and </w:t>
      </w:r>
      <w:r w:rsidR="0015780D" w:rsidRPr="0015780D">
        <w:t>gp140HA</w:t>
      </w:r>
      <w:r w:rsidR="0015780D" w:rsidRPr="00052378">
        <w:rPr>
          <w:vertAlign w:val="subscript"/>
        </w:rPr>
        <w:t>2</w:t>
      </w:r>
      <w:r w:rsidR="0015780D" w:rsidRPr="0015780D">
        <w:t>tr. The gp160 sequence was truncated</w:t>
      </w:r>
      <w:r w:rsidR="0015780D">
        <w:t xml:space="preserve"> </w:t>
      </w:r>
      <w:r w:rsidR="0015780D" w:rsidRPr="0015780D">
        <w:t>at amino acid residue 730 to generate gp150, the native signal peptide sequence (SP) was replaced</w:t>
      </w:r>
      <w:r w:rsidR="0015780D">
        <w:t xml:space="preserve"> </w:t>
      </w:r>
      <w:r w:rsidR="0015780D" w:rsidRPr="0015780D">
        <w:t>with the human tissue plasminogen activator leader sequence (TPA), the furin cleavage motif, KEKR,</w:t>
      </w:r>
      <w:r w:rsidR="0015780D">
        <w:t xml:space="preserve"> </w:t>
      </w:r>
      <w:r w:rsidR="0015780D" w:rsidRPr="0015780D">
        <w:t xml:space="preserve">was replaced with a flexible linker (FL), and an I559P mutation was introduced. </w:t>
      </w:r>
      <w:r w:rsidR="008305A2">
        <w:t xml:space="preserve">Adjusted from </w:t>
      </w:r>
      <w:r w:rsidR="008305A2">
        <w:fldChar w:fldCharType="begin">
          <w:fldData xml:space="preserve">PEVuZE5vdGU+PENpdGU+PEF1dGhvcj5DaGFwbWFuPC9BdXRob3I+PFllYXI+MjAyMDwvWWVhcj48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==
</w:fldData>
        </w:fldChar>
      </w:r>
      <w:r w:rsidR="008305A2">
        <w:instrText xml:space="preserve"> ADDIN EN.CITE </w:instrText>
      </w:r>
      <w:r w:rsidR="008305A2">
        <w:fldChar w:fldCharType="begin">
          <w:fldData xml:space="preserve">PEVuZE5vdGU+PENpdGU+PEF1dGhvcj5DaGFwbWFuPC9BdXRob3I+PFllYXI+MjAyMDwvWWVhcj48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==
</w:fldData>
        </w:fldChar>
      </w:r>
      <w:r w:rsidR="008305A2">
        <w:instrText xml:space="preserve"> ADDIN EN.CITE.DATA </w:instrText>
      </w:r>
      <w:r w:rsidR="008305A2">
        <w:fldChar w:fldCharType="end"/>
      </w:r>
      <w:r w:rsidR="008305A2">
        <w:fldChar w:fldCharType="separate"/>
      </w:r>
      <w:r w:rsidR="008305A2">
        <w:rPr>
          <w:noProof/>
        </w:rPr>
        <w:t>(Chapman et al., 2020)</w:t>
      </w:r>
      <w:r w:rsidR="008305A2">
        <w:fldChar w:fldCharType="end"/>
      </w:r>
      <w:r w:rsidR="008305A2">
        <w:t>.</w:t>
      </w:r>
    </w:p>
    <w:p w14:paraId="7977EE44" w14:textId="77777777" w:rsidR="00D0397C" w:rsidRPr="00291C4A" w:rsidRDefault="00D0397C" w:rsidP="00D97D89">
      <w:pPr>
        <w:pStyle w:val="Heading3"/>
      </w:pPr>
      <w:r w:rsidRPr="00291C4A">
        <w:t>Cell transfection</w:t>
      </w:r>
    </w:p>
    <w:p w14:paraId="08FC8F62" w14:textId="43007391" w:rsidR="00D0397C" w:rsidRPr="00291C4A" w:rsidRDefault="00D0397C" w:rsidP="00D97D89">
      <w:r w:rsidRPr="00291C4A">
        <w:t>Human embryonic kidney cells (HEK293T, ATCC®</w:t>
      </w:r>
      <w:r w:rsidR="00071509" w:rsidRPr="00291C4A">
        <w:t>, Manassas,</w:t>
      </w:r>
      <w:r w:rsidRPr="00291C4A">
        <w:t xml:space="preserve"> USA, CRL-3216</w:t>
      </w:r>
      <w:r w:rsidRPr="00291C4A">
        <w:rPr>
          <w:vertAlign w:val="superscript"/>
        </w:rPr>
        <w:t>TM</w:t>
      </w:r>
      <w:r w:rsidRPr="00291C4A">
        <w:t xml:space="preserve">) were seeded </w:t>
      </w:r>
      <w:r w:rsidR="00A80335" w:rsidRPr="00291C4A">
        <w:t>i</w:t>
      </w:r>
      <w:r w:rsidRPr="00291C4A">
        <w:t>n a T75 flask coated with poly-l-lysine (PLL, Sigma-Aldrich</w:t>
      </w:r>
      <w:r w:rsidR="008157F6" w:rsidRPr="00291C4A">
        <w:t>,</w:t>
      </w:r>
      <w:r w:rsidR="002300B8" w:rsidRPr="00291C4A">
        <w:t xml:space="preserve"> Burlington, USA</w:t>
      </w:r>
      <w:r w:rsidRPr="00291C4A">
        <w:t>) and incubate</w:t>
      </w:r>
      <w:r w:rsidR="00694EC2" w:rsidRPr="00291C4A">
        <w:t>d</w:t>
      </w:r>
      <w:r w:rsidRPr="00291C4A">
        <w:t xml:space="preserve"> at 37</w:t>
      </w:r>
      <w:r w:rsidRPr="00291C4A">
        <w:rPr>
          <w:rFonts w:cstheme="minorHAnsi"/>
        </w:rPr>
        <w:t>°</w:t>
      </w:r>
      <w:r w:rsidRPr="00291C4A">
        <w:t>C and 5% CO</w:t>
      </w:r>
      <w:r w:rsidRPr="00291C4A">
        <w:rPr>
          <w:vertAlign w:val="subscript"/>
        </w:rPr>
        <w:t>2</w:t>
      </w:r>
      <w:r w:rsidRPr="00291C4A">
        <w:t>. When the cells reached 70-80% confluency, the media was replaced with 12 ml Dulbecco’s modified Eagle’s medium (DMEM, Lonza</w:t>
      </w:r>
      <w:r w:rsidR="003F5525" w:rsidRPr="00291C4A">
        <w:t>, Basel, Swi</w:t>
      </w:r>
      <w:r w:rsidR="008F6142" w:rsidRPr="00291C4A">
        <w:t>tzerland</w:t>
      </w:r>
      <w:r w:rsidRPr="00291C4A">
        <w:t>) with 10% foetal calf serum (FCS, Gibco™, ThermoFisher Scientific</w:t>
      </w:r>
      <w:r w:rsidR="00F174A7" w:rsidRPr="00291C4A">
        <w:t>, Waltham, USA</w:t>
      </w:r>
      <w:r w:rsidRPr="00291C4A">
        <w:t>), 5</w:t>
      </w:r>
      <w:r w:rsidR="00694EC2" w:rsidRPr="00291C4A">
        <w:t xml:space="preserve"> </w:t>
      </w:r>
      <w:r w:rsidRPr="00291C4A">
        <w:t xml:space="preserve">ml Penicillin-Streptomycin (P/S, Gibco™, ThermoFisher </w:t>
      </w:r>
      <w:r w:rsidRPr="00291C4A">
        <w:lastRenderedPageBreak/>
        <w:t>Scientific) and 10</w:t>
      </w:r>
      <w:r w:rsidR="00694EC2" w:rsidRPr="00291C4A">
        <w:t xml:space="preserve"> </w:t>
      </w:r>
      <w:r w:rsidRPr="00291C4A">
        <w:t>mM HEPES (4-(2-hydroxyethyl)-1-piperazineethanesulfonic acid, Gibco™, ThermoFisher Scientific) with pH 7.4. A transfection mixture was</w:t>
      </w:r>
      <w:r w:rsidRPr="00291C4A" w:rsidDel="003A60A4">
        <w:t xml:space="preserve"> </w:t>
      </w:r>
      <w:r w:rsidRPr="00291C4A">
        <w:t>prepared by adding 30 µg of the appropriate plasmid DNA (15</w:t>
      </w:r>
      <w:r w:rsidR="00694EC2" w:rsidRPr="00291C4A">
        <w:t xml:space="preserve"> </w:t>
      </w:r>
      <w:r w:rsidRPr="00291C4A">
        <w:t>µg Env or EnvHA</w:t>
      </w:r>
      <w:r w:rsidRPr="00291C4A">
        <w:rPr>
          <w:vertAlign w:val="subscript"/>
        </w:rPr>
        <w:t>2</w:t>
      </w:r>
      <w:r w:rsidRPr="00291C4A">
        <w:t xml:space="preserve"> chim</w:t>
      </w:r>
      <w:r w:rsidR="00481C9F" w:rsidRPr="00291C4A">
        <w:t>a</w:t>
      </w:r>
      <w:r w:rsidRPr="00291C4A">
        <w:t>eras + 15</w:t>
      </w:r>
      <w:r w:rsidR="00694EC2" w:rsidRPr="00291C4A">
        <w:t xml:space="preserve"> </w:t>
      </w:r>
      <w:r w:rsidRPr="00291C4A">
        <w:t xml:space="preserve">µg </w:t>
      </w:r>
      <w:proofErr w:type="spellStart"/>
      <w:r w:rsidRPr="00291C4A">
        <w:t>Gag</w:t>
      </w:r>
      <w:r w:rsidRPr="00291C4A">
        <w:rPr>
          <w:vertAlign w:val="superscript"/>
        </w:rPr>
        <w:t>M</w:t>
      </w:r>
      <w:proofErr w:type="spellEnd"/>
      <w:r w:rsidRPr="00291C4A">
        <w:t xml:space="preserve">) to 750 µl of DMEM, adding 90 µl of </w:t>
      </w:r>
      <w:proofErr w:type="spellStart"/>
      <w:r w:rsidRPr="00291C4A">
        <w:t>polyethylenenimine</w:t>
      </w:r>
      <w:proofErr w:type="spellEnd"/>
      <w:r w:rsidRPr="00291C4A">
        <w:t xml:space="preserve"> (PEI, Sigma</w:t>
      </w:r>
      <w:r w:rsidR="008157F6" w:rsidRPr="00291C4A">
        <w:t>-Al</w:t>
      </w:r>
      <w:r w:rsidR="003E7E4B" w:rsidRPr="00291C4A">
        <w:t>drich</w:t>
      </w:r>
      <w:r w:rsidRPr="00291C4A">
        <w:t>) to 750 µl DMEM and then adding the PEI mixture to the DNA mixture and incubat</w:t>
      </w:r>
      <w:r w:rsidR="003A60A4" w:rsidRPr="00291C4A">
        <w:t>ing</w:t>
      </w:r>
      <w:r w:rsidRPr="00291C4A">
        <w:t xml:space="preserve"> at room temperature for 20 minutes. The transfection mixture was added to the HEK293T cells and incubated for three days. During the three-day incubation, a total of 8 ml of DMEM + 10% FCS + P/S + 10 mM HEPES pH 7.4 was added to the flask. </w:t>
      </w:r>
    </w:p>
    <w:p w14:paraId="5C154CA3" w14:textId="77777777" w:rsidR="00D0397C" w:rsidRPr="00291C4A" w:rsidRDefault="00D0397C" w:rsidP="00D97D89">
      <w:pPr>
        <w:pStyle w:val="Heading3"/>
      </w:pPr>
      <w:r w:rsidRPr="00291C4A">
        <w:t>Particle isolation</w:t>
      </w:r>
    </w:p>
    <w:p w14:paraId="3829DF3C" w14:textId="1D32BDA7" w:rsidR="00D0397C" w:rsidRPr="00291C4A" w:rsidRDefault="00D0397C" w:rsidP="00D97D89">
      <w:pPr>
        <w:rPr>
          <w:sz w:val="20"/>
          <w:szCs w:val="20"/>
        </w:rPr>
      </w:pPr>
      <w:r w:rsidRPr="00291C4A">
        <w:t>To isolate the particles from the transfected HEK293T cells, the supernatant was collected and spun down in a 50</w:t>
      </w:r>
      <w:r w:rsidR="003A60A4" w:rsidRPr="00291C4A">
        <w:t xml:space="preserve"> </w:t>
      </w:r>
      <w:r w:rsidRPr="00291C4A">
        <w:t>ml centrifuge tube (Corning®) at 2500 g and 4</w:t>
      </w:r>
      <w:r w:rsidRPr="00291C4A">
        <w:rPr>
          <w:rFonts w:cstheme="minorHAnsi"/>
        </w:rPr>
        <w:t>°</w:t>
      </w:r>
      <w:r w:rsidRPr="00291C4A">
        <w:t>C for 5 minutes. The supernatant was collected, filtered through a 0.2 µm syringe filter (Corning®</w:t>
      </w:r>
      <w:r w:rsidR="003E7E4B" w:rsidRPr="00291C4A">
        <w:t>, New York, USA</w:t>
      </w:r>
      <w:r w:rsidRPr="00291C4A">
        <w:t>), and placed in a 50 ml Oak Ridge centrifuge tube (Nalgene®</w:t>
      </w:r>
      <w:r w:rsidR="005A7948" w:rsidRPr="00291C4A">
        <w:t>, Rochester, USA</w:t>
      </w:r>
      <w:r w:rsidRPr="00291C4A">
        <w:t xml:space="preserve">). A 5 ml 12% </w:t>
      </w:r>
      <w:proofErr w:type="spellStart"/>
      <w:r w:rsidRPr="00291C4A">
        <w:t>OptiPrep</w:t>
      </w:r>
      <w:proofErr w:type="spellEnd"/>
      <w:r w:rsidRPr="00291C4A">
        <w:t xml:space="preserve"> (60%, Sigma</w:t>
      </w:r>
      <w:r w:rsidR="003E7E4B" w:rsidRPr="00291C4A">
        <w:t>-Aldrich</w:t>
      </w:r>
      <w:r w:rsidRPr="00291C4A">
        <w:t>) cushion solution was underla</w:t>
      </w:r>
      <w:r w:rsidR="007545CB" w:rsidRPr="00291C4A">
        <w:t>i</w:t>
      </w:r>
      <w:r w:rsidRPr="00291C4A">
        <w:t>d at the bottom of the 50 ml Oak Ridge centrifuge tube, and the tube was spun at 50228 g and 4°C for 45 minutes. The supernatant was then discarded, and the pellet was suspended in 100 µl tris-buffered saline (TBS, Gibco™, ThermoFisher Scientific)</w:t>
      </w:r>
      <w:r w:rsidR="005C7E62" w:rsidRPr="00291C4A">
        <w:t xml:space="preserve"> for </w:t>
      </w:r>
      <w:r w:rsidR="000F4324" w:rsidRPr="00291C4A">
        <w:t xml:space="preserve">TEM </w:t>
      </w:r>
      <w:r w:rsidR="00987999" w:rsidRPr="00291C4A">
        <w:t xml:space="preserve">samples </w:t>
      </w:r>
      <w:r w:rsidRPr="00291C4A">
        <w:t>or phosphate-buffered saline (PBS, Gibco™, ThermoFisher Scientific)</w:t>
      </w:r>
      <w:r w:rsidR="00987999" w:rsidRPr="00291C4A">
        <w:t xml:space="preserve"> for AFM samples</w:t>
      </w:r>
      <w:r w:rsidRPr="00291C4A">
        <w:t xml:space="preserve"> and stored at </w:t>
      </w:r>
      <w:r w:rsidRPr="00291C4A">
        <w:rPr>
          <w:sz w:val="20"/>
          <w:szCs w:val="20"/>
        </w:rPr>
        <w:t xml:space="preserve">-80°C. </w:t>
      </w:r>
    </w:p>
    <w:p w14:paraId="3965C85B" w14:textId="24545B3D" w:rsidR="00D0397C" w:rsidRPr="00291C4A" w:rsidRDefault="00B438B3" w:rsidP="00D97D89">
      <w:pPr>
        <w:pStyle w:val="Heading3"/>
      </w:pPr>
      <w:r w:rsidRPr="00291C4A">
        <w:t>P</w:t>
      </w:r>
      <w:r w:rsidR="00D0397C" w:rsidRPr="00291C4A">
        <w:t xml:space="preserve">article </w:t>
      </w:r>
      <w:r w:rsidR="001742B8" w:rsidRPr="00291C4A">
        <w:t xml:space="preserve">suspension </w:t>
      </w:r>
      <w:r w:rsidRPr="00291C4A">
        <w:t>cleaning</w:t>
      </w:r>
    </w:p>
    <w:p w14:paraId="4CB7A088" w14:textId="2C494C23" w:rsidR="00D0397C" w:rsidRPr="00291C4A" w:rsidRDefault="00D0397C" w:rsidP="00D97D89">
      <w:r w:rsidRPr="00291C4A">
        <w:t xml:space="preserve">The </w:t>
      </w:r>
      <w:r w:rsidR="00CE38A0" w:rsidRPr="00291C4A">
        <w:t xml:space="preserve">particle solution </w:t>
      </w:r>
      <w:r w:rsidRPr="00291C4A">
        <w:t>w</w:t>
      </w:r>
      <w:r w:rsidR="003A1036" w:rsidRPr="00291C4A">
        <w:t>as</w:t>
      </w:r>
      <w:r w:rsidRPr="00291C4A">
        <w:t xml:space="preserve"> cleaned using </w:t>
      </w:r>
      <w:r w:rsidR="00CE38A0" w:rsidRPr="00291C4A">
        <w:t xml:space="preserve">a </w:t>
      </w:r>
      <w:r w:rsidRPr="00291C4A">
        <w:t>PD Minitrap™ G-25 column (GE Healthcare</w:t>
      </w:r>
      <w:r w:rsidR="00113A7D" w:rsidRPr="00291C4A">
        <w:t>, Chicago, USA</w:t>
      </w:r>
      <w:r w:rsidRPr="00291C4A">
        <w:t>)</w:t>
      </w:r>
      <w:r w:rsidRPr="00291C4A" w:rsidDel="00500E15">
        <w:t xml:space="preserve"> </w:t>
      </w:r>
      <w:r w:rsidRPr="00291C4A">
        <w:t xml:space="preserve">with </w:t>
      </w:r>
      <w:r w:rsidR="0015785E" w:rsidRPr="00291C4A">
        <w:t xml:space="preserve">a </w:t>
      </w:r>
      <w:r w:rsidRPr="00291C4A">
        <w:t>gravity protocol</w:t>
      </w:r>
      <w:r w:rsidR="00E050C3" w:rsidRPr="00291C4A">
        <w:t>,</w:t>
      </w:r>
      <w:r w:rsidRPr="00291C4A" w:rsidDel="008477FE">
        <w:t xml:space="preserve"> </w:t>
      </w:r>
      <w:r w:rsidR="008477FE" w:rsidRPr="00291C4A">
        <w:t xml:space="preserve">and </w:t>
      </w:r>
      <w:r w:rsidRPr="00291C4A">
        <w:t xml:space="preserve">intervals of 40 µl fractions were collected. </w:t>
      </w:r>
      <w:r w:rsidR="00C10FFC" w:rsidRPr="00291C4A">
        <w:t>F</w:t>
      </w:r>
      <w:r w:rsidRPr="00291C4A">
        <w:t xml:space="preserve">ractions 4 and 5 were </w:t>
      </w:r>
      <w:r w:rsidR="00C10FFC" w:rsidRPr="00291C4A">
        <w:t xml:space="preserve">typically </w:t>
      </w:r>
      <w:r w:rsidRPr="00291C4A">
        <w:t>u</w:t>
      </w:r>
      <w:r w:rsidR="00F850CD" w:rsidRPr="00291C4A">
        <w:t>sed</w:t>
      </w:r>
      <w:r w:rsidRPr="00291C4A">
        <w:t xml:space="preserve"> for experimentation as they </w:t>
      </w:r>
      <w:r w:rsidR="008477FE" w:rsidRPr="00291C4A">
        <w:t xml:space="preserve">exhibited </w:t>
      </w:r>
      <w:r w:rsidRPr="00291C4A">
        <w:t>the least background debris</w:t>
      </w:r>
      <w:r w:rsidR="009141E6" w:rsidRPr="00291C4A">
        <w:t>.</w:t>
      </w:r>
    </w:p>
    <w:p w14:paraId="14061CBD" w14:textId="1397981A" w:rsidR="00D0397C" w:rsidRPr="00291C4A" w:rsidRDefault="00CF0741" w:rsidP="00D97D89">
      <w:pPr>
        <w:pStyle w:val="Heading2"/>
      </w:pPr>
      <w:bookmarkStart w:id="6" w:name="_Toc156899544"/>
      <w:r w:rsidRPr="00291C4A">
        <w:t>Validation of VLP</w:t>
      </w:r>
      <w:r w:rsidR="00716328" w:rsidRPr="00291C4A">
        <w:t xml:space="preserve"> production</w:t>
      </w:r>
      <w:r w:rsidRPr="00291C4A">
        <w:t xml:space="preserve"> using </w:t>
      </w:r>
      <w:r w:rsidR="00D0397C" w:rsidRPr="00291C4A">
        <w:t>Western blots</w:t>
      </w:r>
      <w:bookmarkEnd w:id="6"/>
    </w:p>
    <w:p w14:paraId="49894CBC" w14:textId="1ACB57F4" w:rsidR="00D0397C" w:rsidRPr="00291C4A" w:rsidRDefault="00D0397C" w:rsidP="00D97D89">
      <w:r w:rsidRPr="00291C4A">
        <w:t xml:space="preserve">15 µl of </w:t>
      </w:r>
      <w:r w:rsidR="00AF6EF1" w:rsidRPr="00291C4A">
        <w:t xml:space="preserve">VLP </w:t>
      </w:r>
      <w:r w:rsidRPr="00291C4A">
        <w:t>sample and 5 µl of 4x protein loading dye were prepared and boiled at 95°C for 5 minutes. 5 µl of molecular weight marker</w:t>
      </w:r>
      <w:r w:rsidR="002B1AFE" w:rsidRPr="00291C4A">
        <w:t xml:space="preserve"> and</w:t>
      </w:r>
      <w:r w:rsidRPr="00291C4A">
        <w:t xml:space="preserve"> 20 µl sample </w:t>
      </w:r>
      <w:r w:rsidR="00D97FFD" w:rsidRPr="00291C4A">
        <w:t xml:space="preserve">were </w:t>
      </w:r>
      <w:r w:rsidRPr="00291C4A">
        <w:t>loaded</w:t>
      </w:r>
      <w:r w:rsidR="002351DB" w:rsidRPr="00291C4A">
        <w:t xml:space="preserve"> in</w:t>
      </w:r>
      <w:r w:rsidR="00D97FFD" w:rsidRPr="00291C4A">
        <w:t>to</w:t>
      </w:r>
      <w:r w:rsidR="002351DB" w:rsidRPr="00291C4A">
        <w:t xml:space="preserve"> an SDS PAGE </w:t>
      </w:r>
      <w:r w:rsidR="00D97FFD" w:rsidRPr="00291C4A">
        <w:t>t</w:t>
      </w:r>
      <w:r w:rsidR="002351DB" w:rsidRPr="00291C4A">
        <w:t>ank (</w:t>
      </w:r>
      <w:proofErr w:type="spellStart"/>
      <w:r w:rsidR="002351DB" w:rsidRPr="00291C4A">
        <w:t>BioRad</w:t>
      </w:r>
      <w:proofErr w:type="spellEnd"/>
      <w:r w:rsidR="002351DB" w:rsidRPr="00291C4A">
        <w:t xml:space="preserve"> MiniPROTEAN® Tetra Vertical Electrophoresis system</w:t>
      </w:r>
      <w:r w:rsidR="00DC39EC" w:rsidRPr="00291C4A">
        <w:t>, Hercules, USA</w:t>
      </w:r>
      <w:r w:rsidR="002351DB" w:rsidRPr="00291C4A">
        <w:t>)</w:t>
      </w:r>
      <w:r w:rsidR="001A3F38" w:rsidRPr="00291C4A">
        <w:t xml:space="preserve"> with a 10% resolving gel</w:t>
      </w:r>
      <w:r w:rsidRPr="00291C4A">
        <w:t>. The system was run at 200 V until the sample had run through the gel. The gel was removed and submerged in PBS with 0.1% Tween® 20 (</w:t>
      </w:r>
      <w:r w:rsidR="00214AB9" w:rsidRPr="00291C4A">
        <w:t xml:space="preserve">PBST, </w:t>
      </w:r>
      <w:r w:rsidRPr="00291C4A">
        <w:t>Sigma-Aldrich). The gel was transferred using the iBlot™ 2 Gel Transfer Device (ThermoFisher Scientific), removed, and blocked in 5% non-fat milk (Sigma</w:t>
      </w:r>
      <w:r w:rsidR="00DC39EC" w:rsidRPr="00291C4A">
        <w:t>-Aldrich</w:t>
      </w:r>
      <w:r w:rsidRPr="00291C4A">
        <w:t xml:space="preserve">) in PBS (blocking buffer) solution for 20 minutes on an orbital shaker. The blocking buffer was removed, and the membrane was incubated overnight on an orbital shaker in a solution </w:t>
      </w:r>
      <w:r w:rsidR="00D520C4" w:rsidRPr="00291C4A">
        <w:t xml:space="preserve">containing </w:t>
      </w:r>
      <w:r w:rsidRPr="00291C4A">
        <w:t>the primary antibod</w:t>
      </w:r>
      <w:r w:rsidR="00D102BA" w:rsidRPr="00291C4A">
        <w:t>ies</w:t>
      </w:r>
      <w:r w:rsidRPr="00291C4A">
        <w:t>, Goat anti-HIV-1 gp120 (Bio-Rad; 5000-0557)</w:t>
      </w:r>
      <w:r w:rsidR="00D102BA" w:rsidRPr="00291C4A">
        <w:t xml:space="preserve"> and</w:t>
      </w:r>
      <w:r w:rsidRPr="00291C4A">
        <w:t xml:space="preserve"> goat anti-HIV-1 p24 (Gag) (Bio-Rad; 4999-9007), diluted in the blocking buffer. The primary antibody solution was removed, and the membrane was washed thr</w:t>
      </w:r>
      <w:r w:rsidR="00F8411A" w:rsidRPr="00291C4A">
        <w:t>ice</w:t>
      </w:r>
      <w:r w:rsidRPr="00291C4A">
        <w:t xml:space="preserve"> with PBST on the orbital shaker for 5 minutes. 2 µl of mouse Monoclonal Anti-Goat/Sheep IgG Alkaline Phosphatase antibody produced in mouse (Sigma-</w:t>
      </w:r>
      <w:r w:rsidRPr="00291C4A">
        <w:lastRenderedPageBreak/>
        <w:t>Aldrich</w:t>
      </w:r>
      <w:r w:rsidR="00695147" w:rsidRPr="00291C4A">
        <w:t>;</w:t>
      </w:r>
      <w:r w:rsidRPr="00291C4A">
        <w:t xml:space="preserve"> A8062) was diluted in 20 ml of blocking buffer and incubated at room temperature for a minimum of 1 hour with shaking. The secondary antibody solution was removed, and the membrane was washed thr</w:t>
      </w:r>
      <w:r w:rsidR="00F8411A" w:rsidRPr="00291C4A">
        <w:t>ice</w:t>
      </w:r>
      <w:r w:rsidRPr="00291C4A">
        <w:t xml:space="preserve"> with PBST on the orbital shaker for 5 minutes. The PBST was removed, 5 ml of KPL BCIP/NBT phosphatase substrate (SeraCare</w:t>
      </w:r>
      <w:r w:rsidR="00DA76C0" w:rsidRPr="00291C4A">
        <w:t>, Milford, USA</w:t>
      </w:r>
      <w:r w:rsidRPr="00291C4A">
        <w:t>) was pipetted directly on</w:t>
      </w:r>
      <w:r w:rsidR="00C00134" w:rsidRPr="00291C4A">
        <w:t>to</w:t>
      </w:r>
      <w:r w:rsidRPr="00291C4A">
        <w:t xml:space="preserve"> the membrane</w:t>
      </w:r>
      <w:r w:rsidR="00456547" w:rsidRPr="00291C4A">
        <w:t xml:space="preserve">, and the membrane was </w:t>
      </w:r>
      <w:r w:rsidRPr="00291C4A">
        <w:t>left in the dark until bands were detected. The reaction was stopped by submerging the membrane in PBST and air</w:t>
      </w:r>
      <w:r w:rsidR="002A2C75" w:rsidRPr="00291C4A">
        <w:t>-</w:t>
      </w:r>
      <w:r w:rsidR="00D433A7" w:rsidRPr="00291C4A">
        <w:t xml:space="preserve">drying </w:t>
      </w:r>
      <w:r w:rsidRPr="00291C4A">
        <w:t xml:space="preserve">overnight in the dark. </w:t>
      </w:r>
    </w:p>
    <w:p w14:paraId="3351AC7A" w14:textId="49E96378" w:rsidR="00D0397C" w:rsidRPr="00291C4A" w:rsidRDefault="00DB713B" w:rsidP="00D97D89">
      <w:pPr>
        <w:pStyle w:val="Heading2"/>
      </w:pPr>
      <w:bookmarkStart w:id="7" w:name="_Toc156899545"/>
      <w:bookmarkStart w:id="8" w:name="_Ref173237320"/>
      <w:r w:rsidRPr="00291C4A">
        <w:t>Transmission electron microscopy (</w:t>
      </w:r>
      <w:r w:rsidR="00D0397C" w:rsidRPr="00291C4A">
        <w:t>TEM</w:t>
      </w:r>
      <w:r w:rsidRPr="00291C4A">
        <w:t>)</w:t>
      </w:r>
      <w:r w:rsidR="00D0397C" w:rsidRPr="00291C4A" w:rsidDel="002C50C7">
        <w:t xml:space="preserve"> </w:t>
      </w:r>
      <w:r w:rsidR="00D0397C" w:rsidRPr="00291C4A">
        <w:t>imaging</w:t>
      </w:r>
      <w:bookmarkEnd w:id="7"/>
      <w:r w:rsidR="002C50C7" w:rsidRPr="00291C4A">
        <w:t xml:space="preserve"> and morphometric assessment of VLPs</w:t>
      </w:r>
      <w:bookmarkEnd w:id="8"/>
    </w:p>
    <w:p w14:paraId="56759CAF" w14:textId="50E4DC88" w:rsidR="0024218A" w:rsidRPr="00291C4A" w:rsidRDefault="0024218A" w:rsidP="00D97D89">
      <w:r w:rsidRPr="00291C4A">
        <w:t xml:space="preserve">TEM </w:t>
      </w:r>
      <w:r w:rsidR="009C724B" w:rsidRPr="00291C4A">
        <w:t xml:space="preserve">imaging was performed to determine </w:t>
      </w:r>
      <w:r w:rsidR="00EA1598" w:rsidRPr="00291C4A">
        <w:t>the outer</w:t>
      </w:r>
      <w:r w:rsidR="00980F9B" w:rsidRPr="00291C4A">
        <w:t xml:space="preserve"> diameter of the VLP</w:t>
      </w:r>
      <w:r w:rsidR="009C724B" w:rsidRPr="00291C4A">
        <w:t xml:space="preserve"> and </w:t>
      </w:r>
      <w:r w:rsidR="00827CD9" w:rsidRPr="00291C4A">
        <w:t xml:space="preserve">the wall </w:t>
      </w:r>
      <w:r w:rsidR="009C724B" w:rsidRPr="00291C4A">
        <w:t>thickness</w:t>
      </w:r>
      <w:r w:rsidR="00980F9B" w:rsidRPr="00291C4A">
        <w:t xml:space="preserve"> of the Gag protein shell</w:t>
      </w:r>
      <w:r w:rsidR="00827CD9" w:rsidRPr="00291C4A">
        <w:t>.</w:t>
      </w:r>
    </w:p>
    <w:p w14:paraId="7EB2C643" w14:textId="62EF074E" w:rsidR="00D0397C" w:rsidRPr="00291C4A" w:rsidRDefault="00D0397C" w:rsidP="00D97D89">
      <w:r w:rsidRPr="00291C4A">
        <w:t xml:space="preserve">A carbon grid was floated on a droplet of </w:t>
      </w:r>
      <w:r w:rsidR="00EC182C" w:rsidRPr="00291C4A">
        <w:t xml:space="preserve">the </w:t>
      </w:r>
      <w:r w:rsidRPr="00291C4A">
        <w:t>sample for 30 seconds and then blotted on tissue paper. The grid was washed with 2% uranyl acetate, blotted with tissue paper twice, incubated on a droplet of 2% uranyl acetate for 1 minute, blotted with tissue paper</w:t>
      </w:r>
      <w:r w:rsidR="00EC182C" w:rsidRPr="00291C4A">
        <w:t xml:space="preserve"> again, and air-dried for 5–</w:t>
      </w:r>
      <w:r w:rsidRPr="00291C4A">
        <w:t xml:space="preserve">10 minutes. </w:t>
      </w:r>
      <w:r w:rsidR="003E1B1E" w:rsidRPr="00291C4A">
        <w:t>VLP samples</w:t>
      </w:r>
      <w:r w:rsidRPr="00291C4A">
        <w:t xml:space="preserve"> were imaged using an FEI </w:t>
      </w:r>
      <w:proofErr w:type="spellStart"/>
      <w:r w:rsidRPr="00291C4A">
        <w:t>Tecnai</w:t>
      </w:r>
      <w:proofErr w:type="spellEnd"/>
      <w:r w:rsidRPr="00291C4A">
        <w:t xml:space="preserve"> F20 electron microscope</w:t>
      </w:r>
      <w:r w:rsidR="00EA7EA9" w:rsidRPr="00291C4A">
        <w:t xml:space="preserve"> (Hillsboro, USA)</w:t>
      </w:r>
      <w:r w:rsidRPr="00291C4A">
        <w:t xml:space="preserve"> operated at 200 kV</w:t>
      </w:r>
      <w:r w:rsidRPr="00291C4A" w:rsidDel="00C55745">
        <w:t xml:space="preserve"> </w:t>
      </w:r>
      <w:r w:rsidRPr="00291C4A">
        <w:t>under low-dose conditions. Images were captured on a 4</w:t>
      </w:r>
      <w:r w:rsidR="001409D2" w:rsidRPr="00291C4A">
        <w:t>,</w:t>
      </w:r>
      <w:r w:rsidRPr="00291C4A">
        <w:t xml:space="preserve">096 x </w:t>
      </w:r>
      <w:proofErr w:type="gramStart"/>
      <w:r w:rsidRPr="00291C4A">
        <w:t>4</w:t>
      </w:r>
      <w:r w:rsidR="001409D2" w:rsidRPr="00291C4A">
        <w:t>,</w:t>
      </w:r>
      <w:r w:rsidRPr="00291C4A">
        <w:t>096 pixel</w:t>
      </w:r>
      <w:proofErr w:type="gramEnd"/>
      <w:r w:rsidRPr="00291C4A">
        <w:t xml:space="preserve"> CCD camera at </w:t>
      </w:r>
      <w:r w:rsidR="001409D2" w:rsidRPr="00291C4A">
        <w:t>x100,000</w:t>
      </w:r>
      <w:r w:rsidRPr="00291C4A">
        <w:t xml:space="preserve"> magnification</w:t>
      </w:r>
      <w:r w:rsidRPr="00291C4A" w:rsidDel="001409D2">
        <w:t xml:space="preserve"> </w:t>
      </w:r>
      <w:r w:rsidR="009B7E43" w:rsidRPr="00291C4A">
        <w:fldChar w:fldCharType="begin">
          <w:fldData xml:space="preserve">PEVuZE5vdGU+PENpdGU+PEF1dGhvcj5NYW5vbGU8L0F1dGhvcj48WWVhcj4yMDEyPC9ZZWFyPjxS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</w:fldData>
        </w:fldChar>
      </w:r>
      <w:r w:rsidR="00183B00" w:rsidRPr="00291C4A">
        <w:instrText xml:space="preserve"> ADDIN EN.CITE </w:instrText>
      </w:r>
      <w:r w:rsidR="00183B00" w:rsidRPr="00291C4A">
        <w:fldChar w:fldCharType="begin">
          <w:fldData xml:space="preserve">PEVuZE5vdGU+PENpdGU+PEF1dGhvcj5NYW5vbGU8L0F1dGhvcj48WWVhcj4yMDEyPC9ZZWFyPjxS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</w:fldData>
        </w:fldChar>
      </w:r>
      <w:r w:rsidR="00183B00" w:rsidRPr="00291C4A">
        <w:instrText xml:space="preserve"> ADDIN EN.CITE.DATA </w:instrText>
      </w:r>
      <w:r w:rsidR="00183B00" w:rsidRPr="00291C4A">
        <w:fldChar w:fldCharType="end"/>
      </w:r>
      <w:r w:rsidR="009B7E43" w:rsidRPr="00291C4A">
        <w:fldChar w:fldCharType="separate"/>
      </w:r>
      <w:r w:rsidR="00427E60" w:rsidRPr="00291C4A">
        <w:t>(Manole et al., 2012; Patel, 2015)</w:t>
      </w:r>
      <w:r w:rsidR="009B7E43" w:rsidRPr="00291C4A">
        <w:fldChar w:fldCharType="end"/>
      </w:r>
      <w:r w:rsidRPr="00291C4A">
        <w:t>.</w:t>
      </w:r>
    </w:p>
    <w:p w14:paraId="29ECFC1C" w14:textId="322F877C" w:rsidR="009B6362" w:rsidRPr="00291C4A" w:rsidRDefault="00527F21" w:rsidP="00D97D89">
      <w:r w:rsidRPr="00291C4A">
        <w:t>The o</w:t>
      </w:r>
      <w:r w:rsidR="003711B5" w:rsidRPr="00291C4A">
        <w:t xml:space="preserve">uter diameter and wall thickness </w:t>
      </w:r>
      <w:r w:rsidR="00CF1752" w:rsidRPr="00291C4A">
        <w:t>were measured for</w:t>
      </w:r>
      <w:r w:rsidR="003711B5" w:rsidRPr="00291C4A">
        <w:t xml:space="preserve"> </w:t>
      </w:r>
      <w:r w:rsidR="00CF1752" w:rsidRPr="00291C4A">
        <w:t>t</w:t>
      </w:r>
      <w:r w:rsidR="009B6362" w:rsidRPr="00291C4A">
        <w:t xml:space="preserve">hree particles </w:t>
      </w:r>
      <w:r w:rsidR="00752643" w:rsidRPr="00291C4A">
        <w:t>of</w:t>
      </w:r>
      <w:r w:rsidR="009B6362" w:rsidRPr="00291C4A">
        <w:t xml:space="preserve"> each VLP type </w:t>
      </w:r>
      <w:r w:rsidR="00174A83" w:rsidRPr="00291C4A">
        <w:t xml:space="preserve">using </w:t>
      </w:r>
      <w:r w:rsidR="00B951B2" w:rsidRPr="00291C4A">
        <w:t>Fiji (Schindelin et al. 2012)</w:t>
      </w:r>
      <w:r w:rsidR="009B6362" w:rsidRPr="00291C4A">
        <w:t xml:space="preserve">. The mean </w:t>
      </w:r>
      <w:r w:rsidR="00252ADB" w:rsidRPr="00291C4A">
        <w:t xml:space="preserve">wall </w:t>
      </w:r>
      <w:r w:rsidR="009B6362" w:rsidRPr="00291C4A">
        <w:t xml:space="preserve">thickness was used </w:t>
      </w:r>
      <w:r w:rsidR="00252ADB" w:rsidRPr="00291C4A">
        <w:t>to calculate</w:t>
      </w:r>
      <w:r w:rsidR="009B6362" w:rsidRPr="00291C4A">
        <w:t xml:space="preserve"> the elastic modulus </w:t>
      </w:r>
      <w:r w:rsidR="00252ADB" w:rsidRPr="00291C4A">
        <w:t xml:space="preserve">(see Section </w:t>
      </w:r>
      <w:r w:rsidR="00F93982" w:rsidRPr="00291C4A">
        <w:fldChar w:fldCharType="begin"/>
      </w:r>
      <w:r w:rsidR="00F93982" w:rsidRPr="00291C4A">
        <w:instrText xml:space="preserve"> REF _Ref173425394 \r </w:instrText>
      </w:r>
      <w:r w:rsidR="0025226A" w:rsidRPr="00291C4A">
        <w:instrText xml:space="preserve"> \* MERGEFORMAT </w:instrText>
      </w:r>
      <w:r w:rsidR="00F93982" w:rsidRPr="00291C4A">
        <w:fldChar w:fldCharType="separate"/>
      </w:r>
      <w:r w:rsidR="006E0113">
        <w:t>2.4.2</w:t>
      </w:r>
      <w:r w:rsidR="00F93982" w:rsidRPr="00291C4A">
        <w:fldChar w:fldCharType="end"/>
      </w:r>
      <w:r w:rsidR="00252ADB" w:rsidRPr="00291C4A">
        <w:t>)</w:t>
      </w:r>
      <w:r w:rsidR="009B6362" w:rsidRPr="00291C4A">
        <w:t xml:space="preserve">, and the mean particle diameter and </w:t>
      </w:r>
      <w:r w:rsidR="006B25FB" w:rsidRPr="00291C4A">
        <w:t xml:space="preserve">wall </w:t>
      </w:r>
      <w:r w:rsidR="009B6362" w:rsidRPr="00291C4A">
        <w:t xml:space="preserve">thickness values were used for the finite element </w:t>
      </w:r>
      <w:r w:rsidR="00D26C2E" w:rsidRPr="00291C4A">
        <w:t xml:space="preserve">(FE) </w:t>
      </w:r>
      <w:r w:rsidR="006B25FB" w:rsidRPr="00291C4A">
        <w:t>analysis</w:t>
      </w:r>
      <w:r w:rsidR="009B6362" w:rsidRPr="00291C4A">
        <w:t xml:space="preserve"> </w:t>
      </w:r>
      <w:r w:rsidR="006B25FB" w:rsidRPr="00291C4A">
        <w:t>(see</w:t>
      </w:r>
      <w:r w:rsidR="009B6362" w:rsidRPr="00291C4A">
        <w:t xml:space="preserve"> Section </w:t>
      </w:r>
      <w:r w:rsidR="009B6362" w:rsidRPr="00291C4A">
        <w:fldChar w:fldCharType="begin"/>
      </w:r>
      <w:r w:rsidR="009B6362" w:rsidRPr="00291C4A">
        <w:instrText xml:space="preserve"> REF _Ref120549265 \r \h  \* MERGEFORMAT </w:instrText>
      </w:r>
      <w:r w:rsidR="009B6362" w:rsidRPr="00291C4A">
        <w:fldChar w:fldCharType="separate"/>
      </w:r>
      <w:r w:rsidR="006E0113">
        <w:t>2.5</w:t>
      </w:r>
      <w:r w:rsidR="009B6362" w:rsidRPr="00291C4A">
        <w:fldChar w:fldCharType="end"/>
      </w:r>
      <w:r w:rsidR="006B25FB" w:rsidRPr="00291C4A">
        <w:t>)</w:t>
      </w:r>
      <w:r w:rsidR="009B6362" w:rsidRPr="00291C4A">
        <w:t xml:space="preserve">. </w:t>
      </w:r>
    </w:p>
    <w:p w14:paraId="2B6CFA44" w14:textId="0B121E14" w:rsidR="00D0397C" w:rsidRPr="00291C4A" w:rsidRDefault="00D0397C" w:rsidP="00D97D89">
      <w:pPr>
        <w:pStyle w:val="Heading2"/>
      </w:pPr>
      <w:bookmarkStart w:id="9" w:name="_Toc156899546"/>
      <w:r w:rsidRPr="00291C4A">
        <w:t xml:space="preserve">AFM </w:t>
      </w:r>
      <w:bookmarkEnd w:id="9"/>
      <w:r w:rsidR="00775E38" w:rsidRPr="00291C4A">
        <w:t>assessment of VLPs</w:t>
      </w:r>
    </w:p>
    <w:p w14:paraId="0EC9DB59" w14:textId="77D81F6E" w:rsidR="00D0397C" w:rsidRPr="00291C4A" w:rsidRDefault="00D0397C" w:rsidP="00D97D89">
      <w:r w:rsidRPr="00291C4A">
        <w:t>Glass coverslips were used as substrate</w:t>
      </w:r>
      <w:r w:rsidR="00C55745" w:rsidRPr="00291C4A">
        <w:t>s</w:t>
      </w:r>
      <w:r w:rsidRPr="00291C4A">
        <w:t>. Clean</w:t>
      </w:r>
      <w:r w:rsidRPr="00291C4A" w:rsidDel="00C55745">
        <w:t xml:space="preserve"> </w:t>
      </w:r>
      <w:r w:rsidRPr="00291C4A">
        <w:t xml:space="preserve">coverslips were submerged </w:t>
      </w:r>
      <w:r w:rsidR="00EC182C" w:rsidRPr="00291C4A">
        <w:t>in a solution of 25 g potassium chloride, 25 ml Milli-Q water, and 200 ml 96% ethanol for 15 hours</w:t>
      </w:r>
      <w:r w:rsidRPr="00291C4A">
        <w:t xml:space="preserve"> in a sealed glass jar. The</w:t>
      </w:r>
      <w:r w:rsidRPr="00291C4A" w:rsidDel="00C55745">
        <w:t xml:space="preserve"> </w:t>
      </w:r>
      <w:r w:rsidRPr="00291C4A">
        <w:t>coverslips and jar were then rinsed with Milli-Q, partially dried using argon, and dr</w:t>
      </w:r>
      <w:r w:rsidR="009479CC" w:rsidRPr="00291C4A">
        <w:t>ied</w:t>
      </w:r>
      <w:r w:rsidRPr="00291C4A">
        <w:t xml:space="preserve"> completely overnight in the glass jar. 1 ml of hexamethyldisilazane (HMDS) was added to the bottom of the glass jar</w:t>
      </w:r>
      <w:r w:rsidR="006C6E57" w:rsidRPr="00291C4A">
        <w:t>,</w:t>
      </w:r>
      <w:r w:rsidRPr="00291C4A" w:rsidDel="00D76DDA">
        <w:t xml:space="preserve"> </w:t>
      </w:r>
      <w:r w:rsidRPr="00291C4A">
        <w:t>sealed</w:t>
      </w:r>
      <w:r w:rsidR="00D76DDA" w:rsidRPr="00291C4A">
        <w:t xml:space="preserve"> and </w:t>
      </w:r>
      <w:r w:rsidRPr="00291C4A">
        <w:t>incubat</w:t>
      </w:r>
      <w:r w:rsidR="00D76DDA" w:rsidRPr="00291C4A">
        <w:t>ed</w:t>
      </w:r>
      <w:r w:rsidRPr="00291C4A">
        <w:t xml:space="preserve"> </w:t>
      </w:r>
      <w:r w:rsidR="00486ED6" w:rsidRPr="00291C4A">
        <w:t xml:space="preserve">with </w:t>
      </w:r>
      <w:r w:rsidRPr="00291C4A">
        <w:t>the glass coverslips for 15 hours</w:t>
      </w:r>
      <w:r w:rsidR="005155A9" w:rsidRPr="00291C4A">
        <w:t xml:space="preserve"> to </w:t>
      </w:r>
      <w:r w:rsidR="00690CED" w:rsidRPr="00291C4A">
        <w:t>generate</w:t>
      </w:r>
      <w:r w:rsidR="005155A9" w:rsidRPr="00291C4A">
        <w:t xml:space="preserve"> </w:t>
      </w:r>
      <w:r w:rsidR="007845BD" w:rsidRPr="00291C4A">
        <w:t xml:space="preserve">a hydrophobic </w:t>
      </w:r>
      <w:r w:rsidRPr="00291C4A">
        <w:t>surface o</w:t>
      </w:r>
      <w:r w:rsidR="00EC182C" w:rsidRPr="00291C4A">
        <w:t>n</w:t>
      </w:r>
      <w:r w:rsidRPr="00291C4A">
        <w:t xml:space="preserve"> the glass coverslips. </w:t>
      </w:r>
      <w:r w:rsidR="00494C4E" w:rsidRPr="00291C4A">
        <w:t xml:space="preserve">Thereafter, the HMDS was allowed to evaporate </w:t>
      </w:r>
      <w:r w:rsidRPr="00291C4A">
        <w:t xml:space="preserve">in </w:t>
      </w:r>
      <w:r w:rsidR="008E2185" w:rsidRPr="00291C4A">
        <w:t xml:space="preserve">a </w:t>
      </w:r>
      <w:r w:rsidRPr="00291C4A">
        <w:t xml:space="preserve">fume hood for 3 hours </w:t>
      </w:r>
      <w:r w:rsidR="004D6CC7" w:rsidRPr="00291C4A">
        <w:fldChar w:fldCharType="begin">
          <w:fldData xml:space="preserve">PEVuZE5vdGU+PENpdGU+PEF1dGhvcj5Sb29zPC9BdXRob3I+PFllYXI+MjAxMTwvWWVhcj48UmVj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</w:fldData>
        </w:fldChar>
      </w:r>
      <w:r w:rsidR="00183B00" w:rsidRPr="00291C4A">
        <w:instrText xml:space="preserve"> ADDIN EN.CITE </w:instrText>
      </w:r>
      <w:r w:rsidR="00183B00" w:rsidRPr="00291C4A">
        <w:fldChar w:fldCharType="begin">
          <w:fldData xml:space="preserve">PEVuZE5vdGU+PENpdGU+PEF1dGhvcj5Sb29zPC9BdXRob3I+PFllYXI+MjAxMTwvWWVhcj48UmVj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</w:fldData>
        </w:fldChar>
      </w:r>
      <w:r w:rsidR="00183B00" w:rsidRPr="00291C4A">
        <w:instrText xml:space="preserve"> ADDIN EN.CITE.DATA </w:instrText>
      </w:r>
      <w:r w:rsidR="00183B00" w:rsidRPr="00291C4A">
        <w:fldChar w:fldCharType="end"/>
      </w:r>
      <w:r w:rsidR="004D6CC7" w:rsidRPr="00291C4A">
        <w:fldChar w:fldCharType="separate"/>
      </w:r>
      <w:r w:rsidR="00427E60" w:rsidRPr="00291C4A">
        <w:t>(Roos, 2011; Snijder et al., 2012)</w:t>
      </w:r>
      <w:r w:rsidR="004D6CC7" w:rsidRPr="00291C4A">
        <w:fldChar w:fldCharType="end"/>
      </w:r>
      <w:r w:rsidRPr="00291C4A">
        <w:t>.</w:t>
      </w:r>
    </w:p>
    <w:p w14:paraId="5873B6C2" w14:textId="1AF7FD7E" w:rsidR="00D0397C" w:rsidRPr="00291C4A" w:rsidRDefault="008E2185" w:rsidP="00D97D89">
      <w:r w:rsidRPr="00291C4A">
        <w:t>A</w:t>
      </w:r>
      <w:r w:rsidR="00D0397C" w:rsidRPr="00291C4A">
        <w:t xml:space="preserve"> glass coverslip was placed on the AFM stage, and 10 µl of the sample solution was </w:t>
      </w:r>
      <w:r w:rsidR="00EC182C" w:rsidRPr="00291C4A">
        <w:t>applied to</w:t>
      </w:r>
      <w:r w:rsidR="00D0397C" w:rsidRPr="00291C4A">
        <w:t xml:space="preserve"> the coverslip and incubate</w:t>
      </w:r>
      <w:r w:rsidR="006F06B7" w:rsidRPr="00291C4A">
        <w:t>d</w:t>
      </w:r>
      <w:r w:rsidR="00D653E5" w:rsidRPr="00291C4A">
        <w:t xml:space="preserve"> at room temperature</w:t>
      </w:r>
      <w:r w:rsidR="00D0397C" w:rsidRPr="00291C4A">
        <w:t xml:space="preserve"> for 15 minutes. The AFM stage was then placed in the AFM, and 100 µl of PBS was added to the sample well. </w:t>
      </w:r>
    </w:p>
    <w:p w14:paraId="295CD9C2" w14:textId="7BA3FD2C" w:rsidR="00426004" w:rsidRPr="00291C4A" w:rsidRDefault="00431212" w:rsidP="00426004">
      <w:r w:rsidRPr="00291C4A">
        <w:t xml:space="preserve">All </w:t>
      </w:r>
      <w:r w:rsidR="00F7396B" w:rsidRPr="00291C4A">
        <w:t>AFM experiments</w:t>
      </w:r>
      <w:r w:rsidR="00150CA1" w:rsidRPr="00291C4A">
        <w:t xml:space="preserve"> were conducted</w:t>
      </w:r>
      <w:r w:rsidR="004E2C05" w:rsidRPr="00291C4A">
        <w:t xml:space="preserve"> </w:t>
      </w:r>
      <w:r w:rsidR="007C4AAB" w:rsidRPr="00291C4A">
        <w:t>with</w:t>
      </w:r>
      <w:r w:rsidR="004E2C05" w:rsidRPr="00291C4A">
        <w:t xml:space="preserve"> a JPK NanoWizard® 3 Ultra Speed AFM (JPK </w:t>
      </w:r>
      <w:r w:rsidR="004470F5" w:rsidRPr="00291C4A">
        <w:t>I</w:t>
      </w:r>
      <w:r w:rsidR="004E2C05" w:rsidRPr="00291C4A">
        <w:t>nstrument</w:t>
      </w:r>
      <w:r w:rsidR="004470F5" w:rsidRPr="00291C4A">
        <w:t>s AG</w:t>
      </w:r>
      <w:r w:rsidR="004E2C05" w:rsidRPr="00291C4A">
        <w:t>, Berlin, Germany)</w:t>
      </w:r>
      <w:r w:rsidR="00426004" w:rsidRPr="00291C4A">
        <w:t xml:space="preserve"> </w:t>
      </w:r>
      <w:r w:rsidR="007C4AAB" w:rsidRPr="00291C4A">
        <w:t>and</w:t>
      </w:r>
      <w:r w:rsidR="00426004" w:rsidRPr="00291C4A">
        <w:t xml:space="preserve"> cantilever qp-BioAC </w:t>
      </w:r>
      <w:r w:rsidR="00A55192" w:rsidRPr="00291C4A">
        <w:t xml:space="preserve">CB3 </w:t>
      </w:r>
      <w:r w:rsidR="00426004" w:rsidRPr="00291C4A">
        <w:t>(</w:t>
      </w:r>
      <w:r w:rsidR="00C4196E" w:rsidRPr="00291C4A">
        <w:t xml:space="preserve">Uniqprobe®, </w:t>
      </w:r>
      <w:r w:rsidR="00426004" w:rsidRPr="00291C4A">
        <w:t xml:space="preserve">Nanosensors™, </w:t>
      </w:r>
      <w:r w:rsidR="00C4196E" w:rsidRPr="00291C4A">
        <w:t>Neuchatel</w:t>
      </w:r>
      <w:r w:rsidR="002913B8" w:rsidRPr="00291C4A">
        <w:t>,</w:t>
      </w:r>
      <w:r w:rsidR="00C4196E" w:rsidRPr="00291C4A">
        <w:t xml:space="preserve"> </w:t>
      </w:r>
      <w:r w:rsidR="00C4196E" w:rsidRPr="00291C4A">
        <w:lastRenderedPageBreak/>
        <w:t>Switzerland</w:t>
      </w:r>
      <w:r w:rsidR="00426004" w:rsidRPr="00291C4A">
        <w:t xml:space="preserve">) with a </w:t>
      </w:r>
      <w:r w:rsidR="003E37D9" w:rsidRPr="00291C4A">
        <w:rPr>
          <w:color w:val="000000" w:themeColor="text1"/>
        </w:rPr>
        <w:t>manufacturer-</w:t>
      </w:r>
      <w:r w:rsidR="00426004" w:rsidRPr="00291C4A">
        <w:rPr>
          <w:color w:val="000000" w:themeColor="text1"/>
        </w:rPr>
        <w:t xml:space="preserve">specified </w:t>
      </w:r>
      <w:r w:rsidR="00426004" w:rsidRPr="00291C4A">
        <w:t>spring constant of 0.</w:t>
      </w:r>
      <w:r w:rsidR="00A55192" w:rsidRPr="00291C4A">
        <w:t xml:space="preserve">03 </w:t>
      </w:r>
      <w:r w:rsidR="00426004" w:rsidRPr="00291C4A">
        <w:t>- 0.</w:t>
      </w:r>
      <w:r w:rsidR="00A346E6" w:rsidRPr="00291C4A">
        <w:t>09</w:t>
      </w:r>
      <w:r w:rsidR="00426004" w:rsidRPr="00291C4A">
        <w:t xml:space="preserve"> N/m and a tip radius smaller than 10 nm. </w:t>
      </w:r>
      <w:r w:rsidR="00426004" w:rsidRPr="00291C4A">
        <w:rPr>
          <w:color w:val="000000" w:themeColor="text1"/>
        </w:rPr>
        <w:t xml:space="preserve">The specific spring constant of each cantilever tip was measured </w:t>
      </w:r>
      <w:r w:rsidR="007B466A" w:rsidRPr="00291C4A">
        <w:rPr>
          <w:color w:val="000000" w:themeColor="text1"/>
        </w:rPr>
        <w:t>at the start of</w:t>
      </w:r>
      <w:r w:rsidR="00E302D6" w:rsidRPr="00291C4A">
        <w:rPr>
          <w:color w:val="000000" w:themeColor="text1"/>
        </w:rPr>
        <w:t xml:space="preserve"> each </w:t>
      </w:r>
      <w:r w:rsidR="007B466A" w:rsidRPr="00291C4A">
        <w:rPr>
          <w:color w:val="000000" w:themeColor="text1"/>
        </w:rPr>
        <w:t>experiment</w:t>
      </w:r>
      <w:r w:rsidR="00426004" w:rsidRPr="00291C4A">
        <w:rPr>
          <w:color w:val="000000" w:themeColor="text1"/>
        </w:rPr>
        <w:t xml:space="preserve"> using the calibration tool on the JPK NanoWizard® software</w:t>
      </w:r>
      <w:r w:rsidR="00171B0E" w:rsidRPr="00291C4A">
        <w:rPr>
          <w:color w:val="000000" w:themeColor="text1"/>
        </w:rPr>
        <w:t>,</w:t>
      </w:r>
      <w:r w:rsidR="00E80B39" w:rsidRPr="00291C4A">
        <w:rPr>
          <w:color w:val="000000" w:themeColor="text1"/>
        </w:rPr>
        <w:t xml:space="preserve"> and the average </w:t>
      </w:r>
      <w:r w:rsidR="00724FA4" w:rsidRPr="00291C4A">
        <w:rPr>
          <w:color w:val="000000" w:themeColor="text1"/>
        </w:rPr>
        <w:t>cantilever stiffness was 0</w:t>
      </w:r>
      <w:r w:rsidR="007E494D" w:rsidRPr="00291C4A">
        <w:rPr>
          <w:color w:val="000000" w:themeColor="text1"/>
        </w:rPr>
        <w:t>.</w:t>
      </w:r>
      <w:r w:rsidR="00724FA4" w:rsidRPr="00291C4A">
        <w:rPr>
          <w:color w:val="000000" w:themeColor="text1"/>
        </w:rPr>
        <w:t>072</w:t>
      </w:r>
      <w:r w:rsidR="00437FC0" w:rsidRPr="00291C4A">
        <w:rPr>
          <w:color w:val="000000" w:themeColor="text1"/>
        </w:rPr>
        <w:t xml:space="preserve"> </w:t>
      </w:r>
      <w:r w:rsidR="00D114F4" w:rsidRPr="00291C4A">
        <w:rPr>
          <w:rFonts w:cstheme="minorHAnsi"/>
          <w:color w:val="000000" w:themeColor="text1"/>
        </w:rPr>
        <w:t>±</w:t>
      </w:r>
      <w:r w:rsidR="00D114F4" w:rsidRPr="00291C4A">
        <w:rPr>
          <w:color w:val="000000" w:themeColor="text1"/>
        </w:rPr>
        <w:t xml:space="preserve"> 0.004</w:t>
      </w:r>
      <w:r w:rsidR="00D222F3" w:rsidRPr="00291C4A">
        <w:rPr>
          <w:color w:val="000000" w:themeColor="text1"/>
        </w:rPr>
        <w:t xml:space="preserve"> </w:t>
      </w:r>
      <w:r w:rsidR="00724FA4" w:rsidRPr="00291C4A">
        <w:rPr>
          <w:color w:val="000000" w:themeColor="text1"/>
        </w:rPr>
        <w:t>N/m</w:t>
      </w:r>
      <w:r w:rsidR="00426004" w:rsidRPr="00291C4A">
        <w:rPr>
          <w:color w:val="000000" w:themeColor="text1"/>
        </w:rPr>
        <w:t>.</w:t>
      </w:r>
    </w:p>
    <w:p w14:paraId="781B1F06" w14:textId="138FA64F" w:rsidR="00216AE2" w:rsidRPr="00291C4A" w:rsidRDefault="000E410D" w:rsidP="00D97D89">
      <w:r w:rsidRPr="00291C4A">
        <w:t>A sample</w:t>
      </w:r>
      <w:r w:rsidR="00897556" w:rsidRPr="00291C4A">
        <w:t xml:space="preserve"> </w:t>
      </w:r>
      <w:r w:rsidR="00102F47" w:rsidRPr="00291C4A">
        <w:t>included</w:t>
      </w:r>
      <w:r w:rsidR="0000127F" w:rsidRPr="00291C4A">
        <w:t xml:space="preserve"> (i) </w:t>
      </w:r>
      <w:r w:rsidR="003F0D33" w:rsidRPr="00291C4A">
        <w:t>force spectroscopy imaging</w:t>
      </w:r>
      <w:r w:rsidR="00C825DD" w:rsidRPr="00291C4A">
        <w:t xml:space="preserve"> </w:t>
      </w:r>
      <w:r w:rsidRPr="00291C4A">
        <w:t xml:space="preserve">of </w:t>
      </w:r>
      <w:r w:rsidR="00C825DD" w:rsidRPr="00291C4A">
        <w:t xml:space="preserve">the entire </w:t>
      </w:r>
      <w:r w:rsidR="004E2C05" w:rsidRPr="00291C4A">
        <w:t>sample to identify individual particles</w:t>
      </w:r>
      <w:r w:rsidR="003F0D33" w:rsidRPr="00291C4A">
        <w:t>,</w:t>
      </w:r>
      <w:r w:rsidR="0000127F" w:rsidRPr="00291C4A">
        <w:t xml:space="preserve"> (ii)</w:t>
      </w:r>
      <w:r w:rsidR="00AD3D43" w:rsidRPr="00291C4A">
        <w:t xml:space="preserve"> nanoindent</w:t>
      </w:r>
      <w:r w:rsidR="00722131" w:rsidRPr="00291C4A">
        <w:t>ation</w:t>
      </w:r>
      <w:r w:rsidR="003F0D33" w:rsidRPr="00291C4A">
        <w:t xml:space="preserve"> of individual particles</w:t>
      </w:r>
      <w:r w:rsidR="00AD3D43" w:rsidRPr="00291C4A">
        <w:t xml:space="preserve">, and </w:t>
      </w:r>
      <w:r w:rsidR="003F0D33" w:rsidRPr="00291C4A">
        <w:t>(iii)</w:t>
      </w:r>
      <w:r w:rsidR="00AD3D43" w:rsidRPr="00291C4A">
        <w:t xml:space="preserve"> repeated </w:t>
      </w:r>
      <w:r w:rsidR="00487404" w:rsidRPr="00291C4A">
        <w:t xml:space="preserve">force spectroscopy </w:t>
      </w:r>
      <w:r w:rsidR="00AD3D43" w:rsidRPr="00291C4A">
        <w:t xml:space="preserve">imaging </w:t>
      </w:r>
      <w:r w:rsidR="004E2C05" w:rsidRPr="00291C4A">
        <w:t xml:space="preserve">of </w:t>
      </w:r>
      <w:r w:rsidR="00AD3D43" w:rsidRPr="00291C4A">
        <w:t>each</w:t>
      </w:r>
      <w:r w:rsidR="004E2C05" w:rsidRPr="00291C4A">
        <w:t xml:space="preserve"> </w:t>
      </w:r>
      <w:r w:rsidR="00FC44EE" w:rsidRPr="00291C4A">
        <w:t xml:space="preserve">identified </w:t>
      </w:r>
      <w:r w:rsidR="004E2C05" w:rsidRPr="00291C4A">
        <w:t>particle</w:t>
      </w:r>
      <w:r w:rsidR="006E2FD0" w:rsidRPr="00291C4A">
        <w:t xml:space="preserve"> </w:t>
      </w:r>
      <w:r w:rsidR="000D55F1" w:rsidRPr="00291C4A">
        <w:t>to capture possible morphological changes of the particles during nanoindentation</w:t>
      </w:r>
      <w:r w:rsidR="0000127F" w:rsidRPr="00291C4A">
        <w:t xml:space="preserve">. </w:t>
      </w:r>
      <w:r w:rsidR="006C4686" w:rsidRPr="00291C4A">
        <w:t xml:space="preserve">75 particles </w:t>
      </w:r>
      <w:r w:rsidR="00715935" w:rsidRPr="00291C4A">
        <w:t xml:space="preserve">were assessed: </w:t>
      </w:r>
      <w:r w:rsidR="006C4686" w:rsidRPr="00291C4A">
        <w:t>n = 19 for Gagᴹ + gp150, n = 31 for Gagᴹ + gp140HA₂tr, and n = 25 for Gagᴹ + gp120HA₂</w:t>
      </w:r>
      <w:r w:rsidR="00715935" w:rsidRPr="00291C4A">
        <w:t>.</w:t>
      </w:r>
    </w:p>
    <w:p w14:paraId="521C9D30" w14:textId="5F0A6A73" w:rsidR="002B573B" w:rsidRPr="00291C4A" w:rsidRDefault="002B573B" w:rsidP="002B573B">
      <w:r w:rsidRPr="00291C4A">
        <w:t xml:space="preserve">All raw AFM data were exported from JPKSPM Data Processing 6.1.79 (JPK Instruments AG) and imported into MATLAB® R2021a </w:t>
      </w:r>
      <w:r w:rsidR="00AB7EC8" w:rsidRPr="00291C4A">
        <w:t>for analysis</w:t>
      </w:r>
      <w:r w:rsidRPr="00291C4A">
        <w:t xml:space="preserve">. </w:t>
      </w:r>
    </w:p>
    <w:p w14:paraId="2491FC75" w14:textId="0D2F98A7" w:rsidR="00C32BA5" w:rsidRPr="00291C4A" w:rsidRDefault="00D0397C" w:rsidP="000D55F1">
      <w:pPr>
        <w:pStyle w:val="Heading3"/>
      </w:pPr>
      <w:bookmarkStart w:id="10" w:name="_Toc156899548"/>
      <w:r w:rsidRPr="00291C4A">
        <w:t>Morphological assessment</w:t>
      </w:r>
      <w:bookmarkEnd w:id="10"/>
      <w:r w:rsidR="00C474FA" w:rsidRPr="00291C4A">
        <w:t xml:space="preserve"> </w:t>
      </w:r>
      <w:r w:rsidR="00C32BA5" w:rsidRPr="00291C4A">
        <w:t>using force spectroscopy mode</w:t>
      </w:r>
    </w:p>
    <w:p w14:paraId="5FB2B325" w14:textId="2D478202" w:rsidR="00D0397C" w:rsidRPr="00291C4A" w:rsidRDefault="00D0397C" w:rsidP="00D97D89">
      <w:bookmarkStart w:id="11" w:name="_Hlk523166606"/>
      <w:r w:rsidRPr="00291C4A">
        <w:t xml:space="preserve">The </w:t>
      </w:r>
      <w:r w:rsidR="00EE2AE9" w:rsidRPr="00291C4A">
        <w:t xml:space="preserve">particle </w:t>
      </w:r>
      <w:r w:rsidRPr="00291C4A">
        <w:t>height was determin</w:t>
      </w:r>
      <w:r w:rsidR="007C23DB" w:rsidRPr="00291C4A">
        <w:t>ed</w:t>
      </w:r>
      <w:r w:rsidRPr="00291C4A">
        <w:t xml:space="preserve"> by the maximum pixel </w:t>
      </w:r>
      <w:r w:rsidR="00FE23DF" w:rsidRPr="00291C4A">
        <w:t>intensity</w:t>
      </w:r>
      <w:r w:rsidRPr="00291C4A">
        <w:t xml:space="preserve"> after applying the plane fitting function in JPKSPM Data Processing 6.1.79 (JPK Instruments AG). Images were cropped before the height measurement </w:t>
      </w:r>
      <w:r w:rsidR="00B1698B" w:rsidRPr="00291C4A">
        <w:t>to eliminate the effects of background debris, imaging noise, or multiple particles, ensuring</w:t>
      </w:r>
      <w:r w:rsidRPr="00291C4A">
        <w:t xml:space="preserve"> the correct height was measured.</w:t>
      </w:r>
    </w:p>
    <w:p w14:paraId="658F7113" w14:textId="08EBE165" w:rsidR="00D0397C" w:rsidRPr="00291C4A" w:rsidRDefault="00637433" w:rsidP="00D97D89">
      <w:pPr>
        <w:pStyle w:val="Heading3"/>
      </w:pPr>
      <w:bookmarkStart w:id="12" w:name="_Ref173425394"/>
      <w:bookmarkStart w:id="13" w:name="_Ref120550328"/>
      <w:bookmarkStart w:id="14" w:name="_Ref120550702"/>
      <w:bookmarkStart w:id="15" w:name="_Toc156899549"/>
      <w:bookmarkEnd w:id="11"/>
      <w:r w:rsidRPr="00291C4A">
        <w:t xml:space="preserve">Mechanical assessment </w:t>
      </w:r>
      <w:r w:rsidR="00A673D3" w:rsidRPr="00291C4A">
        <w:t>using</w:t>
      </w:r>
      <w:r w:rsidRPr="00291C4A">
        <w:t xml:space="preserve"> n</w:t>
      </w:r>
      <w:r w:rsidR="00D0397C" w:rsidRPr="00291C4A">
        <w:t>anoindentation</w:t>
      </w:r>
      <w:bookmarkEnd w:id="12"/>
      <w:r w:rsidR="00D0397C" w:rsidRPr="00291C4A">
        <w:t xml:space="preserve"> </w:t>
      </w:r>
      <w:bookmarkEnd w:id="13"/>
      <w:bookmarkEnd w:id="14"/>
      <w:bookmarkEnd w:id="15"/>
    </w:p>
    <w:p w14:paraId="50FEA5FC" w14:textId="06EFCFFC" w:rsidR="00D0397C" w:rsidRPr="00291C4A" w:rsidRDefault="00D0397C" w:rsidP="00D97D89">
      <w:pPr>
        <w:rPr>
          <w:rFonts w:eastAsia="Times New Roman"/>
        </w:rPr>
      </w:pPr>
      <w:r w:rsidRPr="00291C4A">
        <w:t xml:space="preserve">The experiment involved the </w:t>
      </w:r>
      <w:r w:rsidR="00532A46" w:rsidRPr="00291C4A">
        <w:t>nanoinde</w:t>
      </w:r>
      <w:r w:rsidR="004A493A" w:rsidRPr="00291C4A">
        <w:t>ntation</w:t>
      </w:r>
      <w:r w:rsidRPr="00291C4A">
        <w:t xml:space="preserve"> of </w:t>
      </w:r>
      <w:r w:rsidR="004A493A" w:rsidRPr="00291C4A">
        <w:t xml:space="preserve">a </w:t>
      </w:r>
      <w:r w:rsidRPr="00291C4A">
        <w:t>VLP with a peak force setpoint of 5 nN.</w:t>
      </w:r>
      <w:r w:rsidR="00CD2CB1" w:rsidRPr="00291C4A">
        <w:t xml:space="preserve"> </w:t>
      </w:r>
      <w:r w:rsidRPr="00291C4A">
        <w:t>The spring constant of the VLP</w:t>
      </w:r>
      <w:r w:rsidR="0067176E">
        <w:t xml:space="preserve">, </w:t>
      </w:r>
      <w:proofErr w:type="spellStart"/>
      <w:r w:rsidR="0067176E">
        <w:t>k</w:t>
      </w:r>
      <w:r w:rsidR="0067176E" w:rsidRPr="00566DA6">
        <w:rPr>
          <w:vertAlign w:val="subscript"/>
        </w:rPr>
        <w:t>R</w:t>
      </w:r>
      <w:r w:rsidR="00865EB5" w:rsidRPr="00566DA6">
        <w:rPr>
          <w:i/>
          <w:vertAlign w:val="subscript"/>
        </w:rPr>
        <w:t>i</w:t>
      </w:r>
      <w:proofErr w:type="spellEnd"/>
      <w:r w:rsidR="00101338">
        <w:t>,</w:t>
      </w:r>
      <w:r w:rsidRPr="00291C4A">
        <w:t xml:space="preserve"> was </w:t>
      </w:r>
      <w:r w:rsidR="009B073C" w:rsidRPr="00291C4A">
        <w:t>deter</w:t>
      </w:r>
      <w:r w:rsidR="00F34212" w:rsidRPr="00291C4A">
        <w:t>mined</w:t>
      </w:r>
      <w:r w:rsidRPr="00291C4A">
        <w:t xml:space="preserve"> from </w:t>
      </w:r>
      <w:r w:rsidR="00E862D8" w:rsidRPr="00291C4A">
        <w:t xml:space="preserve">linear </w:t>
      </w:r>
      <w:r w:rsidR="0008745B" w:rsidRPr="00291C4A">
        <w:t xml:space="preserve">fits </w:t>
      </w:r>
      <w:r w:rsidR="00F34212" w:rsidRPr="00291C4A">
        <w:t>to</w:t>
      </w:r>
      <w:r w:rsidR="0008745B" w:rsidRPr="00291C4A">
        <w:t xml:space="preserve"> </w:t>
      </w:r>
      <w:r w:rsidRPr="00291C4A">
        <w:t>two regions of the force-</w:t>
      </w:r>
      <w:r w:rsidR="00404550" w:rsidRPr="00291C4A">
        <w:t>displacement</w:t>
      </w:r>
      <w:r w:rsidRPr="00291C4A">
        <w:t xml:space="preserve"> curve</w:t>
      </w:r>
      <w:r w:rsidR="00013CCF">
        <w:t xml:space="preserve"> (</w:t>
      </w:r>
      <w:r w:rsidR="005C398B">
        <w:rPr>
          <w:rFonts w:cstheme="minorHAnsi"/>
        </w:rPr>
        <w:t xml:space="preserve">supplementary </w:t>
      </w:r>
      <w:r w:rsidR="00013CCF">
        <w:t>Figure S1)</w:t>
      </w:r>
      <w:r w:rsidR="0008745B" w:rsidRPr="00291C4A">
        <w:t xml:space="preserve">, </w:t>
      </w:r>
      <w:r w:rsidR="00680354">
        <w:t xml:space="preserve">with </w:t>
      </w:r>
      <w:r w:rsidR="00D50E93" w:rsidRPr="002D31C7">
        <w:rPr>
          <w:i/>
          <w:iCs/>
        </w:rPr>
        <w:t>i</w:t>
      </w:r>
      <w:r w:rsidR="00D50E93">
        <w:t xml:space="preserve"> = 1</w:t>
      </w:r>
      <w:r w:rsidR="00D50E93" w:rsidRPr="00291C4A">
        <w:t xml:space="preserve"> </w:t>
      </w:r>
      <w:r w:rsidR="00112BD3" w:rsidRPr="00291C4A">
        <w:t xml:space="preserve">for the region </w:t>
      </w:r>
      <w:r w:rsidR="00B4493D">
        <w:t>of linear deformation</w:t>
      </w:r>
      <w:r w:rsidR="00B4493D" w:rsidRPr="00291C4A">
        <w:t xml:space="preserve"> </w:t>
      </w:r>
      <w:r w:rsidR="00112BD3" w:rsidRPr="00291C4A">
        <w:t xml:space="preserve">defined by a </w:t>
      </w:r>
      <w:r w:rsidR="00674E67" w:rsidRPr="00291C4A">
        <w:t xml:space="preserve">force </w:t>
      </w:r>
      <w:r w:rsidR="00D81035" w:rsidRPr="00291C4A">
        <w:t xml:space="preserve">between </w:t>
      </w:r>
      <w:r w:rsidRPr="00291C4A">
        <w:t>0.1 nN and 0.2 nN</w:t>
      </w:r>
      <w:r w:rsidR="0008745B" w:rsidRPr="00291C4A">
        <w:t xml:space="preserve">, and </w:t>
      </w:r>
      <w:r w:rsidR="00D50E93" w:rsidRPr="00566DA6">
        <w:rPr>
          <w:i/>
          <w:iCs/>
        </w:rPr>
        <w:t>i</w:t>
      </w:r>
      <w:r w:rsidR="00D50E93">
        <w:t xml:space="preserve"> = 2</w:t>
      </w:r>
      <w:r w:rsidR="00D81035" w:rsidRPr="00291C4A">
        <w:t xml:space="preserve"> </w:t>
      </w:r>
      <w:r w:rsidR="007C5A56" w:rsidRPr="00291C4A">
        <w:t xml:space="preserve">for the </w:t>
      </w:r>
      <w:r w:rsidR="00566DA6" w:rsidRPr="00291C4A">
        <w:t xml:space="preserve">region </w:t>
      </w:r>
      <w:r w:rsidR="00566DA6">
        <w:t xml:space="preserve">of large, non-linear deformation with a force </w:t>
      </w:r>
      <w:r w:rsidRPr="00291C4A">
        <w:t>between 0.2</w:t>
      </w:r>
      <w:r w:rsidR="00E862D8" w:rsidRPr="00291C4A">
        <w:t xml:space="preserve"> </w:t>
      </w:r>
      <w:r w:rsidRPr="00291C4A">
        <w:t xml:space="preserve">nN and </w:t>
      </w:r>
      <w:r w:rsidR="00AF7007" w:rsidRPr="00291C4A">
        <w:t xml:space="preserve">the </w:t>
      </w:r>
      <w:r w:rsidRPr="00291C4A">
        <w:t xml:space="preserve">breaking </w:t>
      </w:r>
      <w:r w:rsidR="004C0B6F" w:rsidRPr="00291C4A">
        <w:t>point</w:t>
      </w:r>
      <w:r w:rsidR="00B22D67" w:rsidRPr="00291C4A">
        <w:t xml:space="preserve"> </w:t>
      </w:r>
      <w:r w:rsidR="00B22D67" w:rsidRPr="00291C4A">
        <w:fldChar w:fldCharType="begin">
          <w:fldData xml:space="preserve">PEVuZE5vdGU+PENpdGU+PEF1dGhvcj5MaTwvQXV0aG9yPjxZZWFyPjIwMTE8L1llYXI+PFJlY051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</w:fldData>
        </w:fldChar>
      </w:r>
      <w:r w:rsidR="00B22D67" w:rsidRPr="00291C4A">
        <w:instrText xml:space="preserve"> ADDIN EN.CITE </w:instrText>
      </w:r>
      <w:r w:rsidR="00B22D67" w:rsidRPr="00291C4A">
        <w:fldChar w:fldCharType="begin">
          <w:fldData xml:space="preserve">PEVuZE5vdGU+PENpdGU+PEF1dGhvcj5MaTwvQXV0aG9yPjxZZWFyPjIwMTE8L1llYXI+PFJlY051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</w:fldData>
        </w:fldChar>
      </w:r>
      <w:r w:rsidR="00B22D67" w:rsidRPr="00291C4A">
        <w:instrText xml:space="preserve"> ADDIN EN.CITE.DATA </w:instrText>
      </w:r>
      <w:r w:rsidR="00B22D67" w:rsidRPr="00291C4A">
        <w:fldChar w:fldCharType="end"/>
      </w:r>
      <w:r w:rsidR="00B22D67" w:rsidRPr="00291C4A">
        <w:fldChar w:fldCharType="separate"/>
      </w:r>
      <w:r w:rsidR="00B22D67" w:rsidRPr="00291C4A">
        <w:t>(Li et al., 2011; Schaap et al., 2012)</w:t>
      </w:r>
      <w:r w:rsidR="00B22D67" w:rsidRPr="00291C4A">
        <w:fldChar w:fldCharType="end"/>
      </w:r>
      <w:r w:rsidRPr="00291C4A">
        <w:t xml:space="preserve">. The breaking force </w:t>
      </w:r>
      <w:r w:rsidR="00D750D7" w:rsidRPr="00291C4A">
        <w:t xml:space="preserve">was </w:t>
      </w:r>
      <w:r w:rsidR="0067098D" w:rsidRPr="00291C4A">
        <w:t xml:space="preserve">defined </w:t>
      </w:r>
      <w:r w:rsidR="00B1698B" w:rsidRPr="00291C4A">
        <w:t xml:space="preserve">as </w:t>
      </w:r>
      <w:r w:rsidR="0048094D" w:rsidRPr="00291C4A">
        <w:t xml:space="preserve">a decrease </w:t>
      </w:r>
      <w:r w:rsidR="008E4E2E" w:rsidRPr="00291C4A">
        <w:t xml:space="preserve">in the </w:t>
      </w:r>
      <w:r w:rsidR="00D750D7" w:rsidRPr="00291C4A">
        <w:t xml:space="preserve">force </w:t>
      </w:r>
      <w:r w:rsidRPr="00291C4A">
        <w:t xml:space="preserve">value </w:t>
      </w:r>
      <w:r w:rsidR="00D750D7" w:rsidRPr="00291C4A">
        <w:t xml:space="preserve">for two consecutive </w:t>
      </w:r>
      <w:r w:rsidR="00573A31" w:rsidRPr="00291C4A">
        <w:t>data points</w:t>
      </w:r>
      <w:r w:rsidR="000915F6" w:rsidRPr="00291C4A">
        <w:t>, accompanied by</w:t>
      </w:r>
      <w:r w:rsidR="00D750D7" w:rsidRPr="00291C4A" w:rsidDel="007E4916">
        <w:t xml:space="preserve"> </w:t>
      </w:r>
      <w:r w:rsidR="00D750D7" w:rsidRPr="00291C4A">
        <w:t xml:space="preserve">an increase </w:t>
      </w:r>
      <w:r w:rsidR="005A7177" w:rsidRPr="00291C4A">
        <w:t xml:space="preserve">in </w:t>
      </w:r>
      <w:r w:rsidR="00D750D7" w:rsidRPr="00291C4A">
        <w:t>displacement.</w:t>
      </w:r>
    </w:p>
    <w:p w14:paraId="53F33DDF" w14:textId="66CAF523" w:rsidR="007C013C" w:rsidRPr="00291C4A" w:rsidRDefault="006B1F5B" w:rsidP="007C013C">
      <w:r w:rsidRPr="00291C4A">
        <w:t xml:space="preserve">The </w:t>
      </w:r>
      <w:r w:rsidR="0007418A" w:rsidRPr="00291C4A">
        <w:t xml:space="preserve">force-displacement </w:t>
      </w:r>
      <w:r w:rsidR="00896DDF" w:rsidRPr="00291C4A">
        <w:t xml:space="preserve">curve </w:t>
      </w:r>
      <w:r w:rsidR="005A7177" w:rsidRPr="00291C4A">
        <w:t>represents</w:t>
      </w:r>
      <w:r w:rsidRPr="00291C4A">
        <w:t xml:space="preserve"> the system’s total </w:t>
      </w:r>
      <w:r w:rsidR="00FF400B" w:rsidRPr="00291C4A">
        <w:t>spring constant</w:t>
      </w:r>
      <w:r w:rsidR="00A61133" w:rsidRPr="00291C4A">
        <w:t>,</w:t>
      </w:r>
      <w:r w:rsidR="00D114F4" w:rsidRPr="00291C4A">
        <w:t xml:space="preserve"> </w:t>
      </w:r>
      <w:r w:rsidR="00673AA5" w:rsidRPr="00291C4A">
        <w:t>k</w:t>
      </w:r>
      <w:r w:rsidR="00673AA5" w:rsidRPr="00291C4A">
        <w:rPr>
          <w:vertAlign w:val="subscript"/>
        </w:rPr>
        <w:t>t</w:t>
      </w:r>
      <w:r w:rsidRPr="00291C4A">
        <w:t>.</w:t>
      </w:r>
      <w:r w:rsidR="007C013C" w:rsidRPr="00291C4A">
        <w:t xml:space="preserve"> The sample </w:t>
      </w:r>
      <w:r w:rsidR="00FF400B" w:rsidRPr="00291C4A">
        <w:t>spring constant</w:t>
      </w:r>
      <w:r w:rsidR="000B5B87" w:rsidRPr="00291C4A">
        <w:t>,</w:t>
      </w:r>
      <w:r w:rsidR="00D114F4" w:rsidRPr="00291C4A">
        <w:t xml:space="preserve"> </w:t>
      </w:r>
      <w:proofErr w:type="spellStart"/>
      <w:r w:rsidR="00EA6D23" w:rsidRPr="00291C4A">
        <w:t>k</w:t>
      </w:r>
      <w:r w:rsidR="00EA6D23">
        <w:rPr>
          <w:vertAlign w:val="subscript"/>
        </w:rPr>
        <w:t>R</w:t>
      </w:r>
      <w:r w:rsidR="00D43515">
        <w:rPr>
          <w:i/>
          <w:iCs/>
          <w:vertAlign w:val="subscript"/>
        </w:rPr>
        <w:t>i</w:t>
      </w:r>
      <w:proofErr w:type="spellEnd"/>
      <w:r w:rsidR="000B5B87" w:rsidRPr="00291C4A">
        <w:t>,</w:t>
      </w:r>
      <w:r w:rsidR="00673AA5" w:rsidRPr="00291C4A" w:rsidDel="00673AA5">
        <w:t xml:space="preserve"> </w:t>
      </w:r>
      <w:r w:rsidR="007C013C" w:rsidRPr="00291C4A">
        <w:t xml:space="preserve">is calculated using Hooke’s law of two springs </w:t>
      </w:r>
      <w:r w:rsidR="00ED1D8F" w:rsidRPr="00291C4A">
        <w:t>with</w:t>
      </w:r>
      <w:r w:rsidR="00027C73" w:rsidRPr="00291C4A">
        <w:t xml:space="preserve"> the</w:t>
      </w:r>
      <w:r w:rsidR="007C013C" w:rsidRPr="00291C4A">
        <w:t xml:space="preserve"> </w:t>
      </w:r>
      <w:r w:rsidR="00027C73" w:rsidRPr="00291C4A">
        <w:t xml:space="preserve">known </w:t>
      </w:r>
      <w:r w:rsidR="007C013C" w:rsidRPr="00291C4A">
        <w:t xml:space="preserve">cantilever </w:t>
      </w:r>
      <w:r w:rsidR="004D0ADE" w:rsidRPr="00291C4A">
        <w:t>spring constant</w:t>
      </w:r>
      <w:r w:rsidR="000B5B87" w:rsidRPr="00291C4A">
        <w:t>,</w:t>
      </w:r>
      <w:r w:rsidR="00D114F4" w:rsidRPr="00291C4A">
        <w:t xml:space="preserve"> </w:t>
      </w:r>
      <w:r w:rsidR="00AD7BEE" w:rsidRPr="00291C4A">
        <w:t>k</w:t>
      </w:r>
      <w:r w:rsidR="00AD7BEE" w:rsidRPr="00291C4A">
        <w:rPr>
          <w:vertAlign w:val="subscript"/>
        </w:rPr>
        <w:t>c</w:t>
      </w:r>
      <w:r w:rsidR="00027C73" w:rsidRPr="00291C4A">
        <w:t>:</w:t>
      </w:r>
      <w:r w:rsidR="007C013C" w:rsidRPr="00291C4A">
        <w:t xml:space="preserve"> </w:t>
      </w:r>
    </w:p>
    <w:tbl>
      <w:tblPr>
        <w:tblStyle w:val="TableGrid"/>
        <w:tblW w:w="0" w:type="auto"/>
        <w:tblLook w:val="04A0" w:firstRow="1" w:lastRow="0" w:firstColumn="1" w:lastColumn="0" w:noHBand="0" w:noVBand="1"/>
      </w:tblPr>
      <w:tblGrid>
        <w:gridCol w:w="8398"/>
        <w:gridCol w:w="628"/>
      </w:tblGrid>
      <w:tr w:rsidR="003C44E2" w:rsidRPr="00291C4A" w14:paraId="39CD3F6D" w14:textId="77777777" w:rsidTr="008B3C88">
        <w:trPr>
          <w:trHeight w:val="724"/>
        </w:trPr>
        <w:tc>
          <w:tcPr>
            <w:tcW w:w="8398" w:type="dxa"/>
            <w:tcBorders>
              <w:top w:val="nil"/>
              <w:left w:val="nil"/>
              <w:bottom w:val="nil"/>
              <w:right w:val="nil"/>
            </w:tcBorders>
          </w:tcPr>
          <w:p w14:paraId="35996FCD" w14:textId="132B32A8" w:rsidR="007C013C" w:rsidRPr="00291C4A" w:rsidRDefault="00735E38" w:rsidP="008B3C88">
            <w:pPr>
              <w:rPr>
                <w:iCs/>
              </w:rPr>
            </w:pPr>
            <m:oMathPara>
              <m:oMath>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R</m:t>
                    </m:r>
                    <m:r>
                      <w:rPr>
                        <w:rFonts w:ascii="Cambria Math" w:hAnsi="Cambria Math"/>
                      </w:rPr>
                      <m:t>i</m:t>
                    </m:r>
                  </m:sub>
                </m:sSub>
                <m:r>
                  <m:rPr>
                    <m:sty m:val="p"/>
                  </m:rPr>
                  <w:rPr>
                    <w:rFonts w:ascii="Cambria Math" w:hAnsi="Cambria Math"/>
                  </w:rPr>
                  <m:t>=</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c</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t</m:t>
                        </m:r>
                        <m:r>
                          <w:rPr>
                            <w:rFonts w:ascii="Cambria Math" w:hAnsi="Cambria Math"/>
                          </w:rPr>
                          <m:t>i</m:t>
                        </m:r>
                      </m:sub>
                    </m:sSub>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c</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t</m:t>
                        </m:r>
                        <m:r>
                          <w:rPr>
                            <w:rFonts w:ascii="Cambria Math" w:hAnsi="Cambria Math"/>
                          </w:rPr>
                          <m:t>i</m:t>
                        </m:r>
                      </m:sub>
                    </m:sSub>
                  </m:den>
                </m:f>
              </m:oMath>
            </m:oMathPara>
          </w:p>
        </w:tc>
        <w:tc>
          <w:tcPr>
            <w:tcW w:w="628" w:type="dxa"/>
            <w:tcBorders>
              <w:top w:val="nil"/>
              <w:left w:val="nil"/>
              <w:bottom w:val="nil"/>
              <w:right w:val="nil"/>
            </w:tcBorders>
            <w:vAlign w:val="center"/>
          </w:tcPr>
          <w:p w14:paraId="5A62D281" w14:textId="11EA6744" w:rsidR="007C013C" w:rsidRPr="00291C4A" w:rsidRDefault="007C013C" w:rsidP="008B3C88">
            <w:pPr>
              <w:jc w:val="center"/>
            </w:pPr>
            <w:bookmarkStart w:id="16" w:name="_Ref151397592"/>
            <w:r w:rsidRPr="00291C4A">
              <w:t>(</w:t>
            </w:r>
            <w:r w:rsidR="00624D52" w:rsidRPr="00291C4A">
              <w:fldChar w:fldCharType="begin"/>
            </w:r>
            <w:r w:rsidR="00624D52" w:rsidRPr="00291C4A">
              <w:instrText xml:space="preserve"> SEQ Equation \* ARABIC </w:instrText>
            </w:r>
            <w:r w:rsidR="00624D52" w:rsidRPr="00291C4A">
              <w:fldChar w:fldCharType="separate"/>
            </w:r>
            <w:r w:rsidR="006E0113">
              <w:rPr>
                <w:noProof/>
              </w:rPr>
              <w:t>1</w:t>
            </w:r>
            <w:r w:rsidR="00624D52" w:rsidRPr="00291C4A">
              <w:fldChar w:fldCharType="end"/>
            </w:r>
            <w:r w:rsidRPr="00291C4A">
              <w:t>)</w:t>
            </w:r>
            <w:bookmarkEnd w:id="16"/>
          </w:p>
        </w:tc>
      </w:tr>
    </w:tbl>
    <w:p w14:paraId="071EA5A0" w14:textId="586CD621" w:rsidR="00AD473F" w:rsidRPr="00291C4A" w:rsidRDefault="00AD473F" w:rsidP="007A5283"/>
    <w:p w14:paraId="3813B3B2" w14:textId="55F1DF05" w:rsidR="00470A51" w:rsidRPr="00291C4A" w:rsidRDefault="00D0397C" w:rsidP="00D97D89">
      <w:r w:rsidRPr="00291C4A">
        <w:t xml:space="preserve">The thin shell model was used to determine the elastic modulus </w:t>
      </w:r>
      <w:r w:rsidR="00F57544" w:rsidRPr="00291C4A">
        <w:t>E</w:t>
      </w:r>
      <w:r w:rsidRPr="00291C4A">
        <w:t xml:space="preserve"> of the VLP</w:t>
      </w:r>
      <w:r w:rsidR="00E52856" w:rsidRPr="00291C4A">
        <w:t>s</w:t>
      </w:r>
      <w:r w:rsidRPr="00291C4A">
        <w:t xml:space="preserve"> </w:t>
      </w:r>
      <w:r w:rsidR="008458B4" w:rsidRPr="00291C4A">
        <w:fldChar w:fldCharType="begin">
          <w:fldData xml:space="preserve">PEVuZE5vdGU+PENpdGU+PEF1dGhvcj5Sb29zPC9BdXRob3I+PFllYXI+MjAxMTwvWWVhcj48UmVj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</w:fldData>
        </w:fldChar>
      </w:r>
      <w:r w:rsidR="00183B00" w:rsidRPr="00291C4A">
        <w:instrText xml:space="preserve"> ADDIN EN.CITE </w:instrText>
      </w:r>
      <w:r w:rsidR="00183B00" w:rsidRPr="00291C4A">
        <w:fldChar w:fldCharType="begin">
          <w:fldData xml:space="preserve">PEVuZE5vdGU+PENpdGU+PEF1dGhvcj5Sb29zPC9BdXRob3I+PFllYXI+MjAxMTwvWWVhcj48UmVj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</w:fldData>
        </w:fldChar>
      </w:r>
      <w:r w:rsidR="00183B00" w:rsidRPr="00291C4A">
        <w:instrText xml:space="preserve"> ADDIN EN.CITE.DATA </w:instrText>
      </w:r>
      <w:r w:rsidR="00183B00" w:rsidRPr="00291C4A">
        <w:fldChar w:fldCharType="end"/>
      </w:r>
      <w:r w:rsidR="008458B4" w:rsidRPr="00291C4A">
        <w:fldChar w:fldCharType="separate"/>
      </w:r>
      <w:r w:rsidR="00427E60" w:rsidRPr="00291C4A">
        <w:t>(Michel et al., 2006; Roos, 2011; Roos et al., 2009)</w:t>
      </w:r>
      <w:r w:rsidR="008458B4" w:rsidRPr="00291C4A">
        <w:fldChar w:fldCharType="end"/>
      </w:r>
      <w:r w:rsidRPr="00291C4A">
        <w:t>:</w:t>
      </w:r>
    </w:p>
    <w:tbl>
      <w:tblPr>
        <w:tblStyle w:val="TableGrid"/>
        <w:tblW w:w="0" w:type="auto"/>
        <w:tblLook w:val="04A0" w:firstRow="1" w:lastRow="0" w:firstColumn="1" w:lastColumn="0" w:noHBand="0" w:noVBand="1"/>
      </w:tblPr>
      <w:tblGrid>
        <w:gridCol w:w="8500"/>
        <w:gridCol w:w="516"/>
      </w:tblGrid>
      <w:tr w:rsidR="00D0397C" w:rsidRPr="00291C4A" w14:paraId="497C1242" w14:textId="77777777">
        <w:tc>
          <w:tcPr>
            <w:tcW w:w="8500" w:type="dxa"/>
            <w:tcBorders>
              <w:top w:val="nil"/>
              <w:left w:val="nil"/>
              <w:bottom w:val="nil"/>
              <w:right w:val="nil"/>
            </w:tcBorders>
          </w:tcPr>
          <w:p w14:paraId="61098264" w14:textId="7B4322EE" w:rsidR="00D0397C" w:rsidRPr="00291C4A" w:rsidRDefault="001D5CC0" w:rsidP="00D97D89">
            <w:pPr>
              <w:rPr>
                <w:rFonts w:ascii="Times New Roman" w:hAnsi="Times New Roman"/>
                <w:iCs/>
              </w:rPr>
            </w:pPr>
            <m:oMathPara>
              <m:oMath>
                <m:r>
                  <m:rPr>
                    <m:sty m:val="p"/>
                  </m:rPr>
                  <w:rPr>
                    <w:rFonts w:ascii="Cambria Math" w:hAnsi="Cambria Math"/>
                  </w:rPr>
                  <w:lastRenderedPageBreak/>
                  <m:t>E=</m:t>
                </m:r>
                <m:f>
                  <m:fPr>
                    <m:ctrlPr>
                      <w:rPr>
                        <w:rFonts w:ascii="Cambria Math" w:hAnsi="Cambria Math"/>
                        <w:iCs/>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R</m:t>
                        </m:r>
                        <m:r>
                          <w:rPr>
                            <w:rFonts w:ascii="Cambria Math" w:hAnsi="Cambria Math"/>
                          </w:rPr>
                          <m:t>i</m:t>
                        </m:r>
                      </m:sub>
                    </m:sSub>
                    <m:sSub>
                      <m:sSubPr>
                        <m:ctrlPr>
                          <w:rPr>
                            <w:rFonts w:ascii="Cambria Math" w:hAnsi="Cambria Math"/>
                            <w:iCs/>
                          </w:rPr>
                        </m:ctrlPr>
                      </m:sSubPr>
                      <m:e>
                        <m:r>
                          <m:rPr>
                            <m:sty m:val="p"/>
                          </m:rPr>
                          <w:rPr>
                            <w:rFonts w:ascii="Cambria Math" w:hAnsi="Cambria Math"/>
                          </w:rPr>
                          <m:t>R</m:t>
                        </m:r>
                      </m:e>
                      <m:sub>
                        <m:r>
                          <m:rPr>
                            <m:sty m:val="p"/>
                          </m:rPr>
                          <w:rPr>
                            <w:rFonts w:ascii="Cambria Math" w:hAnsi="Cambria Math"/>
                          </w:rPr>
                          <m:t>O</m:t>
                        </m:r>
                      </m:sub>
                    </m:sSub>
                  </m:num>
                  <m:den>
                    <m:r>
                      <m:rPr>
                        <m:sty m:val="p"/>
                      </m:rPr>
                      <w:rPr>
                        <w:rFonts w:ascii="Cambria Math" w:hAnsi="Cambria Math"/>
                      </w:rPr>
                      <m:t>ε</m:t>
                    </m:r>
                    <m:sSup>
                      <m:sSupPr>
                        <m:ctrlPr>
                          <w:rPr>
                            <w:rFonts w:ascii="Cambria Math" w:hAnsi="Cambria Math"/>
                            <w:iCs/>
                          </w:rPr>
                        </m:ctrlPr>
                      </m:sSupPr>
                      <m:e>
                        <m:r>
                          <m:rPr>
                            <m:sty m:val="p"/>
                          </m:rPr>
                          <w:rPr>
                            <w:rFonts w:ascii="Cambria Math" w:hAnsi="Cambria Math"/>
                          </w:rPr>
                          <m:t>t</m:t>
                        </m:r>
                      </m:e>
                      <m:sup>
                        <m:r>
                          <m:rPr>
                            <m:sty m:val="p"/>
                          </m:rPr>
                          <w:rPr>
                            <w:rFonts w:ascii="Cambria Math" w:hAnsi="Cambria Math"/>
                          </w:rPr>
                          <m:t>2</m:t>
                        </m:r>
                      </m:sup>
                    </m:sSup>
                  </m:den>
                </m:f>
              </m:oMath>
            </m:oMathPara>
          </w:p>
        </w:tc>
        <w:tc>
          <w:tcPr>
            <w:tcW w:w="516" w:type="dxa"/>
            <w:tcBorders>
              <w:top w:val="nil"/>
              <w:left w:val="nil"/>
              <w:bottom w:val="nil"/>
              <w:right w:val="nil"/>
            </w:tcBorders>
          </w:tcPr>
          <w:p w14:paraId="44DC10C4" w14:textId="14BAC698" w:rsidR="00D0397C" w:rsidRPr="00291C4A" w:rsidRDefault="00D0397C" w:rsidP="00D97D89">
            <w:bookmarkStart w:id="17" w:name="_Ref116983147"/>
            <w:bookmarkStart w:id="18" w:name="_Ref167277063"/>
            <w:bookmarkStart w:id="19" w:name="_Ref185409196"/>
            <w:r w:rsidRPr="00291C4A">
              <w:t>(</w:t>
            </w:r>
            <w:bookmarkEnd w:id="17"/>
            <w:r w:rsidR="007C013C" w:rsidRPr="00291C4A">
              <w:fldChar w:fldCharType="begin"/>
            </w:r>
            <w:r w:rsidR="007C013C" w:rsidRPr="00291C4A">
              <w:instrText xml:space="preserve"> SEQ Equation \* ARABIC </w:instrText>
            </w:r>
            <w:r w:rsidR="007C013C" w:rsidRPr="00291C4A">
              <w:fldChar w:fldCharType="separate"/>
            </w:r>
            <w:r w:rsidR="006E0113">
              <w:rPr>
                <w:noProof/>
              </w:rPr>
              <w:t>2</w:t>
            </w:r>
            <w:r w:rsidR="007C013C" w:rsidRPr="00291C4A">
              <w:fldChar w:fldCharType="end"/>
            </w:r>
            <w:bookmarkEnd w:id="18"/>
            <w:r w:rsidRPr="00291C4A">
              <w:t>)</w:t>
            </w:r>
            <w:bookmarkEnd w:id="19"/>
          </w:p>
        </w:tc>
      </w:tr>
    </w:tbl>
    <w:p w14:paraId="37D54CC3" w14:textId="77777777" w:rsidR="00D0397C" w:rsidRPr="00291C4A" w:rsidRDefault="00D0397C" w:rsidP="00D97D89"/>
    <w:p w14:paraId="3A6589C2" w14:textId="1306223E" w:rsidR="00D0397C" w:rsidRPr="00291C4A" w:rsidRDefault="00D0397C" w:rsidP="00D97D89">
      <w:r w:rsidRPr="00291C4A">
        <w:t xml:space="preserve">where </w:t>
      </w:r>
      <w:r w:rsidR="00592748" w:rsidRPr="00291C4A">
        <w:t>R</w:t>
      </w:r>
      <w:r w:rsidR="008842A4" w:rsidRPr="00291C4A">
        <w:rPr>
          <w:vertAlign w:val="subscript"/>
        </w:rPr>
        <w:t>O</w:t>
      </w:r>
      <w:r w:rsidR="00592748" w:rsidRPr="00291C4A">
        <w:t xml:space="preserve"> </w:t>
      </w:r>
      <w:r w:rsidRPr="00291C4A">
        <w:t>is the VLP outer radius,</w:t>
      </w:r>
      <w:r w:rsidR="008842A4" w:rsidRPr="00291C4A">
        <w:t xml:space="preserve"> </w:t>
      </w:r>
      <w:r w:rsidR="00E431DC" w:rsidRPr="00291C4A">
        <w:sym w:font="Symbol" w:char="F065"/>
      </w:r>
      <w:r w:rsidRPr="00291C4A">
        <w:t xml:space="preserve"> is </w:t>
      </w:r>
      <w:r w:rsidR="00577521" w:rsidRPr="00291C4A">
        <w:t xml:space="preserve">a </w:t>
      </w:r>
      <w:r w:rsidRPr="00291C4A">
        <w:t>proportionality factor, and</w:t>
      </w:r>
      <w:r w:rsidR="00EF43C4" w:rsidRPr="00291C4A">
        <w:t xml:space="preserve"> </w:t>
      </w:r>
      <w:r w:rsidR="006A428D" w:rsidRPr="00291C4A">
        <w:t xml:space="preserve">t </w:t>
      </w:r>
      <w:r w:rsidRPr="00291C4A">
        <w:t>is the wall thickness</w:t>
      </w:r>
      <w:r w:rsidR="00577521" w:rsidRPr="00291C4A">
        <w:t xml:space="preserve"> of the VLP</w:t>
      </w:r>
      <w:r w:rsidRPr="00291C4A">
        <w:t>.</w:t>
      </w:r>
      <w:r w:rsidR="00EB16A2" w:rsidRPr="00291C4A">
        <w:t xml:space="preserve"> </w:t>
      </w:r>
      <w:r w:rsidRPr="00291C4A">
        <w:t xml:space="preserve">The </w:t>
      </w:r>
      <w:r w:rsidR="00195CDA" w:rsidRPr="00291C4A">
        <w:t>wa</w:t>
      </w:r>
      <w:r w:rsidRPr="00291C4A">
        <w:t xml:space="preserve">ll thickness </w:t>
      </w:r>
      <w:r w:rsidR="008D7F52" w:rsidRPr="00291C4A">
        <w:t>was</w:t>
      </w:r>
      <w:r w:rsidRPr="00291C4A">
        <w:t xml:space="preserve"> obtained </w:t>
      </w:r>
      <w:r w:rsidR="00984594" w:rsidRPr="00291C4A">
        <w:t xml:space="preserve">morphometrically </w:t>
      </w:r>
      <w:r w:rsidRPr="00291C4A">
        <w:t xml:space="preserve">from TEM images of the three VLP types </w:t>
      </w:r>
      <w:r w:rsidR="00EB16A2" w:rsidRPr="00291C4A">
        <w:t xml:space="preserve">as </w:t>
      </w:r>
      <w:r w:rsidRPr="00291C4A" w:rsidDel="009B6362">
        <w:t xml:space="preserve">described </w:t>
      </w:r>
      <w:r w:rsidR="00EB16A2" w:rsidRPr="00291C4A">
        <w:t>above</w:t>
      </w:r>
      <w:r w:rsidRPr="00291C4A">
        <w:t xml:space="preserve">. The proportionality factor was approximated as 1 </w:t>
      </w:r>
      <w:r w:rsidR="00373CDF" w:rsidRPr="00291C4A">
        <w:fldChar w:fldCharType="begin">
          <w:fldData xml:space="preserve">PEVuZE5vdGU+PENpdGU+PEF1dGhvcj5Sb29zPC9BdXRob3I+PFllYXI+MjAxMTwvWWVhcj48UmVj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=
</w:fldData>
        </w:fldChar>
      </w:r>
      <w:r w:rsidR="00183B00" w:rsidRPr="00291C4A">
        <w:instrText xml:space="preserve"> ADDIN EN.CITE </w:instrText>
      </w:r>
      <w:r w:rsidR="00183B00" w:rsidRPr="00291C4A">
        <w:fldChar w:fldCharType="begin">
          <w:fldData xml:space="preserve">PEVuZE5vdGU+PENpdGU+PEF1dGhvcj5Sb29zPC9BdXRob3I+PFllYXI+MjAxMTwvWWVhcj48UmVj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=
</w:fldData>
        </w:fldChar>
      </w:r>
      <w:r w:rsidR="00183B00" w:rsidRPr="00291C4A">
        <w:instrText xml:space="preserve"> ADDIN EN.CITE.DATA </w:instrText>
      </w:r>
      <w:r w:rsidR="00183B00" w:rsidRPr="00291C4A">
        <w:fldChar w:fldCharType="end"/>
      </w:r>
      <w:r w:rsidR="00373CDF" w:rsidRPr="00291C4A">
        <w:fldChar w:fldCharType="separate"/>
      </w:r>
      <w:r w:rsidR="00427E60" w:rsidRPr="00291C4A">
        <w:t>(Gibbons and Klug, 2007; Michel et al., 2006; Roos, 2011)</w:t>
      </w:r>
      <w:r w:rsidR="00373CDF" w:rsidRPr="00291C4A">
        <w:fldChar w:fldCharType="end"/>
      </w:r>
      <w:r w:rsidRPr="00291C4A">
        <w:t xml:space="preserve">. </w:t>
      </w:r>
    </w:p>
    <w:p w14:paraId="3696B2B5" w14:textId="1C0261C3" w:rsidR="00A32ACA" w:rsidRPr="00291C4A" w:rsidRDefault="00426DD8" w:rsidP="007A5283">
      <w:pPr>
        <w:pStyle w:val="Heading3"/>
      </w:pPr>
      <w:bookmarkStart w:id="20" w:name="_Ref155862676"/>
      <w:bookmarkStart w:id="21" w:name="_Toc156899550"/>
      <w:r w:rsidRPr="00291C4A">
        <w:t>A</w:t>
      </w:r>
      <w:r w:rsidR="00A32ACA" w:rsidRPr="00291C4A">
        <w:t>ssess</w:t>
      </w:r>
      <w:r w:rsidRPr="00291C4A">
        <w:t>ment of</w:t>
      </w:r>
      <w:r w:rsidR="00A32ACA" w:rsidRPr="00291C4A">
        <w:t xml:space="preserve"> particle </w:t>
      </w:r>
      <w:r w:rsidR="00FA1FBD" w:rsidRPr="00291C4A">
        <w:t>movement</w:t>
      </w:r>
      <w:r w:rsidR="00A32ACA" w:rsidRPr="00291C4A">
        <w:t xml:space="preserve"> during </w:t>
      </w:r>
      <w:bookmarkEnd w:id="20"/>
      <w:r w:rsidR="00BE1863" w:rsidRPr="00291C4A">
        <w:t>nano</w:t>
      </w:r>
      <w:r w:rsidR="00A32ACA" w:rsidRPr="00291C4A">
        <w:t>indentation</w:t>
      </w:r>
    </w:p>
    <w:p w14:paraId="2F47D22F" w14:textId="1CC1CB3B" w:rsidR="001300D1" w:rsidRPr="00291C4A" w:rsidRDefault="00CB0DCB" w:rsidP="001300D1">
      <w:r w:rsidRPr="00291C4A">
        <w:t xml:space="preserve">The movement </w:t>
      </w:r>
      <w:r w:rsidR="00714974" w:rsidRPr="00291C4A">
        <w:t xml:space="preserve">of a particle during nanoindentation can affect </w:t>
      </w:r>
      <w:r w:rsidR="004C10DA" w:rsidRPr="00291C4A">
        <w:t xml:space="preserve">the force-displacement data </w:t>
      </w:r>
      <w:r w:rsidR="00714974" w:rsidRPr="00291C4A">
        <w:t>and lead to misinterpretation</w:t>
      </w:r>
      <w:r w:rsidRPr="00291C4A">
        <w:t>,</w:t>
      </w:r>
      <w:r w:rsidR="00714974" w:rsidRPr="00291C4A">
        <w:t xml:space="preserve"> </w:t>
      </w:r>
      <w:r w:rsidR="00531B5B" w:rsidRPr="00291C4A">
        <w:t xml:space="preserve">e.g. </w:t>
      </w:r>
      <w:r w:rsidR="00776B37" w:rsidRPr="00291C4A">
        <w:t>as</w:t>
      </w:r>
      <w:r w:rsidR="00AB34AD" w:rsidRPr="00291C4A">
        <w:t xml:space="preserve"> </w:t>
      </w:r>
      <w:r w:rsidR="002C10E1" w:rsidRPr="00291C4A">
        <w:t>particle failure</w:t>
      </w:r>
      <w:r w:rsidR="00E23C43" w:rsidRPr="00291C4A">
        <w:t>.</w:t>
      </w:r>
      <w:r w:rsidR="006A7159" w:rsidRPr="00291C4A">
        <w:t xml:space="preserve"> </w:t>
      </w:r>
      <w:r w:rsidR="001300D1" w:rsidRPr="00291C4A">
        <w:t xml:space="preserve">To </w:t>
      </w:r>
      <w:r w:rsidR="006A7159" w:rsidRPr="00291C4A">
        <w:t>check for</w:t>
      </w:r>
      <w:r w:rsidR="007755F0" w:rsidRPr="00291C4A">
        <w:t xml:space="preserve"> any </w:t>
      </w:r>
      <w:r w:rsidR="008C01B1" w:rsidRPr="00291C4A">
        <w:t>movement</w:t>
      </w:r>
      <w:r w:rsidR="001300D1" w:rsidRPr="00291C4A">
        <w:t xml:space="preserve"> of </w:t>
      </w:r>
      <w:r w:rsidR="00C12280" w:rsidRPr="00291C4A">
        <w:t>a</w:t>
      </w:r>
      <w:r w:rsidR="001300D1" w:rsidRPr="00291C4A">
        <w:t xml:space="preserve"> particle </w:t>
      </w:r>
      <w:r w:rsidR="00431AF6" w:rsidRPr="00291C4A">
        <w:t>on</w:t>
      </w:r>
      <w:r w:rsidR="001300D1" w:rsidRPr="00291C4A">
        <w:t xml:space="preserve"> the </w:t>
      </w:r>
      <w:r w:rsidR="00431AF6" w:rsidRPr="00291C4A">
        <w:t>substrate</w:t>
      </w:r>
      <w:r w:rsidR="001300D1" w:rsidRPr="00291C4A">
        <w:t xml:space="preserve">, </w:t>
      </w:r>
      <w:r w:rsidR="009F7F22" w:rsidRPr="00291C4A">
        <w:t xml:space="preserve">the </w:t>
      </w:r>
      <w:r w:rsidR="002767B9" w:rsidRPr="00291C4A">
        <w:t>AFM</w:t>
      </w:r>
      <w:r w:rsidR="001300D1" w:rsidRPr="00291C4A">
        <w:t xml:space="preserve"> images of </w:t>
      </w:r>
      <w:r w:rsidR="000915F6" w:rsidRPr="00291C4A">
        <w:t>the particle before and after indentation were imported into Fiji (Schindelin et al., 2012), aligned using the DS4H Image Alignment plugin (Bulgarelli et al., 2019) with three background debris items,</w:t>
      </w:r>
      <w:r w:rsidR="00FA7A12" w:rsidRPr="00291C4A">
        <w:t xml:space="preserve"> and visually inspected</w:t>
      </w:r>
      <w:r w:rsidR="001300D1" w:rsidRPr="00291C4A">
        <w:t>.</w:t>
      </w:r>
      <w:r w:rsidR="00675759" w:rsidRPr="00291C4A">
        <w:t xml:space="preserve"> This proc</w:t>
      </w:r>
      <w:r w:rsidR="00FA7A12" w:rsidRPr="00291C4A">
        <w:t>edure</w:t>
      </w:r>
      <w:r w:rsidR="00675759" w:rsidRPr="00291C4A">
        <w:t xml:space="preserve"> </w:t>
      </w:r>
      <w:r w:rsidR="007C790E" w:rsidRPr="00291C4A">
        <w:t xml:space="preserve">confirmed the absence of particle movement for all </w:t>
      </w:r>
      <w:r w:rsidR="00C817FF" w:rsidRPr="00291C4A">
        <w:t>nanoindentation experiments</w:t>
      </w:r>
      <w:r w:rsidR="0013526E" w:rsidRPr="00291C4A">
        <w:t xml:space="preserve"> (</w:t>
      </w:r>
      <w:r w:rsidR="0055268E">
        <w:rPr>
          <w:rFonts w:cstheme="minorHAnsi"/>
        </w:rPr>
        <w:t xml:space="preserve">supplementary </w:t>
      </w:r>
      <w:r w:rsidR="0013526E" w:rsidRPr="00291C4A">
        <w:t>Figure S</w:t>
      </w:r>
      <w:r w:rsidR="00013CCF">
        <w:t>2</w:t>
      </w:r>
      <w:r w:rsidR="0013526E" w:rsidRPr="00291C4A">
        <w:t>)</w:t>
      </w:r>
      <w:r w:rsidR="001300D1" w:rsidRPr="00291C4A">
        <w:t>.</w:t>
      </w:r>
    </w:p>
    <w:p w14:paraId="39F82D52" w14:textId="772C4827" w:rsidR="00D0397C" w:rsidRPr="00291C4A" w:rsidRDefault="00D0397C" w:rsidP="00D97D89">
      <w:pPr>
        <w:pStyle w:val="Heading2"/>
      </w:pPr>
      <w:bookmarkStart w:id="22" w:name="_Ref120549265"/>
      <w:bookmarkStart w:id="23" w:name="_Toc156899551"/>
      <w:bookmarkEnd w:id="4"/>
      <w:bookmarkEnd w:id="21"/>
      <w:r w:rsidRPr="00291C4A">
        <w:t>Finite element simulation of VLP nanoindentation</w:t>
      </w:r>
      <w:bookmarkEnd w:id="22"/>
      <w:bookmarkEnd w:id="23"/>
    </w:p>
    <w:p w14:paraId="7B232579" w14:textId="249A7319" w:rsidR="00D0397C" w:rsidRPr="00291C4A" w:rsidRDefault="00D0397C" w:rsidP="00D97D89">
      <w:pPr>
        <w:pStyle w:val="Heading3"/>
      </w:pPr>
      <w:r w:rsidRPr="00291C4A">
        <w:t>Geometry</w:t>
      </w:r>
    </w:p>
    <w:p w14:paraId="7FCE8286" w14:textId="37FBEDE7" w:rsidR="009D5333" w:rsidRPr="00291C4A" w:rsidRDefault="009D5333" w:rsidP="009D5333">
      <w:r w:rsidRPr="00291C4A">
        <w:t>The VLP</w:t>
      </w:r>
      <w:r w:rsidR="00F91C3F" w:rsidRPr="00291C4A">
        <w:t xml:space="preserve"> was </w:t>
      </w:r>
      <w:r w:rsidR="00C630FE" w:rsidRPr="00291C4A">
        <w:t xml:space="preserve">modelled in </w:t>
      </w:r>
      <w:r w:rsidR="00915C99" w:rsidRPr="00291C4A">
        <w:t>Abaqus/CAE 2022 (Simulia, Dassault Systèmes)</w:t>
      </w:r>
      <w:r w:rsidR="00C630FE" w:rsidRPr="00291C4A">
        <w:t xml:space="preserve"> and </w:t>
      </w:r>
      <w:r w:rsidR="00BA7B20" w:rsidRPr="00291C4A">
        <w:t>represented by a spherical sh</w:t>
      </w:r>
      <w:r w:rsidR="00A71C87" w:rsidRPr="00291C4A">
        <w:t xml:space="preserve">ell geometry </w:t>
      </w:r>
      <w:r w:rsidR="00850E7D" w:rsidRPr="00291C4A">
        <w:t xml:space="preserve">with </w:t>
      </w:r>
      <w:r w:rsidR="00906D9B" w:rsidRPr="00291C4A">
        <w:t>outer and inner diameter</w:t>
      </w:r>
      <w:r w:rsidR="000915F6" w:rsidRPr="00291C4A">
        <w:t>s</w:t>
      </w:r>
      <w:r w:rsidR="00906D9B" w:rsidRPr="00291C4A">
        <w:t xml:space="preserve"> </w:t>
      </w:r>
      <w:r w:rsidR="00850E7D" w:rsidRPr="00291C4A">
        <w:t xml:space="preserve">obtained from </w:t>
      </w:r>
      <w:r w:rsidR="0039716D" w:rsidRPr="00291C4A">
        <w:t>m</w:t>
      </w:r>
      <w:r w:rsidRPr="00291C4A">
        <w:t>orphometric analysis of TEM images</w:t>
      </w:r>
      <w:r w:rsidR="00BB4EE0" w:rsidRPr="00291C4A">
        <w:t xml:space="preserve"> (Section </w:t>
      </w:r>
      <w:r w:rsidR="00BB4EE0" w:rsidRPr="00291C4A">
        <w:fldChar w:fldCharType="begin"/>
      </w:r>
      <w:r w:rsidR="00BB4EE0" w:rsidRPr="00291C4A">
        <w:instrText xml:space="preserve"> REF _Ref173237320 \r \h </w:instrText>
      </w:r>
      <w:r w:rsidR="0025226A" w:rsidRPr="00291C4A">
        <w:instrText xml:space="preserve"> \* MERGEFORMAT </w:instrText>
      </w:r>
      <w:r w:rsidR="00BB4EE0" w:rsidRPr="00291C4A">
        <w:fldChar w:fldCharType="separate"/>
      </w:r>
      <w:r w:rsidR="006E0113">
        <w:t>2.3</w:t>
      </w:r>
      <w:r w:rsidR="00BB4EE0" w:rsidRPr="00291C4A">
        <w:fldChar w:fldCharType="end"/>
      </w:r>
      <w:r w:rsidR="00BB4EE0" w:rsidRPr="00291C4A">
        <w:t>)</w:t>
      </w:r>
      <w:r w:rsidR="000A123E" w:rsidRPr="00291C4A">
        <w:t xml:space="preserve">, i.e. </w:t>
      </w:r>
      <w:r w:rsidR="00AE4C78" w:rsidRPr="00291C4A">
        <w:t xml:space="preserve">the </w:t>
      </w:r>
      <w:r w:rsidRPr="00291C4A">
        <w:t>outer diameter of 172 nm for Gag</w:t>
      </w:r>
      <w:r w:rsidRPr="00291C4A">
        <w:rPr>
          <w:rFonts w:cstheme="minorHAnsi"/>
        </w:rPr>
        <w:t>ᴹ</w:t>
      </w:r>
      <w:r w:rsidRPr="00291C4A">
        <w:t xml:space="preserve"> + gp150, 179 nm for Gag</w:t>
      </w:r>
      <w:r w:rsidRPr="00291C4A">
        <w:rPr>
          <w:rFonts w:cstheme="minorHAnsi"/>
        </w:rPr>
        <w:t>ᴹ</w:t>
      </w:r>
      <w:r w:rsidRPr="00291C4A">
        <w:t xml:space="preserve"> + gp140HA</w:t>
      </w:r>
      <w:r w:rsidRPr="00291C4A">
        <w:rPr>
          <w:rFonts w:cstheme="minorHAnsi"/>
        </w:rPr>
        <w:t>₂</w:t>
      </w:r>
      <w:r w:rsidRPr="00291C4A">
        <w:t>tr, and 169 nm for Gag</w:t>
      </w:r>
      <w:r w:rsidRPr="00291C4A">
        <w:rPr>
          <w:rFonts w:cstheme="minorHAnsi"/>
        </w:rPr>
        <w:t>ᴹ</w:t>
      </w:r>
      <w:r w:rsidRPr="00291C4A">
        <w:t xml:space="preserve"> + gp120HA</w:t>
      </w:r>
      <w:r w:rsidRPr="00291C4A">
        <w:rPr>
          <w:rFonts w:cstheme="minorHAnsi"/>
        </w:rPr>
        <w:t xml:space="preserve">₂. </w:t>
      </w:r>
      <w:r w:rsidR="005752FF" w:rsidRPr="00291C4A">
        <w:rPr>
          <w:rFonts w:cstheme="minorHAnsi"/>
        </w:rPr>
        <w:t xml:space="preserve">and </w:t>
      </w:r>
      <w:r w:rsidRPr="00291C4A">
        <w:t xml:space="preserve">inner </w:t>
      </w:r>
      <w:r w:rsidR="00CA2C56" w:rsidRPr="00291C4A">
        <w:t>diameter of</w:t>
      </w:r>
      <w:r w:rsidR="003F15EF" w:rsidRPr="00291C4A">
        <w:t xml:space="preserve"> </w:t>
      </w:r>
      <w:r w:rsidRPr="00291C4A">
        <w:t>138 nm for Gagᴹ + gp150, 144 nm for Gagᴹ + gp140HA₂tr, and 130 nm for Gagᴹ + gp120HA₂.</w:t>
      </w:r>
    </w:p>
    <w:p w14:paraId="0E618587" w14:textId="196210CD" w:rsidR="00D0397C" w:rsidRPr="00291C4A" w:rsidRDefault="00D0397C" w:rsidP="00D97D89">
      <w:r w:rsidRPr="00291C4A">
        <w:t xml:space="preserve">The cantilever tip </w:t>
      </w:r>
      <w:r w:rsidR="007E753F" w:rsidRPr="00291C4A">
        <w:t xml:space="preserve">and substrate were </w:t>
      </w:r>
      <w:r w:rsidR="00BC65C6" w:rsidRPr="00291C4A">
        <w:t xml:space="preserve">geometrically </w:t>
      </w:r>
      <w:r w:rsidRPr="00291C4A">
        <w:t>modelled as a solid sphere with a radius of 10 nm</w:t>
      </w:r>
      <w:r w:rsidRPr="00291C4A" w:rsidDel="00E67F14">
        <w:t xml:space="preserve"> </w:t>
      </w:r>
      <w:r w:rsidR="00BC65C6" w:rsidRPr="00291C4A">
        <w:t>and a rectangular cuboid with dimensions</w:t>
      </w:r>
      <w:r w:rsidR="004D369E" w:rsidRPr="00291C4A">
        <w:t xml:space="preserve"> of</w:t>
      </w:r>
      <w:r w:rsidRPr="00291C4A" w:rsidDel="004D369E">
        <w:t xml:space="preserve"> </w:t>
      </w:r>
      <w:r w:rsidRPr="00291C4A">
        <w:t>200</w:t>
      </w:r>
      <w:r w:rsidR="004D369E" w:rsidRPr="00291C4A">
        <w:t xml:space="preserve"> </w:t>
      </w:r>
      <w:r w:rsidRPr="00291C4A">
        <w:t>x</w:t>
      </w:r>
      <w:r w:rsidR="004D369E" w:rsidRPr="00291C4A">
        <w:t xml:space="preserve"> </w:t>
      </w:r>
      <w:r w:rsidRPr="00291C4A">
        <w:t>200</w:t>
      </w:r>
      <w:r w:rsidR="004D369E" w:rsidRPr="00291C4A">
        <w:t xml:space="preserve"> </w:t>
      </w:r>
      <w:r w:rsidRPr="00291C4A">
        <w:t>x</w:t>
      </w:r>
      <w:r w:rsidR="004D369E" w:rsidRPr="00291C4A">
        <w:t xml:space="preserve"> </w:t>
      </w:r>
      <w:r w:rsidRPr="00291C4A">
        <w:t>20 nm</w:t>
      </w:r>
      <w:r w:rsidR="00452822" w:rsidRPr="00291C4A">
        <w:t>, respectively</w:t>
      </w:r>
      <w:r w:rsidR="00707332" w:rsidRPr="00291C4A">
        <w:t xml:space="preserve"> (Abaqus CAE 2022, Simulia, Dassault Systèmes)</w:t>
      </w:r>
      <w:r w:rsidRPr="00291C4A">
        <w:t>.</w:t>
      </w:r>
    </w:p>
    <w:p w14:paraId="7C393B8C" w14:textId="521995E2" w:rsidR="00D0397C" w:rsidRPr="00291C4A" w:rsidRDefault="00D0397C" w:rsidP="00D97D89">
      <w:pPr>
        <w:pStyle w:val="Heading3"/>
      </w:pPr>
      <w:r w:rsidRPr="00291C4A">
        <w:t>Mesh specifications</w:t>
      </w:r>
    </w:p>
    <w:p w14:paraId="3AAE6471" w14:textId="792AE54E" w:rsidR="00D0397C" w:rsidRPr="00291C4A" w:rsidRDefault="00D0397C" w:rsidP="00D97D89">
      <w:r w:rsidRPr="00291C4A">
        <w:t xml:space="preserve">The </w:t>
      </w:r>
      <w:r w:rsidR="00931FD8" w:rsidRPr="00291C4A">
        <w:t>VLP was meshed using the sweep technique, with the sweep path around the sphere’s circumference</w:t>
      </w:r>
      <w:r w:rsidR="003F6C8C" w:rsidRPr="00291C4A">
        <w:t xml:space="preserve">, </w:t>
      </w:r>
      <w:r w:rsidR="001D0C81" w:rsidRPr="00291C4A">
        <w:t>refining the</w:t>
      </w:r>
      <w:r w:rsidRPr="00291C4A">
        <w:t xml:space="preserve"> mesh </w:t>
      </w:r>
      <w:r w:rsidR="001D0C81" w:rsidRPr="00291C4A">
        <w:t xml:space="preserve">from the </w:t>
      </w:r>
      <w:r w:rsidR="00583E24" w:rsidRPr="00291C4A">
        <w:t>mid-circumference</w:t>
      </w:r>
      <w:r w:rsidR="00720055" w:rsidRPr="00291C4A">
        <w:t xml:space="preserve"> towards</w:t>
      </w:r>
      <w:r w:rsidRPr="00291C4A">
        <w:t xml:space="preserve"> </w:t>
      </w:r>
      <w:r w:rsidR="00A62034" w:rsidRPr="00291C4A">
        <w:t>the</w:t>
      </w:r>
      <w:r w:rsidR="00720055" w:rsidRPr="00291C4A">
        <w:t xml:space="preserve"> </w:t>
      </w:r>
      <w:r w:rsidR="00A62034" w:rsidRPr="00291C4A">
        <w:t xml:space="preserve">contact region </w:t>
      </w:r>
      <w:r w:rsidRPr="00291C4A">
        <w:t xml:space="preserve">with the indenter. </w:t>
      </w:r>
      <w:r w:rsidR="009C65B6" w:rsidRPr="00291C4A">
        <w:t>A</w:t>
      </w:r>
      <w:r w:rsidRPr="00291C4A">
        <w:t xml:space="preserve"> hex-dominated mesh </w:t>
      </w:r>
      <w:r w:rsidR="004E7AD6" w:rsidRPr="00291C4A">
        <w:t>with</w:t>
      </w:r>
      <w:r w:rsidRPr="00291C4A" w:rsidDel="002F4141">
        <w:t xml:space="preserve"> </w:t>
      </w:r>
      <w:r w:rsidRPr="00291C4A">
        <w:t xml:space="preserve">hexahedral elements </w:t>
      </w:r>
      <w:r w:rsidR="00E14D7B" w:rsidRPr="00291C4A">
        <w:t>(C</w:t>
      </w:r>
      <w:r w:rsidR="0063309E" w:rsidRPr="00291C4A">
        <w:t>3D8I)</w:t>
      </w:r>
      <w:r w:rsidRPr="00291C4A">
        <w:t xml:space="preserve"> </w:t>
      </w:r>
      <w:r w:rsidR="002F4141" w:rsidRPr="00291C4A">
        <w:t>and</w:t>
      </w:r>
      <w:r w:rsidRPr="00291C4A">
        <w:t xml:space="preserve"> linear wedge elements</w:t>
      </w:r>
      <w:r w:rsidR="00A9355A" w:rsidRPr="00291C4A">
        <w:t xml:space="preserve"> </w:t>
      </w:r>
      <w:r w:rsidR="00137E3F" w:rsidRPr="00291C4A">
        <w:t>(C3D6)</w:t>
      </w:r>
      <w:r w:rsidR="00A9355A" w:rsidRPr="00291C4A">
        <w:t xml:space="preserve"> was used</w:t>
      </w:r>
      <w:r w:rsidRPr="00291C4A">
        <w:t>. The three VLP</w:t>
      </w:r>
      <w:r w:rsidR="0032003A" w:rsidRPr="00291C4A">
        <w:t xml:space="preserve"> types </w:t>
      </w:r>
      <w:r w:rsidR="00CA2C56" w:rsidRPr="00291C4A">
        <w:t xml:space="preserve">had </w:t>
      </w:r>
      <w:r w:rsidR="00230E3A" w:rsidRPr="00291C4A">
        <w:t>slightly different</w:t>
      </w:r>
      <w:r w:rsidR="0032003A" w:rsidRPr="00291C4A">
        <w:t xml:space="preserve"> </w:t>
      </w:r>
      <w:r w:rsidR="00230E3A" w:rsidRPr="00291C4A">
        <w:t>element</w:t>
      </w:r>
      <w:r w:rsidRPr="00291C4A" w:rsidDel="0032003A">
        <w:t xml:space="preserve"> </w:t>
      </w:r>
      <w:r w:rsidRPr="00291C4A">
        <w:t>number</w:t>
      </w:r>
      <w:r w:rsidR="0032003A" w:rsidRPr="00291C4A">
        <w:t>s</w:t>
      </w:r>
      <w:r w:rsidRPr="00291C4A">
        <w:t xml:space="preserve"> of </w:t>
      </w:r>
      <w:r w:rsidR="0032003A" w:rsidRPr="00291C4A">
        <w:t xml:space="preserve">278,976 for </w:t>
      </w:r>
      <w:r w:rsidRPr="00291C4A">
        <w:t>Gag</w:t>
      </w:r>
      <w:r w:rsidRPr="00291C4A">
        <w:rPr>
          <w:rFonts w:cstheme="minorHAnsi"/>
        </w:rPr>
        <w:t>ᴹ</w:t>
      </w:r>
      <w:r w:rsidRPr="00291C4A">
        <w:t xml:space="preserve"> + gp150</w:t>
      </w:r>
      <w:r w:rsidR="0032003A" w:rsidRPr="00291C4A">
        <w:t xml:space="preserve">, 282,692 for </w:t>
      </w:r>
      <w:r w:rsidRPr="00291C4A">
        <w:t>Gag</w:t>
      </w:r>
      <w:r w:rsidRPr="00291C4A">
        <w:rPr>
          <w:rFonts w:cstheme="minorHAnsi"/>
        </w:rPr>
        <w:t>ᴹ</w:t>
      </w:r>
      <w:r w:rsidRPr="00291C4A">
        <w:t xml:space="preserve"> + gp140HA</w:t>
      </w:r>
      <w:r w:rsidRPr="00291C4A">
        <w:rPr>
          <w:rFonts w:cstheme="minorHAnsi"/>
        </w:rPr>
        <w:t>₂</w:t>
      </w:r>
      <w:r w:rsidRPr="00291C4A">
        <w:t>tr</w:t>
      </w:r>
      <w:r w:rsidR="0032003A" w:rsidRPr="00291C4A">
        <w:t xml:space="preserve">, </w:t>
      </w:r>
      <w:r w:rsidRPr="00291C4A">
        <w:t xml:space="preserve">and </w:t>
      </w:r>
      <w:r w:rsidR="00600E24" w:rsidRPr="00291C4A">
        <w:rPr>
          <w:rFonts w:cstheme="minorHAnsi"/>
        </w:rPr>
        <w:t xml:space="preserve">278,786 for </w:t>
      </w:r>
      <w:r w:rsidRPr="00291C4A">
        <w:t>Gag</w:t>
      </w:r>
      <w:r w:rsidRPr="00291C4A">
        <w:rPr>
          <w:rFonts w:cstheme="minorHAnsi"/>
        </w:rPr>
        <w:t>ᴹ</w:t>
      </w:r>
      <w:r w:rsidRPr="00291C4A">
        <w:t xml:space="preserve"> + gp120HA</w:t>
      </w:r>
      <w:r w:rsidRPr="00291C4A">
        <w:rPr>
          <w:rFonts w:cstheme="minorHAnsi"/>
        </w:rPr>
        <w:t>₂</w:t>
      </w:r>
      <w:r w:rsidR="00230E3A" w:rsidRPr="00291C4A">
        <w:rPr>
          <w:rFonts w:cstheme="minorHAnsi"/>
        </w:rPr>
        <w:t>,</w:t>
      </w:r>
      <w:r w:rsidRPr="00291C4A">
        <w:rPr>
          <w:rFonts w:cstheme="minorHAnsi"/>
        </w:rPr>
        <w:t xml:space="preserve"> </w:t>
      </w:r>
      <w:r w:rsidR="00230E3A" w:rsidRPr="00291C4A">
        <w:rPr>
          <w:rFonts w:cstheme="minorHAnsi"/>
        </w:rPr>
        <w:t>due</w:t>
      </w:r>
      <w:r w:rsidR="00123C82" w:rsidRPr="00291C4A">
        <w:rPr>
          <w:rFonts w:cstheme="minorHAnsi"/>
        </w:rPr>
        <w:t xml:space="preserve"> </w:t>
      </w:r>
      <w:r w:rsidR="00230E3A" w:rsidRPr="00291C4A">
        <w:rPr>
          <w:rFonts w:cstheme="minorHAnsi"/>
        </w:rPr>
        <w:t xml:space="preserve">to </w:t>
      </w:r>
      <w:r w:rsidR="00A74038" w:rsidRPr="00291C4A">
        <w:rPr>
          <w:rFonts w:cstheme="minorHAnsi"/>
        </w:rPr>
        <w:t>the differen</w:t>
      </w:r>
      <w:r w:rsidR="007714B3" w:rsidRPr="00291C4A">
        <w:rPr>
          <w:rFonts w:cstheme="minorHAnsi"/>
        </w:rPr>
        <w:t xml:space="preserve">t dimensions of </w:t>
      </w:r>
      <w:r w:rsidR="00A74038" w:rsidRPr="00291C4A">
        <w:rPr>
          <w:rFonts w:cstheme="minorHAnsi"/>
        </w:rPr>
        <w:t>the three VLP types.</w:t>
      </w:r>
    </w:p>
    <w:p w14:paraId="132B925E" w14:textId="12A71CE4" w:rsidR="00AB03C7" w:rsidRPr="00291C4A" w:rsidRDefault="00AB03C7" w:rsidP="00D97D89">
      <w:r w:rsidRPr="00291C4A">
        <w:lastRenderedPageBreak/>
        <w:t>The cantilever tip and substrate were meshed with 2,208 and 16</w:t>
      </w:r>
      <w:r w:rsidR="00314FC4" w:rsidRPr="00291C4A">
        <w:t>, respectively,</w:t>
      </w:r>
      <w:r w:rsidRPr="00291C4A">
        <w:t xml:space="preserve"> 8-node linear brick elements with incompatible modes (C3D8I). </w:t>
      </w:r>
    </w:p>
    <w:p w14:paraId="72464EB4" w14:textId="5627476F" w:rsidR="00D0397C" w:rsidRPr="00291C4A" w:rsidRDefault="00D0397C" w:rsidP="00D97D89">
      <w:r w:rsidRPr="00291C4A">
        <w:t xml:space="preserve">A mesh convergence study was </w:t>
      </w:r>
      <w:r w:rsidR="000915F6" w:rsidRPr="00291C4A">
        <w:t>conducted to determine an optimal</w:t>
      </w:r>
      <w:r w:rsidR="000A3FF9" w:rsidRPr="00291C4A">
        <w:t xml:space="preserve"> mesh size</w:t>
      </w:r>
      <w:r w:rsidRPr="00291C4A">
        <w:t xml:space="preserve">. </w:t>
      </w:r>
      <w:r w:rsidR="005C4594" w:rsidRPr="00291C4A">
        <w:t>C</w:t>
      </w:r>
      <w:r w:rsidRPr="00291C4A">
        <w:t xml:space="preserve">onvergence was reached at </w:t>
      </w:r>
      <w:r w:rsidR="005C6045" w:rsidRPr="00291C4A">
        <w:t xml:space="preserve">approximately </w:t>
      </w:r>
      <w:r w:rsidRPr="00291C4A">
        <w:t>165</w:t>
      </w:r>
      <w:r w:rsidR="002277F0" w:rsidRPr="00291C4A">
        <w:t>,</w:t>
      </w:r>
      <w:r w:rsidRPr="00291C4A">
        <w:t xml:space="preserve">000 elements, with </w:t>
      </w:r>
      <w:r w:rsidR="005C4594" w:rsidRPr="00291C4A">
        <w:t xml:space="preserve">a difference </w:t>
      </w:r>
      <w:r w:rsidR="004677F9" w:rsidRPr="00291C4A">
        <w:t>in</w:t>
      </w:r>
      <w:r w:rsidR="005C4594" w:rsidRPr="00291C4A">
        <w:t xml:space="preserve"> </w:t>
      </w:r>
      <w:r w:rsidR="004677F9" w:rsidRPr="00291C4A">
        <w:t xml:space="preserve">the </w:t>
      </w:r>
      <w:r w:rsidRPr="00291C4A">
        <w:t xml:space="preserve">force value </w:t>
      </w:r>
      <w:r w:rsidR="004677F9" w:rsidRPr="00291C4A">
        <w:t xml:space="preserve">of </w:t>
      </w:r>
      <w:r w:rsidRPr="00291C4A">
        <w:t>less than 5% for all simulations with a finer mesh (i.e. more than 165</w:t>
      </w:r>
      <w:r w:rsidR="002277F0" w:rsidRPr="00291C4A">
        <w:t>,</w:t>
      </w:r>
      <w:r w:rsidRPr="00291C4A">
        <w:t>000 elements)</w:t>
      </w:r>
      <w:r w:rsidR="000636F9" w:rsidRPr="00291C4A">
        <w:t xml:space="preserve">, see </w:t>
      </w:r>
      <w:r w:rsidR="00D446EB">
        <w:t xml:space="preserve">supplementary </w:t>
      </w:r>
      <w:r w:rsidR="0048436D" w:rsidRPr="00291C4A">
        <w:t>Table S1</w:t>
      </w:r>
      <w:r w:rsidRPr="00291C4A">
        <w:t>.</w:t>
      </w:r>
    </w:p>
    <w:p w14:paraId="0E463D17" w14:textId="5FC1EB1D" w:rsidR="00D0397C" w:rsidRPr="00291C4A" w:rsidRDefault="00D0397C" w:rsidP="00D97D89">
      <w:pPr>
        <w:pStyle w:val="Heading3"/>
      </w:pPr>
      <w:r w:rsidRPr="00291C4A">
        <w:t>Material model</w:t>
      </w:r>
      <w:r w:rsidR="00981074" w:rsidRPr="00291C4A">
        <w:t>s</w:t>
      </w:r>
    </w:p>
    <w:p w14:paraId="37A24BD6" w14:textId="1A5080D6" w:rsidR="00D0397C" w:rsidRPr="00291C4A" w:rsidRDefault="00D0397C" w:rsidP="00D97D89">
      <w:r w:rsidRPr="00291C4A">
        <w:t xml:space="preserve">The </w:t>
      </w:r>
      <w:r w:rsidR="00DF5338" w:rsidRPr="00291C4A">
        <w:t xml:space="preserve">VLP </w:t>
      </w:r>
      <w:r w:rsidRPr="00291C4A">
        <w:t>was</w:t>
      </w:r>
      <w:r w:rsidR="000C7139" w:rsidRPr="00291C4A">
        <w:t xml:space="preserve"> modelled as an isotropic linear</w:t>
      </w:r>
      <w:r w:rsidR="00D36456" w:rsidRPr="00291C4A">
        <w:t>-</w:t>
      </w:r>
      <w:r w:rsidR="000C7139" w:rsidRPr="00291C4A">
        <w:t xml:space="preserve">elastic material </w:t>
      </w:r>
      <w:r w:rsidR="003504D7" w:rsidRPr="00291C4A">
        <w:t>with</w:t>
      </w:r>
      <w:r w:rsidRPr="00291C4A">
        <w:t xml:space="preserve"> a Poisson ratio of 0.4 </w:t>
      </w:r>
      <w:r w:rsidR="00373CDF" w:rsidRPr="00291C4A">
        <w:fldChar w:fldCharType="begin"/>
      </w:r>
      <w:r w:rsidR="00183B00" w:rsidRPr="00291C4A">
        <w:instrText xml:space="preserve"> ADDIN EN.CITE &lt;EndNote&gt;&lt;Cite&gt;&lt;Author&gt;Ahadi&lt;/Author&gt;&lt;Year&gt;2013&lt;/Year&gt;&lt;RecNum&gt;1&lt;/RecNum&gt;&lt;DisplayText&gt;(Ahadi et al., 2013)&lt;/DisplayText&gt;&lt;record&gt;&lt;rec-number&gt;1&lt;/rec-number&gt;&lt;foreign-keys&gt;&lt;key app="EN" db-id="v9sxwxapf0rr0medarsvfpr4t5e0da2zsex0" timestamp="1706884296"&gt;1&lt;/key&gt;&lt;/foreign-keys&gt;&lt;ref-type name="Journal Article"&gt;17&lt;/ref-type&gt;&lt;contributors&gt;&lt;authors&gt;&lt;author&gt;Ahadi, A.&lt;/author&gt;&lt;author&gt;Johansson, D.&lt;/author&gt;&lt;author&gt;Evilevitch, A.&lt;/author&gt;&lt;/authors&gt;&lt;/contributors&gt;&lt;auth-address&gt;Department of Mechanical Engineering, Lund University, Lund, Sweden. aylin.ahadi@mek.lth.se&lt;/auth-address&gt;&lt;titles&gt;&lt;title&gt;Modeling and simulation of the mechanical response from nanoindentation test of DNA-filled viral capsids&lt;/title&gt;&lt;secondary-title&gt;J Biol Phys&lt;/secondary-title&gt;&lt;/titles&gt;&lt;periodical&gt;&lt;full-title&gt;J Biol Phys&lt;/full-title&gt;&lt;/periodical&gt;&lt;pages&gt;183-99&lt;/pages&gt;&lt;volume&gt;39&lt;/volume&gt;&lt;number&gt;2&lt;/number&gt;&lt;keywords&gt;&lt;keyword&gt;Bacteriophage lambda&lt;/keyword&gt;&lt;keyword&gt;Biomechanical Phenomena&lt;/keyword&gt;&lt;keyword&gt;*Capsid&lt;/keyword&gt;&lt;keyword&gt;*DNA, Viral&lt;/keyword&gt;&lt;keyword&gt;Elasticity&lt;/keyword&gt;&lt;keyword&gt;*Finite Element Analysis&lt;/keyword&gt;&lt;keyword&gt;*Materials Testing&lt;/keyword&gt;&lt;keyword&gt;*Mechanical Phenomena&lt;/keyword&gt;&lt;keyword&gt;Microscopy, Atomic Force&lt;/keyword&gt;&lt;keyword&gt;*Nanotechnology&lt;/keyword&gt;&lt;/keywords&gt;&lt;dates&gt;&lt;year&gt;2013&lt;/year&gt;&lt;pub-dates&gt;&lt;date&gt;Mar&lt;/date&gt;&lt;/pub-dates&gt;&lt;/dates&gt;&lt;isbn&gt;0092-0606 (Print)&amp;#xD;0092-0606 (Linking)&lt;/isbn&gt;&lt;accession-num&gt;23860868&lt;/accession-num&gt;&lt;urls&gt;&lt;related-urls&gt;&lt;url&gt;https://www.ncbi.nlm.nih.gov/pubmed/23860868&lt;/url&gt;&lt;/related-urls&gt;&lt;/urls&gt;&lt;custom2&gt;PMC3662410&lt;/custom2&gt;&lt;electronic-resource-num&gt;10.1007/s10867-013-9297-9&lt;/electronic-resource-num&gt;&lt;/record&gt;&lt;/Cite&gt;&lt;/EndNote&gt;</w:instrText>
      </w:r>
      <w:r w:rsidR="00373CDF" w:rsidRPr="00291C4A">
        <w:fldChar w:fldCharType="separate"/>
      </w:r>
      <w:r w:rsidR="00427E60" w:rsidRPr="00291C4A">
        <w:t>(Ahadi et al., 2013)</w:t>
      </w:r>
      <w:r w:rsidR="00373CDF" w:rsidRPr="00291C4A">
        <w:fldChar w:fldCharType="end"/>
      </w:r>
      <w:r w:rsidR="003E4089" w:rsidRPr="00291C4A">
        <w:t xml:space="preserve">. </w:t>
      </w:r>
      <w:r w:rsidR="00F07EE4">
        <w:t xml:space="preserve">The isotropic linear-elastic model was </w:t>
      </w:r>
      <w:r w:rsidR="0031136E">
        <w:t>appropriate</w:t>
      </w:r>
      <w:r w:rsidR="00F07EE4">
        <w:t xml:space="preserve"> as only small deformations were </w:t>
      </w:r>
      <w:r w:rsidR="0031136E">
        <w:t>represented</w:t>
      </w:r>
      <w:r w:rsidR="00C7057A">
        <w:t>, correspond</w:t>
      </w:r>
      <w:r w:rsidR="003A3DDB">
        <w:t>ing</w:t>
      </w:r>
      <w:r w:rsidR="00C7057A">
        <w:t xml:space="preserve"> to the </w:t>
      </w:r>
      <w:r w:rsidR="003A3DDB">
        <w:t xml:space="preserve">experimental </w:t>
      </w:r>
      <w:r w:rsidR="00C7057A">
        <w:t xml:space="preserve">spring constant </w:t>
      </w:r>
      <w:r w:rsidR="00C7057A" w:rsidRPr="00291C4A">
        <w:t>k</w:t>
      </w:r>
      <w:r w:rsidR="00C7057A" w:rsidRPr="00291C4A">
        <w:rPr>
          <w:vertAlign w:val="subscript"/>
        </w:rPr>
        <w:t>R1</w:t>
      </w:r>
      <w:r w:rsidR="00F07EE4">
        <w:t xml:space="preserve">. </w:t>
      </w:r>
      <w:r w:rsidR="003E4089" w:rsidRPr="00291C4A">
        <w:t xml:space="preserve">The </w:t>
      </w:r>
      <w:r w:rsidR="005B5FF7" w:rsidRPr="00291C4A">
        <w:t>value of</w:t>
      </w:r>
      <w:r w:rsidRPr="00291C4A" w:rsidDel="003E4089">
        <w:t xml:space="preserve"> the </w:t>
      </w:r>
      <w:r w:rsidRPr="00291C4A">
        <w:t xml:space="preserve">elastic modulus was </w:t>
      </w:r>
      <w:r w:rsidR="005D1A40">
        <w:t xml:space="preserve">varied until </w:t>
      </w:r>
      <w:r w:rsidRPr="00291C4A">
        <w:t xml:space="preserve">the </w:t>
      </w:r>
      <w:r w:rsidR="00F63360" w:rsidRPr="00291C4A">
        <w:t xml:space="preserve">numerically predicted </w:t>
      </w:r>
      <w:r w:rsidRPr="00291C4A">
        <w:t xml:space="preserve">behaviour of the </w:t>
      </w:r>
      <w:r w:rsidR="005B5FF7" w:rsidRPr="00291C4A">
        <w:t>VLP</w:t>
      </w:r>
      <w:r w:rsidRPr="00291C4A">
        <w:t xml:space="preserve"> resembled</w:t>
      </w:r>
      <w:r w:rsidR="00CD6A2C">
        <w:t xml:space="preserve"> accurately</w:t>
      </w:r>
      <w:r w:rsidRPr="00291C4A">
        <w:t xml:space="preserve"> the experimental behaviour </w:t>
      </w:r>
      <w:r w:rsidR="00F934CE" w:rsidRPr="00291C4A">
        <w:t xml:space="preserve">(see </w:t>
      </w:r>
      <w:r w:rsidR="006433EF" w:rsidRPr="00291C4A">
        <w:t>S</w:t>
      </w:r>
      <w:r w:rsidRPr="00291C4A">
        <w:t>ection</w:t>
      </w:r>
      <w:r w:rsidR="009222BC" w:rsidRPr="00291C4A">
        <w:t xml:space="preserve"> </w:t>
      </w:r>
      <w:r w:rsidR="00F93982" w:rsidRPr="00291C4A">
        <w:fldChar w:fldCharType="begin"/>
      </w:r>
      <w:r w:rsidR="00F93982" w:rsidRPr="00291C4A">
        <w:instrText xml:space="preserve"> REF _Ref173509545 \r </w:instrText>
      </w:r>
      <w:r w:rsidR="0025226A" w:rsidRPr="00291C4A">
        <w:instrText xml:space="preserve"> \* MERGEFORMAT </w:instrText>
      </w:r>
      <w:r w:rsidR="00F93982" w:rsidRPr="00291C4A">
        <w:fldChar w:fldCharType="separate"/>
      </w:r>
      <w:r w:rsidR="006E0113">
        <w:t>2.5.5</w:t>
      </w:r>
      <w:r w:rsidR="00F93982" w:rsidRPr="00291C4A">
        <w:fldChar w:fldCharType="end"/>
      </w:r>
      <w:r w:rsidR="00F934CE" w:rsidRPr="00291C4A">
        <w:t>)</w:t>
      </w:r>
      <w:r w:rsidRPr="00291C4A">
        <w:t xml:space="preserve">.  </w:t>
      </w:r>
    </w:p>
    <w:p w14:paraId="68441839" w14:textId="77777777" w:rsidR="00D0397C" w:rsidRPr="00291C4A" w:rsidRDefault="00D0397C" w:rsidP="00D97D89">
      <w:pPr>
        <w:pStyle w:val="Heading3"/>
      </w:pPr>
      <w:bookmarkStart w:id="24" w:name="_Ref173508265"/>
      <w:r w:rsidRPr="00291C4A">
        <w:t>Boundary conditions, contact, and loading</w:t>
      </w:r>
      <w:bookmarkEnd w:id="24"/>
    </w:p>
    <w:p w14:paraId="23C11CEB" w14:textId="30C89E15" w:rsidR="00D11D59" w:rsidRPr="00291C4A" w:rsidRDefault="00555C00" w:rsidP="00D97D89">
      <w:r w:rsidRPr="00291C4A">
        <w:t xml:space="preserve">Rigid body constraints were applied to the </w:t>
      </w:r>
      <w:r w:rsidR="00D0397C" w:rsidRPr="00291C4A">
        <w:t xml:space="preserve">indenter </w:t>
      </w:r>
      <w:r w:rsidR="00A105E5" w:rsidRPr="00291C4A">
        <w:t>sphere</w:t>
      </w:r>
      <w:r w:rsidRPr="00291C4A">
        <w:t xml:space="preserve"> </w:t>
      </w:r>
      <w:r w:rsidR="00D0397C" w:rsidRPr="00291C4A">
        <w:t xml:space="preserve">and substrate </w:t>
      </w:r>
      <w:r w:rsidR="00885F68" w:rsidRPr="00291C4A">
        <w:t>to prevent</w:t>
      </w:r>
      <w:r w:rsidR="00D0397C" w:rsidRPr="00291C4A" w:rsidDel="00885F68">
        <w:t xml:space="preserve"> </w:t>
      </w:r>
      <w:r w:rsidR="00782D87" w:rsidRPr="00291C4A">
        <w:t xml:space="preserve">the </w:t>
      </w:r>
      <w:r w:rsidR="00D0397C" w:rsidRPr="00291C4A">
        <w:t>deformation</w:t>
      </w:r>
      <w:r w:rsidR="00782D87" w:rsidRPr="00291C4A">
        <w:t xml:space="preserve"> of these parts</w:t>
      </w:r>
      <w:r w:rsidR="00D0397C" w:rsidRPr="00291C4A">
        <w:t xml:space="preserve">. </w:t>
      </w:r>
      <w:r w:rsidR="00F44851" w:rsidRPr="00291C4A">
        <w:t>S</w:t>
      </w:r>
      <w:r w:rsidR="00D0397C" w:rsidRPr="00291C4A">
        <w:t>liding</w:t>
      </w:r>
      <w:r w:rsidR="00DB41D8" w:rsidRPr="00291C4A">
        <w:t>,</w:t>
      </w:r>
      <w:r w:rsidR="00D0397C" w:rsidRPr="00291C4A">
        <w:t xml:space="preserve"> frictionless</w:t>
      </w:r>
      <w:r w:rsidR="00DB41D8" w:rsidRPr="00291C4A">
        <w:t>,</w:t>
      </w:r>
      <w:r w:rsidR="00D0397C" w:rsidRPr="00291C4A">
        <w:t xml:space="preserve"> and normal hard contact </w:t>
      </w:r>
      <w:r w:rsidR="00DB41D8" w:rsidRPr="00291C4A">
        <w:t xml:space="preserve">was implemented </w:t>
      </w:r>
      <w:r w:rsidR="00D0397C" w:rsidRPr="00291C4A">
        <w:t xml:space="preserve">between the virion and </w:t>
      </w:r>
      <w:r w:rsidR="00DB41D8" w:rsidRPr="00291C4A">
        <w:t xml:space="preserve">the </w:t>
      </w:r>
      <w:r w:rsidR="00D0397C" w:rsidRPr="00291C4A">
        <w:t>indenter</w:t>
      </w:r>
      <w:r w:rsidR="0002489B" w:rsidRPr="00291C4A">
        <w:t>, as well as</w:t>
      </w:r>
      <w:r w:rsidR="00D221E2" w:rsidRPr="00291C4A">
        <w:t xml:space="preserve"> </w:t>
      </w:r>
      <w:r w:rsidR="0002489B" w:rsidRPr="00291C4A">
        <w:t xml:space="preserve">between </w:t>
      </w:r>
      <w:r w:rsidR="00D221E2" w:rsidRPr="00291C4A">
        <w:t>the virion and the</w:t>
      </w:r>
      <w:r w:rsidR="00D0397C" w:rsidRPr="00291C4A">
        <w:t xml:space="preserve"> substrate.</w:t>
      </w:r>
      <w:r w:rsidR="00FF617D" w:rsidRPr="00291C4A">
        <w:t xml:space="preserve"> </w:t>
      </w:r>
      <w:r w:rsidR="000A60A7" w:rsidRPr="00291C4A">
        <w:t xml:space="preserve">Further boundary conditions constrained the substrate fully, whereas the virion was allowed to move in the </w:t>
      </w:r>
      <w:r w:rsidR="0031193E" w:rsidRPr="00291C4A">
        <w:t>indentation</w:t>
      </w:r>
      <w:r w:rsidR="00EA3FBF" w:rsidRPr="00291C4A">
        <w:t xml:space="preserve"> </w:t>
      </w:r>
      <w:r w:rsidR="000A60A7" w:rsidRPr="00291C4A">
        <w:t xml:space="preserve">direction. </w:t>
      </w:r>
      <w:r w:rsidR="00D0397C" w:rsidRPr="00291C4A">
        <w:t xml:space="preserve">A displacement boundary condition </w:t>
      </w:r>
      <w:r w:rsidR="00E23ED0" w:rsidRPr="00291C4A">
        <w:t xml:space="preserve">in the </w:t>
      </w:r>
      <w:r w:rsidR="00386100" w:rsidRPr="00291C4A">
        <w:t>z</w:t>
      </w:r>
      <w:r w:rsidR="00E23ED0" w:rsidRPr="00291C4A">
        <w:t xml:space="preserve">-direction </w:t>
      </w:r>
      <w:r w:rsidR="00D0397C" w:rsidRPr="00291C4A">
        <w:t xml:space="preserve">assigned to the indenter </w:t>
      </w:r>
      <w:r w:rsidR="00E23ED0" w:rsidRPr="00291C4A">
        <w:t xml:space="preserve">sphere </w:t>
      </w:r>
      <w:r w:rsidR="00880E9A" w:rsidRPr="00291C4A">
        <w:t>represented</w:t>
      </w:r>
      <w:r w:rsidR="00E23ED0" w:rsidRPr="00291C4A">
        <w:t xml:space="preserve"> </w:t>
      </w:r>
      <w:r w:rsidR="000A2274" w:rsidRPr="00291C4A">
        <w:t xml:space="preserve">the </w:t>
      </w:r>
      <w:r w:rsidR="00BA6634" w:rsidRPr="00291C4A">
        <w:t xml:space="preserve">displacement </w:t>
      </w:r>
      <w:r w:rsidR="000A2274" w:rsidRPr="00291C4A">
        <w:t>of the indenter tip during indentation</w:t>
      </w:r>
      <w:r w:rsidR="00D0397C" w:rsidRPr="00291C4A">
        <w:t>. Th</w:t>
      </w:r>
      <w:r w:rsidR="000D7BEC" w:rsidRPr="00291C4A">
        <w:t>e</w:t>
      </w:r>
      <w:r w:rsidR="00D0397C" w:rsidRPr="00291C4A">
        <w:t xml:space="preserve"> </w:t>
      </w:r>
      <w:r w:rsidR="000A2274" w:rsidRPr="00291C4A">
        <w:t xml:space="preserve">maximum </w:t>
      </w:r>
      <w:r w:rsidR="00D0397C" w:rsidRPr="00291C4A">
        <w:t>displacement</w:t>
      </w:r>
      <w:r w:rsidR="000B5B87" w:rsidRPr="00291C4A">
        <w:t>,</w:t>
      </w:r>
      <w:r w:rsidR="00D0397C" w:rsidRPr="00291C4A">
        <w:t xml:space="preserve"> </w:t>
      </w:r>
      <w:proofErr w:type="spellStart"/>
      <w:r w:rsidR="0031193E" w:rsidRPr="00291C4A">
        <w:t>d</w:t>
      </w:r>
      <w:r w:rsidR="00C575D8" w:rsidRPr="00291C4A">
        <w:rPr>
          <w:vertAlign w:val="subscript"/>
        </w:rPr>
        <w:t>ind</w:t>
      </w:r>
      <w:proofErr w:type="spellEnd"/>
      <w:r w:rsidR="000B5B87" w:rsidRPr="00291C4A">
        <w:t>,</w:t>
      </w:r>
      <w:r w:rsidR="00D0397C" w:rsidRPr="00291C4A" w:rsidDel="00E1633F">
        <w:t xml:space="preserve"> </w:t>
      </w:r>
      <w:r w:rsidR="00D0397C" w:rsidRPr="00291C4A">
        <w:t xml:space="preserve">was </w:t>
      </w:r>
      <w:r w:rsidR="006E64A3" w:rsidRPr="00291C4A">
        <w:t xml:space="preserve">determined </w:t>
      </w:r>
      <w:r w:rsidR="00E1633F" w:rsidRPr="00291C4A">
        <w:t xml:space="preserve">for each VLP type </w:t>
      </w:r>
      <w:r w:rsidR="00087C7D" w:rsidRPr="00291C4A">
        <w:t xml:space="preserve">with </w:t>
      </w:r>
      <w:r w:rsidR="00D0397C" w:rsidRPr="00291C4A">
        <w:t xml:space="preserve">the </w:t>
      </w:r>
      <w:r w:rsidR="00CE47E3" w:rsidRPr="00291C4A">
        <w:t>experimental</w:t>
      </w:r>
      <w:r w:rsidR="005955F0" w:rsidRPr="00291C4A">
        <w:t>ly</w:t>
      </w:r>
      <w:r w:rsidR="00CE47E3" w:rsidRPr="00291C4A">
        <w:t xml:space="preserve"> determined </w:t>
      </w:r>
      <w:r w:rsidR="00D0397C" w:rsidRPr="00291C4A">
        <w:t xml:space="preserve">spring constant </w:t>
      </w:r>
      <w:r w:rsidR="007C6E7D" w:rsidRPr="00291C4A">
        <w:t>of the VLP</w:t>
      </w:r>
      <w:r w:rsidR="00F34BE2" w:rsidRPr="00291C4A">
        <w:t>,</w:t>
      </w:r>
      <w:r w:rsidR="007C6E7D" w:rsidRPr="00291C4A">
        <w:t xml:space="preserve"> </w:t>
      </w:r>
      <w:r w:rsidR="00C856AA" w:rsidRPr="00291C4A">
        <w:t>k</w:t>
      </w:r>
      <w:r w:rsidR="00E44058" w:rsidRPr="00291C4A">
        <w:rPr>
          <w:vertAlign w:val="subscript"/>
        </w:rPr>
        <w:t>R1</w:t>
      </w:r>
      <w:r w:rsidR="00F34BE2" w:rsidRPr="00291C4A">
        <w:t>,</w:t>
      </w:r>
      <w:r w:rsidR="007C6E7D" w:rsidRPr="00291C4A">
        <w:t xml:space="preserve"> </w:t>
      </w:r>
      <w:r w:rsidR="00C856AA" w:rsidRPr="00291C4A">
        <w:t xml:space="preserve">and a </w:t>
      </w:r>
      <w:r w:rsidR="0013238D" w:rsidRPr="00291C4A">
        <w:t>prescribed</w:t>
      </w:r>
      <w:r w:rsidR="00C856AA" w:rsidRPr="00291C4A">
        <w:t xml:space="preserve"> maximum </w:t>
      </w:r>
      <w:r w:rsidR="00D0397C" w:rsidRPr="00291C4A">
        <w:t xml:space="preserve">indentation force of </w:t>
      </w:r>
      <w:r w:rsidR="00C856AA" w:rsidRPr="00291C4A">
        <w:t>F</w:t>
      </w:r>
      <w:r w:rsidR="007C6E7D" w:rsidRPr="00291C4A">
        <w:rPr>
          <w:vertAlign w:val="subscript"/>
        </w:rPr>
        <w:t>ind</w:t>
      </w:r>
      <w:r w:rsidR="00C856AA" w:rsidRPr="00291C4A">
        <w:t xml:space="preserve"> = </w:t>
      </w:r>
      <w:r w:rsidR="00D0397C" w:rsidRPr="00291C4A">
        <w:t xml:space="preserve">0.2 nN, i.e. </w:t>
      </w:r>
      <w:proofErr w:type="spellStart"/>
      <w:r w:rsidR="0031193E" w:rsidRPr="00291C4A">
        <w:t>d</w:t>
      </w:r>
      <w:r w:rsidR="00C575D8" w:rsidRPr="00291C4A">
        <w:rPr>
          <w:vertAlign w:val="subscript"/>
        </w:rPr>
        <w:t>ind</w:t>
      </w:r>
      <w:proofErr w:type="spellEnd"/>
      <w:r w:rsidR="007B4788" w:rsidRPr="00291C4A">
        <w:t xml:space="preserve"> = F</w:t>
      </w:r>
      <w:r w:rsidR="007B4788" w:rsidRPr="00291C4A">
        <w:rPr>
          <w:vertAlign w:val="subscript"/>
        </w:rPr>
        <w:t>ind</w:t>
      </w:r>
      <w:r w:rsidR="007B4788" w:rsidRPr="00291C4A">
        <w:t>/k</w:t>
      </w:r>
      <w:r w:rsidR="00E44058" w:rsidRPr="00291C4A">
        <w:rPr>
          <w:vertAlign w:val="subscript"/>
        </w:rPr>
        <w:t>R1</w:t>
      </w:r>
      <w:r w:rsidR="00006EFB" w:rsidRPr="00291C4A">
        <w:t>,</w:t>
      </w:r>
      <w:r w:rsidR="00287FED" w:rsidRPr="00291C4A">
        <w:t xml:space="preserve"> </w:t>
      </w:r>
      <w:r w:rsidR="00006EFB" w:rsidRPr="00291C4A">
        <w:t>which was</w:t>
      </w:r>
      <w:r w:rsidR="00287FED" w:rsidRPr="00291C4A">
        <w:t xml:space="preserve"> </w:t>
      </w:r>
      <w:r w:rsidR="00D11D59" w:rsidRPr="00291C4A">
        <w:t>16.60 nm</w:t>
      </w:r>
      <w:r w:rsidR="00A01EE2" w:rsidRPr="00291C4A">
        <w:t xml:space="preserve"> for </w:t>
      </w:r>
      <w:r w:rsidR="00D8608B" w:rsidRPr="00291C4A">
        <w:t>Gagᴹ + gp150</w:t>
      </w:r>
      <w:r w:rsidR="00D11D59" w:rsidRPr="00291C4A">
        <w:t xml:space="preserve">, 8.90 nm </w:t>
      </w:r>
      <w:r w:rsidR="00A01EE2" w:rsidRPr="00291C4A">
        <w:t xml:space="preserve">for </w:t>
      </w:r>
      <w:r w:rsidR="007D6B09" w:rsidRPr="00291C4A">
        <w:t>Gagᴹ + gp140HA₂tr</w:t>
      </w:r>
      <w:r w:rsidR="007D6B09" w:rsidRPr="00291C4A" w:rsidDel="007D6B09">
        <w:t xml:space="preserve"> </w:t>
      </w:r>
      <w:r w:rsidR="00D11D59" w:rsidRPr="00291C4A">
        <w:t>and 7.56 nm</w:t>
      </w:r>
      <w:r w:rsidR="00A01EE2" w:rsidRPr="00291C4A">
        <w:t xml:space="preserve"> for </w:t>
      </w:r>
      <w:r w:rsidR="00006EFB" w:rsidRPr="00291C4A">
        <w:t>Gagᴹ + gp120HA₂</w:t>
      </w:r>
      <w:r w:rsidR="00A01EE2" w:rsidRPr="00291C4A">
        <w:t>.</w:t>
      </w:r>
    </w:p>
    <w:p w14:paraId="6A4EE7F0" w14:textId="6258D9CA" w:rsidR="00D0397C" w:rsidRPr="00291C4A" w:rsidRDefault="00D0397C" w:rsidP="00D97D89">
      <w:pPr>
        <w:pStyle w:val="Heading3"/>
      </w:pPr>
      <w:bookmarkStart w:id="25" w:name="_Ref173509545"/>
      <w:r w:rsidRPr="00291C4A">
        <w:t>Simulations</w:t>
      </w:r>
      <w:r w:rsidR="00B83BD4" w:rsidRPr="00291C4A">
        <w:t xml:space="preserve"> and </w:t>
      </w:r>
      <w:r w:rsidRPr="00291C4A">
        <w:t>data recording</w:t>
      </w:r>
      <w:bookmarkEnd w:id="25"/>
    </w:p>
    <w:p w14:paraId="7024C4DE" w14:textId="3CD29C25" w:rsidR="00D0397C" w:rsidRPr="00291C4A" w:rsidRDefault="00F934CE" w:rsidP="00D97D89">
      <w:r w:rsidRPr="00291C4A">
        <w:t>S</w:t>
      </w:r>
      <w:r w:rsidR="00D0397C" w:rsidRPr="00291C4A">
        <w:t xml:space="preserve">imulations of the nanoindentation </w:t>
      </w:r>
      <w:r w:rsidR="00973232" w:rsidRPr="00291C4A">
        <w:t xml:space="preserve">process </w:t>
      </w:r>
      <w:r w:rsidR="00D0397C" w:rsidRPr="00291C4A">
        <w:t xml:space="preserve">were </w:t>
      </w:r>
      <w:r w:rsidR="00973232" w:rsidRPr="00291C4A">
        <w:t xml:space="preserve">performed </w:t>
      </w:r>
      <w:r w:rsidR="00D0397C" w:rsidRPr="00291C4A">
        <w:t>repeatedly</w:t>
      </w:r>
      <w:r w:rsidR="00854789" w:rsidRPr="00291C4A">
        <w:t>, adjusting t</w:t>
      </w:r>
      <w:r w:rsidR="009555CA" w:rsidRPr="00291C4A">
        <w:t xml:space="preserve">he </w:t>
      </w:r>
      <w:r w:rsidR="00566A82" w:rsidRPr="00291C4A">
        <w:t>value of the elastic modu</w:t>
      </w:r>
      <w:r w:rsidR="0068743C" w:rsidRPr="00291C4A">
        <w:t>l</w:t>
      </w:r>
      <w:r w:rsidR="00566A82" w:rsidRPr="00291C4A">
        <w:t xml:space="preserve">us of the </w:t>
      </w:r>
      <w:r w:rsidR="009555CA" w:rsidRPr="00291C4A">
        <w:t xml:space="preserve">VLP from </w:t>
      </w:r>
      <w:r w:rsidR="00D0397C" w:rsidRPr="00291C4A">
        <w:t xml:space="preserve">an initial </w:t>
      </w:r>
      <w:r w:rsidR="009F1330" w:rsidRPr="00291C4A">
        <w:t xml:space="preserve">value </w:t>
      </w:r>
      <w:r w:rsidR="00671A22" w:rsidRPr="00291C4A">
        <w:t xml:space="preserve">obtained </w:t>
      </w:r>
      <w:r w:rsidR="00D0397C" w:rsidRPr="00291C4A">
        <w:t xml:space="preserve">from the thin shell model </w:t>
      </w:r>
      <w:r w:rsidR="009F1330" w:rsidRPr="00291C4A">
        <w:t>(</w:t>
      </w:r>
      <w:r w:rsidR="00D0397C" w:rsidRPr="00291C4A">
        <w:t xml:space="preserve">Section </w:t>
      </w:r>
      <w:r w:rsidR="00F93982" w:rsidRPr="00291C4A">
        <w:fldChar w:fldCharType="begin"/>
      </w:r>
      <w:r w:rsidR="00F93982" w:rsidRPr="00291C4A">
        <w:instrText xml:space="preserve"> REF _Ref173425394 \r </w:instrText>
      </w:r>
      <w:r w:rsidR="0025226A" w:rsidRPr="00291C4A">
        <w:instrText xml:space="preserve"> \* MERGEFORMAT </w:instrText>
      </w:r>
      <w:r w:rsidR="00F93982" w:rsidRPr="00291C4A">
        <w:fldChar w:fldCharType="separate"/>
      </w:r>
      <w:r w:rsidR="006E0113">
        <w:t>2.4.2</w:t>
      </w:r>
      <w:r w:rsidR="00F93982" w:rsidRPr="00291C4A">
        <w:fldChar w:fldCharType="end"/>
      </w:r>
      <w:r w:rsidR="009F1330" w:rsidRPr="00291C4A">
        <w:t>)</w:t>
      </w:r>
      <w:r w:rsidR="003E5EA9" w:rsidRPr="00291C4A">
        <w:t>,</w:t>
      </w:r>
      <w:r w:rsidR="00D0397C" w:rsidRPr="00291C4A" w:rsidDel="00671A22">
        <w:t xml:space="preserve"> </w:t>
      </w:r>
      <w:r w:rsidR="00D0397C" w:rsidRPr="00291C4A">
        <w:t xml:space="preserve">until the </w:t>
      </w:r>
      <w:r w:rsidR="003B0CA4" w:rsidRPr="00291C4A">
        <w:t xml:space="preserve">indentation </w:t>
      </w:r>
      <w:r w:rsidR="00D0397C" w:rsidRPr="00291C4A">
        <w:t xml:space="preserve">force through the centre of the indenter </w:t>
      </w:r>
      <w:r w:rsidR="003B2597" w:rsidRPr="00291C4A">
        <w:t xml:space="preserve">sphere </w:t>
      </w:r>
      <w:r w:rsidR="00D0397C" w:rsidRPr="00291C4A">
        <w:t xml:space="preserve">was </w:t>
      </w:r>
      <w:r w:rsidR="00A46E91" w:rsidRPr="00291C4A">
        <w:t>F</w:t>
      </w:r>
      <w:r w:rsidR="00A46E91" w:rsidRPr="00291C4A">
        <w:rPr>
          <w:vertAlign w:val="subscript"/>
        </w:rPr>
        <w:t>ind</w:t>
      </w:r>
      <w:r w:rsidR="00A46E91" w:rsidRPr="00291C4A">
        <w:t xml:space="preserve"> </w:t>
      </w:r>
      <w:r w:rsidR="005B5621" w:rsidRPr="00291C4A">
        <w:t xml:space="preserve">= </w:t>
      </w:r>
      <w:r w:rsidR="00D0397C" w:rsidRPr="00291C4A">
        <w:t xml:space="preserve">0.2 </w:t>
      </w:r>
      <w:r w:rsidR="00FC6AAF" w:rsidRPr="00291C4A">
        <w:rPr>
          <w:rFonts w:cstheme="minorHAnsi"/>
        </w:rPr>
        <w:t>± 0.00</w:t>
      </w:r>
      <w:r w:rsidR="00545BD5" w:rsidRPr="00291C4A">
        <w:rPr>
          <w:rFonts w:cstheme="minorHAnsi"/>
        </w:rPr>
        <w:t>25</w:t>
      </w:r>
      <w:r w:rsidR="00F436D5" w:rsidRPr="00291C4A">
        <w:rPr>
          <w:rFonts w:cstheme="minorHAnsi"/>
        </w:rPr>
        <w:t xml:space="preserve"> </w:t>
      </w:r>
      <w:r w:rsidR="00D0397C" w:rsidRPr="00291C4A">
        <w:t>nN</w:t>
      </w:r>
      <w:r w:rsidR="002E1AD6" w:rsidRPr="00291C4A">
        <w:t xml:space="preserve"> at the </w:t>
      </w:r>
      <w:r w:rsidR="00D10B8F" w:rsidRPr="00291C4A">
        <w:t>maximum indentation displacement</w:t>
      </w:r>
      <w:r w:rsidR="00F34BE2" w:rsidRPr="00291C4A">
        <w:t>,</w:t>
      </w:r>
      <w:r w:rsidR="00D10B8F" w:rsidRPr="00291C4A">
        <w:t xml:space="preserve"> </w:t>
      </w:r>
      <w:proofErr w:type="spellStart"/>
      <w:r w:rsidR="0031193E" w:rsidRPr="00291C4A">
        <w:t>d</w:t>
      </w:r>
      <w:r w:rsidR="00C575D8" w:rsidRPr="00291C4A">
        <w:rPr>
          <w:vertAlign w:val="subscript"/>
        </w:rPr>
        <w:t>ind</w:t>
      </w:r>
      <w:proofErr w:type="spellEnd"/>
      <w:r w:rsidR="00D0397C" w:rsidRPr="00291C4A">
        <w:t xml:space="preserve">. </w:t>
      </w:r>
    </w:p>
    <w:p w14:paraId="5480A2E3" w14:textId="357C1065" w:rsidR="002C2DC6" w:rsidRPr="00291C4A" w:rsidRDefault="00AB7EC8" w:rsidP="002C2DC6">
      <w:pPr>
        <w:pStyle w:val="Heading2"/>
      </w:pPr>
      <w:r w:rsidRPr="00291C4A">
        <w:t>Stat</w:t>
      </w:r>
      <w:r w:rsidR="00AD232F" w:rsidRPr="00291C4A">
        <w:t>istical</w:t>
      </w:r>
      <w:r w:rsidR="002C2DC6" w:rsidRPr="00291C4A">
        <w:t xml:space="preserve"> analysis</w:t>
      </w:r>
    </w:p>
    <w:p w14:paraId="1E47BE89" w14:textId="4F1F20FA" w:rsidR="002C2DC6" w:rsidRPr="00291C4A" w:rsidRDefault="002C2DC6" w:rsidP="002C2DC6">
      <w:r w:rsidRPr="00291C4A">
        <w:t>All statistical analyses were performed using IBM SPSS Statistics® 25. Generalised estimating equations were used to determine differences between the VLP types. Spearman’s Rank-Order Correlation was used</w:t>
      </w:r>
      <w:r w:rsidR="00EE7D50" w:rsidRPr="00291C4A">
        <w:t xml:space="preserve"> for correlation tests</w:t>
      </w:r>
      <w:r w:rsidRPr="00291C4A">
        <w:t xml:space="preserve">. </w:t>
      </w:r>
      <w:r w:rsidR="00B70C4D" w:rsidRPr="00291C4A">
        <w:t>S</w:t>
      </w:r>
      <w:r w:rsidRPr="00291C4A">
        <w:t xml:space="preserve">tatistical significance </w:t>
      </w:r>
      <w:r w:rsidR="00B70C4D" w:rsidRPr="00291C4A">
        <w:t xml:space="preserve">was </w:t>
      </w:r>
      <w:r w:rsidR="006A23F5" w:rsidRPr="00291C4A">
        <w:t>assumed to be approached for</w:t>
      </w:r>
      <w:r w:rsidR="00F11D9E" w:rsidRPr="00291C4A">
        <w:t xml:space="preserve"> </w:t>
      </w:r>
      <w:r w:rsidRPr="00291C4A">
        <w:t xml:space="preserve">p </w:t>
      </w:r>
      <w:r w:rsidR="00A36381" w:rsidRPr="00291C4A">
        <w:rPr>
          <w:rFonts w:cstheme="minorHAnsi"/>
        </w:rPr>
        <w:t>≤</w:t>
      </w:r>
      <w:r w:rsidRPr="00291C4A">
        <w:t xml:space="preserve"> 0.05. All error values are given as a standard error of </w:t>
      </w:r>
      <w:r w:rsidR="008A6611" w:rsidRPr="00291C4A">
        <w:t xml:space="preserve">the </w:t>
      </w:r>
      <w:r w:rsidRPr="00291C4A">
        <w:t>mean (SEM).</w:t>
      </w:r>
    </w:p>
    <w:p w14:paraId="1C580273" w14:textId="4325DBF2" w:rsidR="00D0397C" w:rsidRPr="00291C4A" w:rsidRDefault="00D0397C" w:rsidP="00D97D89">
      <w:pPr>
        <w:pStyle w:val="Heading1"/>
      </w:pPr>
      <w:bookmarkStart w:id="26" w:name="_Toc156899553"/>
      <w:r w:rsidRPr="00291C4A">
        <w:lastRenderedPageBreak/>
        <w:t>Results</w:t>
      </w:r>
      <w:bookmarkEnd w:id="26"/>
    </w:p>
    <w:p w14:paraId="7762A727" w14:textId="1817213E" w:rsidR="00D0397C" w:rsidRPr="00291C4A" w:rsidRDefault="0069239D" w:rsidP="00D97D89">
      <w:pPr>
        <w:pStyle w:val="Heading2"/>
      </w:pPr>
      <w:bookmarkStart w:id="27" w:name="_Toc156491960"/>
      <w:bookmarkStart w:id="28" w:name="_Toc156729155"/>
      <w:bookmarkStart w:id="29" w:name="_Toc156829927"/>
      <w:bookmarkStart w:id="30" w:name="_Toc156899554"/>
      <w:bookmarkEnd w:id="27"/>
      <w:bookmarkEnd w:id="28"/>
      <w:bookmarkEnd w:id="29"/>
      <w:r w:rsidRPr="00291C4A">
        <w:t xml:space="preserve">Validation of VLP production using </w:t>
      </w:r>
      <w:r w:rsidR="0062406A" w:rsidRPr="00291C4A">
        <w:t xml:space="preserve">western </w:t>
      </w:r>
      <w:r w:rsidR="00D0397C" w:rsidRPr="00291C4A">
        <w:t>blots</w:t>
      </w:r>
      <w:bookmarkEnd w:id="30"/>
    </w:p>
    <w:p w14:paraId="1EB377E9" w14:textId="44979080" w:rsidR="00D0397C" w:rsidRPr="00291C4A" w:rsidRDefault="00D0397C" w:rsidP="00D97D89">
      <w:r w:rsidRPr="00291C4A">
        <w:t>The western blots show positive staining of the Gag and Env proteins for the three VLP types (</w:t>
      </w:r>
      <w:r w:rsidRPr="00291C4A">
        <w:fldChar w:fldCharType="begin"/>
      </w:r>
      <w:r w:rsidRPr="00291C4A">
        <w:instrText xml:space="preserve"> REF _Ref92896992 \h </w:instrText>
      </w:r>
      <w:r w:rsidR="00035A6A" w:rsidRPr="00291C4A">
        <w:instrText xml:space="preserve"> \* MERGEFORMAT </w:instrText>
      </w:r>
      <w:r w:rsidRPr="00291C4A">
        <w:fldChar w:fldCharType="separate"/>
      </w:r>
      <w:r w:rsidR="006E0113" w:rsidRPr="00291C4A">
        <w:t xml:space="preserve">Figure </w:t>
      </w:r>
      <w:r w:rsidR="006E0113">
        <w:t>2</w:t>
      </w:r>
      <w:r w:rsidRPr="00291C4A">
        <w:fldChar w:fldCharType="end"/>
      </w:r>
      <w:r w:rsidRPr="00291C4A">
        <w:t>a). For VLPs produced using only Gag</w:t>
      </w:r>
      <w:r w:rsidRPr="00291C4A">
        <w:rPr>
          <w:rFonts w:cstheme="minorHAnsi"/>
        </w:rPr>
        <w:t>ᴹ, there was positive staining of only Gag proteins; for samples transfected with gp150 only</w:t>
      </w:r>
      <w:r w:rsidRPr="00291C4A">
        <w:t xml:space="preserve">, there was positive staining of the Env proteins. No staining was </w:t>
      </w:r>
      <w:r w:rsidR="0062524C" w:rsidRPr="00291C4A">
        <w:t xml:space="preserve">apparent for </w:t>
      </w:r>
      <w:r w:rsidRPr="00291C4A">
        <w:t xml:space="preserve">the </w:t>
      </w:r>
      <w:r w:rsidR="008D625D" w:rsidRPr="00291C4A">
        <w:t xml:space="preserve">non-transfected </w:t>
      </w:r>
      <w:r w:rsidRPr="00291C4A">
        <w:t xml:space="preserve">control group. </w:t>
      </w:r>
    </w:p>
    <w:p w14:paraId="7D9DCA41" w14:textId="514B4910" w:rsidR="00705030" w:rsidRPr="00291C4A" w:rsidRDefault="00DB7E6D" w:rsidP="007A5283">
      <w:r w:rsidRPr="00291C4A">
        <w:rPr>
          <w:noProof/>
        </w:rPr>
        <w:drawing>
          <wp:inline distT="0" distB="0" distL="0" distR="0" wp14:anchorId="531352C6" wp14:editId="341689C0">
            <wp:extent cx="5716257" cy="4207549"/>
            <wp:effectExtent l="0" t="0" r="0" b="2540"/>
            <wp:docPr id="160764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64709" name="Picture 1"/>
                    <pic:cNvPicPr>
                      <a:picLocks noChangeAspect="1" noChangeArrowheads="1"/>
                    </pic:cNvPicPr>
                  </pic:nvPicPr>
                  <pic:blipFill>
                    <a:blip r:embed="rId14">
                      <a:extLst>
                        <a:ext uri="{96DAC541-7B7A-43D3-8B79-37D633B846F1}">
                          <asvg:svgBlip xmlns:asvg="http://schemas.microsoft.com/office/drawing/2016/SVG/main" r:embed="rId15"/>
                        </a:ext>
                      </a:extLst>
                    </a:blip>
                    <a:stretch>
                      <a:fillRect/>
                    </a:stretch>
                  </pic:blipFill>
                  <pic:spPr bwMode="auto">
                    <a:xfrm>
                      <a:off x="0" y="0"/>
                      <a:ext cx="5716257" cy="4207549"/>
                    </a:xfrm>
                    <a:prstGeom prst="rect">
                      <a:avLst/>
                    </a:prstGeom>
                  </pic:spPr>
                </pic:pic>
              </a:graphicData>
            </a:graphic>
          </wp:inline>
        </w:drawing>
      </w:r>
    </w:p>
    <w:p w14:paraId="55745DA1" w14:textId="273CDC4B" w:rsidR="009141E6" w:rsidRPr="00291C4A" w:rsidRDefault="00D0397C" w:rsidP="0038171E">
      <w:pPr>
        <w:pStyle w:val="Caption"/>
      </w:pPr>
      <w:bookmarkStart w:id="31" w:name="_Ref92896992"/>
      <w:bookmarkStart w:id="32" w:name="_Toc156326938"/>
      <w:bookmarkStart w:id="33" w:name="_Toc156326982"/>
      <w:bookmarkStart w:id="34" w:name="_Toc156898768"/>
      <w:r w:rsidRPr="00291C4A">
        <w:t xml:space="preserve">Figure </w:t>
      </w:r>
      <w:r w:rsidR="00624D52" w:rsidRPr="00291C4A">
        <w:fldChar w:fldCharType="begin"/>
      </w:r>
      <w:r w:rsidR="00624D52" w:rsidRPr="00291C4A">
        <w:instrText xml:space="preserve"> SEQ Figure \* ARABIC </w:instrText>
      </w:r>
      <w:r w:rsidR="00624D52" w:rsidRPr="00291C4A">
        <w:fldChar w:fldCharType="separate"/>
      </w:r>
      <w:r w:rsidR="006E0113">
        <w:rPr>
          <w:noProof/>
        </w:rPr>
        <w:t>2</w:t>
      </w:r>
      <w:r w:rsidR="00624D52" w:rsidRPr="00291C4A">
        <w:fldChar w:fldCharType="end"/>
      </w:r>
      <w:bookmarkEnd w:id="31"/>
      <w:r w:rsidRPr="00291C4A">
        <w:t xml:space="preserve">. </w:t>
      </w:r>
      <w:r w:rsidR="00705030" w:rsidRPr="00291C4A">
        <w:t xml:space="preserve">(a) </w:t>
      </w:r>
      <w:r w:rsidRPr="00291C4A">
        <w:t>Western blot of the VLPs collected after spinning in the ultracentrifuge</w:t>
      </w:r>
      <w:r w:rsidR="00C630FE" w:rsidRPr="00291C4A">
        <w:t xml:space="preserve"> show</w:t>
      </w:r>
      <w:r w:rsidR="00B82544" w:rsidRPr="00291C4A">
        <w:t>s</w:t>
      </w:r>
      <w:r w:rsidR="00C630FE" w:rsidRPr="00291C4A">
        <w:t xml:space="preserve"> positive staining of the Gag and Env proteins for the three VLP types</w:t>
      </w:r>
      <w:r w:rsidRPr="00291C4A">
        <w:t>.</w:t>
      </w:r>
      <w:bookmarkStart w:id="35" w:name="_Toc156899555"/>
      <w:bookmarkEnd w:id="32"/>
      <w:bookmarkEnd w:id="33"/>
      <w:bookmarkEnd w:id="34"/>
      <w:r w:rsidR="00BE20E1" w:rsidRPr="00291C4A">
        <w:t xml:space="preserve"> </w:t>
      </w:r>
      <w:r w:rsidR="00FA40D4" w:rsidRPr="00291C4A">
        <w:t xml:space="preserve">(b) </w:t>
      </w:r>
      <w:r w:rsidR="001C4808" w:rsidRPr="00291C4A">
        <w:t xml:space="preserve">Transmission electron micrograph and </w:t>
      </w:r>
      <w:r w:rsidR="00A068E1" w:rsidRPr="00291C4A">
        <w:t xml:space="preserve">(c) </w:t>
      </w:r>
      <w:r w:rsidR="001C4808" w:rsidRPr="00291C4A">
        <w:t xml:space="preserve">atomic force micrograph </w:t>
      </w:r>
      <w:r w:rsidR="00E1530F" w:rsidRPr="00291C4A">
        <w:t xml:space="preserve">of </w:t>
      </w:r>
      <w:r w:rsidR="001C4808" w:rsidRPr="00291C4A">
        <w:t xml:space="preserve">a </w:t>
      </w:r>
      <w:r w:rsidR="00BE20E1" w:rsidRPr="00291C4A">
        <w:t>VLP sample</w:t>
      </w:r>
      <w:r w:rsidR="00E1530F" w:rsidRPr="00291C4A">
        <w:t xml:space="preserve"> after cleaning with the column (4</w:t>
      </w:r>
      <w:r w:rsidR="00E1530F" w:rsidRPr="00291C4A">
        <w:rPr>
          <w:vertAlign w:val="superscript"/>
        </w:rPr>
        <w:t>th</w:t>
      </w:r>
      <w:r w:rsidR="001C4808" w:rsidRPr="00291C4A">
        <w:t xml:space="preserve"> </w:t>
      </w:r>
      <w:r w:rsidR="00E1530F" w:rsidRPr="00291C4A">
        <w:t>fraction)</w:t>
      </w:r>
      <w:r w:rsidR="00C630FE" w:rsidRPr="00291C4A">
        <w:t xml:space="preserve"> show successful isolation of the VLPs</w:t>
      </w:r>
      <w:r w:rsidR="001C4808" w:rsidRPr="00291C4A">
        <w:t>.</w:t>
      </w:r>
      <w:r w:rsidR="00A214EB" w:rsidRPr="00291C4A">
        <w:t xml:space="preserve"> (d)</w:t>
      </w:r>
      <w:r w:rsidR="002D7761" w:rsidRPr="00291C4A">
        <w:t xml:space="preserve"> </w:t>
      </w:r>
      <w:r w:rsidR="00A214EB" w:rsidRPr="00291C4A">
        <w:t xml:space="preserve">Mean height of the VLP types determined with AFM before and after nanoindentation. </w:t>
      </w:r>
      <w:r w:rsidR="00A8678A" w:rsidRPr="00291C4A">
        <w:t>[</w:t>
      </w:r>
      <w:r w:rsidR="00A214EB" w:rsidRPr="00291C4A">
        <w:t>n = 19 for Gagᴹ + gp150, n = 31 for Gagᴹ + gp140HA₂tr, and n = 25 for Gagᴹ + gp120HA₂</w:t>
      </w:r>
      <w:r w:rsidR="00A96D70" w:rsidRPr="00291C4A">
        <w:t xml:space="preserve">. </w:t>
      </w:r>
      <w:r w:rsidR="00A214EB" w:rsidRPr="00291C4A">
        <w:t># p = .05001, * p &lt; .05, ** p &lt; .01. Error bars indicate the standard error of the mean (SEM)</w:t>
      </w:r>
      <w:r w:rsidR="00A8678A" w:rsidRPr="00291C4A">
        <w:t>]</w:t>
      </w:r>
      <w:r w:rsidR="00A214EB" w:rsidRPr="00291C4A">
        <w:t>.</w:t>
      </w:r>
    </w:p>
    <w:p w14:paraId="4D8EE937" w14:textId="6A700780" w:rsidR="00D0397C" w:rsidRPr="00291C4A" w:rsidRDefault="00D0397C" w:rsidP="00D97D89">
      <w:pPr>
        <w:pStyle w:val="Heading2"/>
      </w:pPr>
      <w:r w:rsidRPr="00291C4A">
        <w:t xml:space="preserve">Morphological </w:t>
      </w:r>
      <w:bookmarkEnd w:id="35"/>
      <w:r w:rsidR="00833270" w:rsidRPr="00291C4A">
        <w:t>properties</w:t>
      </w:r>
      <w:r w:rsidR="0069239D" w:rsidRPr="00291C4A">
        <w:t xml:space="preserve"> of VLPs</w:t>
      </w:r>
    </w:p>
    <w:p w14:paraId="7E95B147" w14:textId="2B223049" w:rsidR="00D0397C" w:rsidRPr="00291C4A" w:rsidRDefault="00A8678A" w:rsidP="00D97D89">
      <w:r w:rsidRPr="00291C4A">
        <w:t xml:space="preserve">Imaging the samples using TEM and AFM </w:t>
      </w:r>
      <w:r w:rsidR="00032B77" w:rsidRPr="00291C4A">
        <w:t>confirmed</w:t>
      </w:r>
      <w:r w:rsidRPr="00291C4A">
        <w:t xml:space="preserve"> that spherical particles </w:t>
      </w:r>
      <w:r w:rsidR="00032B77" w:rsidRPr="00291C4A">
        <w:t xml:space="preserve">with </w:t>
      </w:r>
      <w:r w:rsidR="008A6611" w:rsidRPr="00291C4A">
        <w:t xml:space="preserve">a </w:t>
      </w:r>
      <w:r w:rsidR="00032B77" w:rsidRPr="00291C4A">
        <w:t xml:space="preserve">diameter </w:t>
      </w:r>
      <w:r w:rsidRPr="00291C4A">
        <w:t>in the 100 nm range were produced</w:t>
      </w:r>
      <w:r w:rsidR="007155FF" w:rsidRPr="00291C4A">
        <w:t xml:space="preserve"> (</w:t>
      </w:r>
      <w:r w:rsidR="007155FF" w:rsidRPr="00291C4A">
        <w:fldChar w:fldCharType="begin"/>
      </w:r>
      <w:r w:rsidR="007155FF" w:rsidRPr="00291C4A">
        <w:instrText xml:space="preserve"> REF _Ref92896992 \h  \* MERGEFORMAT </w:instrText>
      </w:r>
      <w:r w:rsidR="007155FF" w:rsidRPr="00291C4A">
        <w:fldChar w:fldCharType="separate"/>
      </w:r>
      <w:r w:rsidR="006E0113" w:rsidRPr="00291C4A">
        <w:t xml:space="preserve">Figure </w:t>
      </w:r>
      <w:r w:rsidR="006E0113">
        <w:t>2</w:t>
      </w:r>
      <w:r w:rsidR="007155FF" w:rsidRPr="00291C4A">
        <w:fldChar w:fldCharType="end"/>
      </w:r>
      <w:r w:rsidR="007155FF" w:rsidRPr="00291C4A">
        <w:t xml:space="preserve"> b &amp; c)</w:t>
      </w:r>
      <w:r w:rsidRPr="00291C4A">
        <w:t>.</w:t>
      </w:r>
      <w:r w:rsidR="007155FF" w:rsidRPr="00291C4A">
        <w:t xml:space="preserve"> </w:t>
      </w:r>
      <w:r w:rsidR="00D0397C" w:rsidRPr="00291C4A">
        <w:t xml:space="preserve">The AFM assessment </w:t>
      </w:r>
      <w:r w:rsidR="00D42D7A" w:rsidRPr="00291C4A">
        <w:t>indicated</w:t>
      </w:r>
      <w:r w:rsidR="00D0397C" w:rsidRPr="00291C4A">
        <w:t xml:space="preserve"> </w:t>
      </w:r>
      <w:r w:rsidR="004501BC" w:rsidRPr="00291C4A">
        <w:t xml:space="preserve">a </w:t>
      </w:r>
      <w:r w:rsidR="00D42D7A" w:rsidRPr="00291C4A">
        <w:t xml:space="preserve">VLP </w:t>
      </w:r>
      <w:r w:rsidR="00D0397C" w:rsidRPr="00291C4A">
        <w:t xml:space="preserve">height </w:t>
      </w:r>
      <w:r w:rsidR="00823EC3" w:rsidRPr="00291C4A">
        <w:t xml:space="preserve">before </w:t>
      </w:r>
      <w:r w:rsidR="00744942" w:rsidRPr="00291C4A">
        <w:t xml:space="preserve">and </w:t>
      </w:r>
      <w:r w:rsidR="00744942" w:rsidRPr="00291C4A">
        <w:lastRenderedPageBreak/>
        <w:t xml:space="preserve">after </w:t>
      </w:r>
      <w:r w:rsidR="00823EC3" w:rsidRPr="00291C4A">
        <w:t>nanoindentation</w:t>
      </w:r>
      <w:r w:rsidR="00D0397C" w:rsidRPr="00291C4A">
        <w:t xml:space="preserve"> </w:t>
      </w:r>
      <w:r w:rsidR="004501BC" w:rsidRPr="00291C4A">
        <w:t xml:space="preserve">of </w:t>
      </w:r>
      <w:r w:rsidR="00D0397C" w:rsidRPr="00291C4A">
        <w:t>164</w:t>
      </w:r>
      <w:r w:rsidR="00965AF3" w:rsidRPr="00291C4A">
        <w:t xml:space="preserve"> </w:t>
      </w:r>
      <w:r w:rsidR="00887046" w:rsidRPr="00291C4A">
        <w:rPr>
          <w:rFonts w:cstheme="minorHAnsi"/>
        </w:rPr>
        <w:t>±</w:t>
      </w:r>
      <w:r w:rsidR="00887046" w:rsidRPr="00291C4A">
        <w:t xml:space="preserve"> 5</w:t>
      </w:r>
      <w:r w:rsidR="00D0397C" w:rsidRPr="00291C4A">
        <w:t xml:space="preserve"> nm</w:t>
      </w:r>
      <w:r w:rsidR="00DB5053" w:rsidRPr="00291C4A">
        <w:t xml:space="preserve"> </w:t>
      </w:r>
      <w:r w:rsidR="00744942" w:rsidRPr="00291C4A">
        <w:t xml:space="preserve">and </w:t>
      </w:r>
      <w:r w:rsidR="00744942" w:rsidRPr="00291C4A">
        <w:rPr>
          <w:rFonts w:cstheme="minorHAnsi"/>
        </w:rPr>
        <w:t xml:space="preserve">149 </w:t>
      </w:r>
      <w:r w:rsidR="00C819A1" w:rsidRPr="00291C4A">
        <w:rPr>
          <w:rFonts w:cstheme="minorHAnsi"/>
        </w:rPr>
        <w:t xml:space="preserve">± 11 </w:t>
      </w:r>
      <w:r w:rsidR="00744942" w:rsidRPr="00291C4A">
        <w:rPr>
          <w:rFonts w:cstheme="minorHAnsi"/>
        </w:rPr>
        <w:t>nm</w:t>
      </w:r>
      <w:r w:rsidR="00744942" w:rsidRPr="00291C4A">
        <w:t xml:space="preserve"> </w:t>
      </w:r>
      <w:r w:rsidR="007D651D" w:rsidRPr="00291C4A">
        <w:rPr>
          <w:rFonts w:cstheme="minorHAnsi"/>
        </w:rPr>
        <w:t>(</w:t>
      </w:r>
      <w:r w:rsidR="003C572B" w:rsidRPr="00291C4A">
        <w:rPr>
          <w:rFonts w:cstheme="minorHAnsi"/>
        </w:rPr>
        <w:t xml:space="preserve">n = 19, </w:t>
      </w:r>
      <w:r w:rsidR="007D651D" w:rsidRPr="00291C4A">
        <w:rPr>
          <w:rFonts w:cstheme="minorHAnsi"/>
        </w:rPr>
        <w:t xml:space="preserve">p = .826) </w:t>
      </w:r>
      <w:r w:rsidR="00DB5053" w:rsidRPr="00291C4A">
        <w:t>for Gag</w:t>
      </w:r>
      <w:r w:rsidR="00DB5053" w:rsidRPr="00291C4A">
        <w:rPr>
          <w:rFonts w:cstheme="minorHAnsi"/>
        </w:rPr>
        <w:t>ᴹ</w:t>
      </w:r>
      <w:r w:rsidR="00DB5053" w:rsidRPr="00291C4A">
        <w:t xml:space="preserve"> + gp150</w:t>
      </w:r>
      <w:r w:rsidR="00D0397C" w:rsidRPr="00291C4A">
        <w:t>, 170</w:t>
      </w:r>
      <w:r w:rsidR="009322AF" w:rsidRPr="00291C4A">
        <w:t xml:space="preserve"> </w:t>
      </w:r>
      <w:r w:rsidR="009322AF" w:rsidRPr="00291C4A">
        <w:rPr>
          <w:rFonts w:cstheme="minorHAnsi"/>
        </w:rPr>
        <w:t>±</w:t>
      </w:r>
      <w:r w:rsidR="009322AF" w:rsidRPr="00291C4A">
        <w:t xml:space="preserve"> 4 </w:t>
      </w:r>
      <w:r w:rsidR="00D0397C" w:rsidRPr="00291C4A">
        <w:t xml:space="preserve">nm </w:t>
      </w:r>
      <w:r w:rsidR="00744942" w:rsidRPr="00291C4A">
        <w:t xml:space="preserve">and </w:t>
      </w:r>
      <w:r w:rsidR="00744942" w:rsidRPr="00291C4A">
        <w:rPr>
          <w:rFonts w:cstheme="minorHAnsi"/>
        </w:rPr>
        <w:t>168</w:t>
      </w:r>
      <w:r w:rsidR="009C3833" w:rsidRPr="00291C4A">
        <w:rPr>
          <w:rFonts w:cstheme="minorHAnsi"/>
        </w:rPr>
        <w:t xml:space="preserve"> ± 4 </w:t>
      </w:r>
      <w:r w:rsidR="00744942" w:rsidRPr="00291C4A">
        <w:rPr>
          <w:rFonts w:cstheme="minorHAnsi"/>
        </w:rPr>
        <w:t>nm</w:t>
      </w:r>
      <w:r w:rsidR="00744942" w:rsidRPr="00291C4A">
        <w:t xml:space="preserve"> </w:t>
      </w:r>
      <w:r w:rsidR="007D651D" w:rsidRPr="00291C4A">
        <w:rPr>
          <w:rFonts w:cstheme="minorHAnsi"/>
        </w:rPr>
        <w:t>(</w:t>
      </w:r>
      <w:r w:rsidR="00823EC3" w:rsidRPr="00291C4A">
        <w:rPr>
          <w:rFonts w:cstheme="minorHAnsi"/>
        </w:rPr>
        <w:t xml:space="preserve">n = </w:t>
      </w:r>
      <w:r w:rsidR="00EE05FC" w:rsidRPr="00291C4A">
        <w:rPr>
          <w:rFonts w:cstheme="minorHAnsi"/>
        </w:rPr>
        <w:t xml:space="preserve">31, </w:t>
      </w:r>
      <w:r w:rsidR="007D651D" w:rsidRPr="00291C4A">
        <w:rPr>
          <w:rFonts w:cstheme="minorHAnsi"/>
        </w:rPr>
        <w:t>p =</w:t>
      </w:r>
      <w:r w:rsidR="00EE0256" w:rsidRPr="00291C4A">
        <w:rPr>
          <w:rFonts w:cstheme="minorHAnsi"/>
        </w:rPr>
        <w:t xml:space="preserve"> </w:t>
      </w:r>
      <w:r w:rsidR="007D651D" w:rsidRPr="00291C4A">
        <w:rPr>
          <w:rFonts w:cstheme="minorHAnsi"/>
        </w:rPr>
        <w:t xml:space="preserve">.332) </w:t>
      </w:r>
      <w:r w:rsidR="00DB5053" w:rsidRPr="00291C4A">
        <w:t>for Gag</w:t>
      </w:r>
      <w:r w:rsidR="00DB5053" w:rsidRPr="00291C4A">
        <w:rPr>
          <w:rFonts w:cstheme="minorHAnsi"/>
        </w:rPr>
        <w:t>ᴹ</w:t>
      </w:r>
      <w:r w:rsidR="00DB5053" w:rsidRPr="00291C4A">
        <w:t xml:space="preserve"> + gp140HA</w:t>
      </w:r>
      <w:r w:rsidR="00DB5053" w:rsidRPr="00291C4A">
        <w:rPr>
          <w:rFonts w:cstheme="minorHAnsi"/>
        </w:rPr>
        <w:t>₂</w:t>
      </w:r>
      <w:r w:rsidR="00DB5053" w:rsidRPr="00291C4A">
        <w:t xml:space="preserve">tr, </w:t>
      </w:r>
      <w:r w:rsidR="00D0397C" w:rsidRPr="00291C4A">
        <w:t xml:space="preserve">and </w:t>
      </w:r>
      <w:r w:rsidR="00DB5053" w:rsidRPr="00291C4A">
        <w:rPr>
          <w:rFonts w:cstheme="minorHAnsi"/>
        </w:rPr>
        <w:t xml:space="preserve">146 </w:t>
      </w:r>
      <w:r w:rsidR="00651A6D" w:rsidRPr="00291C4A">
        <w:rPr>
          <w:rFonts w:cstheme="minorHAnsi"/>
        </w:rPr>
        <w:t xml:space="preserve">± 9 </w:t>
      </w:r>
      <w:r w:rsidR="00DB5053" w:rsidRPr="00291C4A">
        <w:rPr>
          <w:rFonts w:cstheme="minorHAnsi"/>
        </w:rPr>
        <w:t xml:space="preserve">nm </w:t>
      </w:r>
      <w:r w:rsidR="00744942" w:rsidRPr="00291C4A">
        <w:rPr>
          <w:rFonts w:cstheme="minorHAnsi"/>
        </w:rPr>
        <w:t xml:space="preserve">and 146 </w:t>
      </w:r>
      <w:r w:rsidR="00DD7A56" w:rsidRPr="00291C4A">
        <w:rPr>
          <w:rFonts w:cstheme="minorHAnsi"/>
        </w:rPr>
        <w:t xml:space="preserve"> ± 9 </w:t>
      </w:r>
      <w:r w:rsidR="00744942" w:rsidRPr="00291C4A">
        <w:rPr>
          <w:rFonts w:cstheme="minorHAnsi"/>
        </w:rPr>
        <w:t xml:space="preserve">nm </w:t>
      </w:r>
      <w:r w:rsidR="007D651D" w:rsidRPr="00291C4A">
        <w:rPr>
          <w:rFonts w:cstheme="minorHAnsi"/>
        </w:rPr>
        <w:t>(</w:t>
      </w:r>
      <w:r w:rsidR="00162960" w:rsidRPr="00291C4A">
        <w:rPr>
          <w:rFonts w:cstheme="minorHAnsi"/>
        </w:rPr>
        <w:t xml:space="preserve">n = 25, </w:t>
      </w:r>
      <w:r w:rsidR="007D651D" w:rsidRPr="00291C4A">
        <w:rPr>
          <w:rFonts w:cstheme="minorHAnsi"/>
        </w:rPr>
        <w:t>p =</w:t>
      </w:r>
      <w:r w:rsidR="005276A6" w:rsidRPr="00291C4A">
        <w:rPr>
          <w:rFonts w:cstheme="minorHAnsi"/>
        </w:rPr>
        <w:t> </w:t>
      </w:r>
      <w:r w:rsidR="007D651D" w:rsidRPr="00291C4A">
        <w:rPr>
          <w:rFonts w:cstheme="minorHAnsi"/>
        </w:rPr>
        <w:t xml:space="preserve">.739) </w:t>
      </w:r>
      <w:r w:rsidR="004501BC" w:rsidRPr="00291C4A">
        <w:rPr>
          <w:rFonts w:cstheme="minorHAnsi"/>
        </w:rPr>
        <w:t xml:space="preserve">for </w:t>
      </w:r>
      <w:r w:rsidR="00D0397C" w:rsidRPr="00291C4A">
        <w:t>Gag</w:t>
      </w:r>
      <w:r w:rsidR="00D0397C" w:rsidRPr="00291C4A">
        <w:rPr>
          <w:rFonts w:cstheme="minorHAnsi"/>
        </w:rPr>
        <w:t>ᴹ</w:t>
      </w:r>
      <w:r w:rsidR="00D0397C" w:rsidRPr="00291C4A">
        <w:t xml:space="preserve"> + gp120HA</w:t>
      </w:r>
      <w:r w:rsidR="00D0397C" w:rsidRPr="00291C4A">
        <w:rPr>
          <w:rFonts w:cstheme="minorHAnsi"/>
        </w:rPr>
        <w:t>₂ (</w:t>
      </w:r>
      <w:r w:rsidR="00A214EB" w:rsidRPr="00291C4A">
        <w:rPr>
          <w:rFonts w:cstheme="minorHAnsi"/>
        </w:rPr>
        <w:fldChar w:fldCharType="begin"/>
      </w:r>
      <w:r w:rsidR="00A214EB" w:rsidRPr="00291C4A">
        <w:rPr>
          <w:rFonts w:cstheme="minorHAnsi"/>
        </w:rPr>
        <w:instrText xml:space="preserve"> REF _Ref92896992 \h </w:instrText>
      </w:r>
      <w:r w:rsidR="0025226A" w:rsidRPr="00291C4A">
        <w:rPr>
          <w:rFonts w:cstheme="minorHAnsi"/>
        </w:rPr>
        <w:instrText xml:space="preserve"> \* MERGEFORMAT </w:instrText>
      </w:r>
      <w:r w:rsidR="00A214EB" w:rsidRPr="00291C4A">
        <w:rPr>
          <w:rFonts w:cstheme="minorHAnsi"/>
        </w:rPr>
      </w:r>
      <w:r w:rsidR="00A214EB" w:rsidRPr="00291C4A">
        <w:rPr>
          <w:rFonts w:cstheme="minorHAnsi"/>
        </w:rPr>
        <w:fldChar w:fldCharType="separate"/>
      </w:r>
      <w:r w:rsidR="006E0113" w:rsidRPr="00291C4A">
        <w:t xml:space="preserve">Figure </w:t>
      </w:r>
      <w:r w:rsidR="006E0113">
        <w:t>2</w:t>
      </w:r>
      <w:r w:rsidR="00A214EB" w:rsidRPr="00291C4A">
        <w:rPr>
          <w:rFonts w:cstheme="minorHAnsi"/>
        </w:rPr>
        <w:fldChar w:fldCharType="end"/>
      </w:r>
      <w:r w:rsidR="00A214EB" w:rsidRPr="00291C4A">
        <w:rPr>
          <w:rFonts w:cstheme="minorHAnsi"/>
        </w:rPr>
        <w:t xml:space="preserve"> d</w:t>
      </w:r>
      <w:r w:rsidR="00D0397C" w:rsidRPr="00291C4A">
        <w:rPr>
          <w:rFonts w:cstheme="minorHAnsi"/>
        </w:rPr>
        <w:t xml:space="preserve">). There was a significant </w:t>
      </w:r>
      <w:r w:rsidR="00FE366B" w:rsidRPr="00291C4A">
        <w:rPr>
          <w:rFonts w:cstheme="minorHAnsi"/>
        </w:rPr>
        <w:t xml:space="preserve">height </w:t>
      </w:r>
      <w:r w:rsidR="00D0397C" w:rsidRPr="00291C4A">
        <w:rPr>
          <w:rFonts w:cstheme="minorHAnsi"/>
        </w:rPr>
        <w:t xml:space="preserve">difference between </w:t>
      </w:r>
      <w:r w:rsidR="00D0397C" w:rsidRPr="00291C4A">
        <w:t>Gag</w:t>
      </w:r>
      <w:r w:rsidR="00D0397C" w:rsidRPr="00291C4A">
        <w:rPr>
          <w:rFonts w:cstheme="minorHAnsi"/>
        </w:rPr>
        <w:t>ᴹ</w:t>
      </w:r>
      <w:r w:rsidR="00D0397C" w:rsidRPr="00291C4A">
        <w:t xml:space="preserve"> + gp120HA</w:t>
      </w:r>
      <w:r w:rsidR="00D0397C" w:rsidRPr="00291C4A">
        <w:rPr>
          <w:rFonts w:cstheme="minorHAnsi"/>
        </w:rPr>
        <w:t xml:space="preserve">₂ </w:t>
      </w:r>
      <w:r w:rsidR="00FE366B" w:rsidRPr="00291C4A">
        <w:rPr>
          <w:rFonts w:cstheme="minorHAnsi"/>
        </w:rPr>
        <w:t xml:space="preserve">and </w:t>
      </w:r>
      <w:r w:rsidR="00D0397C" w:rsidRPr="00291C4A">
        <w:rPr>
          <w:rFonts w:cstheme="minorHAnsi"/>
        </w:rPr>
        <w:t xml:space="preserve">the other two particle types. </w:t>
      </w:r>
      <w:r w:rsidR="00631FC9">
        <w:rPr>
          <w:rFonts w:cstheme="minorHAnsi"/>
        </w:rPr>
        <w:t xml:space="preserve">Images of </w:t>
      </w:r>
      <w:r w:rsidR="0043531C">
        <w:rPr>
          <w:rFonts w:cstheme="minorHAnsi"/>
        </w:rPr>
        <w:t xml:space="preserve">several particles and their corresponding topographical profiles are available in </w:t>
      </w:r>
      <w:r w:rsidR="009815F0">
        <w:rPr>
          <w:rFonts w:cstheme="minorHAnsi"/>
        </w:rPr>
        <w:t>supplementa</w:t>
      </w:r>
      <w:r w:rsidR="005C398B">
        <w:rPr>
          <w:rFonts w:cstheme="minorHAnsi"/>
        </w:rPr>
        <w:t>ry</w:t>
      </w:r>
      <w:r w:rsidR="006F7F97">
        <w:rPr>
          <w:rFonts w:cstheme="minorHAnsi"/>
        </w:rPr>
        <w:t xml:space="preserve"> </w:t>
      </w:r>
      <w:r w:rsidR="0043531C">
        <w:rPr>
          <w:rFonts w:cstheme="minorHAnsi"/>
        </w:rPr>
        <w:t>Figure S3.</w:t>
      </w:r>
    </w:p>
    <w:p w14:paraId="6E0A6551" w14:textId="3CEEB8FF" w:rsidR="00D0397C" w:rsidRPr="00291C4A" w:rsidRDefault="006A7781" w:rsidP="00D97D89">
      <w:r w:rsidRPr="00291C4A">
        <w:t xml:space="preserve">Morphometric </w:t>
      </w:r>
      <w:r w:rsidR="005A1C82" w:rsidRPr="00291C4A">
        <w:t xml:space="preserve">TEM </w:t>
      </w:r>
      <w:r w:rsidR="00202BD8" w:rsidRPr="00291C4A">
        <w:t xml:space="preserve">image </w:t>
      </w:r>
      <w:r w:rsidRPr="00291C4A">
        <w:t xml:space="preserve">analysis </w:t>
      </w:r>
      <w:r w:rsidR="00951DA5" w:rsidRPr="00291C4A">
        <w:t>provided a</w:t>
      </w:r>
      <w:r w:rsidR="00DE0EA2" w:rsidRPr="00291C4A">
        <w:t>n</w:t>
      </w:r>
      <w:r w:rsidR="00951DA5" w:rsidRPr="00291C4A">
        <w:t xml:space="preserve"> </w:t>
      </w:r>
      <w:r w:rsidR="00D5650A" w:rsidRPr="00291C4A">
        <w:t>outer</w:t>
      </w:r>
      <w:r w:rsidR="00825A21" w:rsidRPr="00291C4A">
        <w:t xml:space="preserve"> diameter</w:t>
      </w:r>
      <w:r w:rsidR="00D51337" w:rsidRPr="00291C4A">
        <w:t>,</w:t>
      </w:r>
      <w:r w:rsidR="00FB4253" w:rsidRPr="00291C4A">
        <w:t xml:space="preserve"> inner </w:t>
      </w:r>
      <w:r w:rsidRPr="00291C4A">
        <w:t>diameter</w:t>
      </w:r>
      <w:r w:rsidR="00D51337" w:rsidRPr="00291C4A">
        <w:t xml:space="preserve"> and wall thickness</w:t>
      </w:r>
      <w:r w:rsidRPr="00291C4A">
        <w:t xml:space="preserve"> </w:t>
      </w:r>
      <w:r w:rsidR="00951DA5" w:rsidRPr="00291C4A">
        <w:t xml:space="preserve">of </w:t>
      </w:r>
      <w:r w:rsidR="00D0397C" w:rsidRPr="00291C4A">
        <w:t>172</w:t>
      </w:r>
      <w:r w:rsidR="00BA7973" w:rsidRPr="00291C4A">
        <w:t xml:space="preserve"> </w:t>
      </w:r>
      <w:r w:rsidR="00BA7973" w:rsidRPr="00291C4A">
        <w:rPr>
          <w:rFonts w:cstheme="minorHAnsi"/>
        </w:rPr>
        <w:t>±</w:t>
      </w:r>
      <w:r w:rsidR="00BA6AC2" w:rsidRPr="00291C4A">
        <w:t xml:space="preserve"> 10</w:t>
      </w:r>
      <w:r w:rsidR="00D0397C" w:rsidRPr="00291C4A">
        <w:t xml:space="preserve"> nm</w:t>
      </w:r>
      <w:r w:rsidR="00F56037" w:rsidRPr="00291C4A">
        <w:t>,</w:t>
      </w:r>
      <w:r w:rsidR="00167530" w:rsidRPr="00291C4A">
        <w:t xml:space="preserve"> 138</w:t>
      </w:r>
      <w:r w:rsidR="00BA6AC2" w:rsidRPr="00291C4A">
        <w:t xml:space="preserve"> </w:t>
      </w:r>
      <w:r w:rsidR="00BA6AC2" w:rsidRPr="00291C4A">
        <w:rPr>
          <w:rFonts w:cstheme="minorHAnsi"/>
        </w:rPr>
        <w:t xml:space="preserve">± </w:t>
      </w:r>
      <w:r w:rsidR="00BA6AC2" w:rsidRPr="00291C4A">
        <w:t>11</w:t>
      </w:r>
      <w:r w:rsidR="00167530" w:rsidRPr="00291C4A">
        <w:t xml:space="preserve"> nm</w:t>
      </w:r>
      <w:r w:rsidR="00F56037" w:rsidRPr="00291C4A">
        <w:t>, and</w:t>
      </w:r>
      <w:r w:rsidR="00DE42EE" w:rsidRPr="00291C4A">
        <w:t xml:space="preserve"> </w:t>
      </w:r>
      <w:r w:rsidR="00F77547" w:rsidRPr="00291C4A">
        <w:t>17</w:t>
      </w:r>
      <w:r w:rsidR="00D14934" w:rsidRPr="00291C4A">
        <w:t>.3</w:t>
      </w:r>
      <w:r w:rsidR="00F77547" w:rsidRPr="00291C4A">
        <w:t xml:space="preserve"> </w:t>
      </w:r>
      <w:r w:rsidR="00F77547" w:rsidRPr="00291C4A">
        <w:rPr>
          <w:rFonts w:cstheme="minorHAnsi"/>
        </w:rPr>
        <w:t>±</w:t>
      </w:r>
      <w:r w:rsidR="00F77547" w:rsidRPr="00291C4A">
        <w:t xml:space="preserve"> </w:t>
      </w:r>
      <w:r w:rsidR="00D14934" w:rsidRPr="00291C4A">
        <w:t xml:space="preserve">1.5 </w:t>
      </w:r>
      <w:r w:rsidR="00F77547" w:rsidRPr="00291C4A">
        <w:t>nm</w:t>
      </w:r>
      <w:r w:rsidR="00167530" w:rsidRPr="00291C4A">
        <w:t xml:space="preserve"> </w:t>
      </w:r>
      <w:r w:rsidR="00D0397C" w:rsidRPr="00291C4A">
        <w:t>for Gag</w:t>
      </w:r>
      <w:r w:rsidR="00D0397C" w:rsidRPr="00291C4A">
        <w:rPr>
          <w:rFonts w:cstheme="minorHAnsi"/>
        </w:rPr>
        <w:t>ᴹ</w:t>
      </w:r>
      <w:r w:rsidR="00D0397C" w:rsidRPr="00291C4A">
        <w:t xml:space="preserve"> + gp150</w:t>
      </w:r>
      <w:r w:rsidR="00142B97" w:rsidRPr="00291C4A">
        <w:t xml:space="preserve"> (n</w:t>
      </w:r>
      <w:r w:rsidR="00A255A8" w:rsidRPr="00291C4A">
        <w:t xml:space="preserve"> = 3)</w:t>
      </w:r>
      <w:r w:rsidR="00D0397C" w:rsidRPr="00291C4A">
        <w:t>, 179</w:t>
      </w:r>
      <w:r w:rsidR="00BA6AC2" w:rsidRPr="00291C4A">
        <w:t xml:space="preserve"> </w:t>
      </w:r>
      <w:r w:rsidR="00BA6AC2" w:rsidRPr="00291C4A">
        <w:rPr>
          <w:rFonts w:cstheme="minorHAnsi"/>
        </w:rPr>
        <w:t>±</w:t>
      </w:r>
      <w:r w:rsidR="00253D8B" w:rsidRPr="00291C4A">
        <w:rPr>
          <w:rFonts w:cstheme="minorHAnsi"/>
        </w:rPr>
        <w:t xml:space="preserve"> 3</w:t>
      </w:r>
      <w:r w:rsidR="00D0397C" w:rsidRPr="00291C4A">
        <w:t xml:space="preserve"> nm</w:t>
      </w:r>
      <w:r w:rsidR="00F77547" w:rsidRPr="00291C4A">
        <w:t>,</w:t>
      </w:r>
      <w:r w:rsidR="00167530" w:rsidRPr="00291C4A">
        <w:t xml:space="preserve"> 144</w:t>
      </w:r>
      <w:r w:rsidR="00253D8B" w:rsidRPr="00291C4A">
        <w:t xml:space="preserve"> </w:t>
      </w:r>
      <w:r w:rsidR="00253D8B" w:rsidRPr="00291C4A">
        <w:rPr>
          <w:rFonts w:cstheme="minorHAnsi"/>
        </w:rPr>
        <w:t>±</w:t>
      </w:r>
      <w:r w:rsidR="00253D8B" w:rsidRPr="00291C4A">
        <w:t xml:space="preserve"> 2</w:t>
      </w:r>
      <w:r w:rsidR="00167530" w:rsidRPr="00291C4A">
        <w:t xml:space="preserve"> nm</w:t>
      </w:r>
      <w:r w:rsidR="00F77547" w:rsidRPr="00291C4A">
        <w:t xml:space="preserve"> </w:t>
      </w:r>
      <w:r w:rsidR="00D14934" w:rsidRPr="00291C4A">
        <w:t>and 1</w:t>
      </w:r>
      <w:r w:rsidR="007B06F7" w:rsidRPr="00291C4A">
        <w:t>7.7</w:t>
      </w:r>
      <w:r w:rsidR="00D14934" w:rsidRPr="00291C4A">
        <w:t xml:space="preserve"> </w:t>
      </w:r>
      <w:r w:rsidR="00D14934" w:rsidRPr="00291C4A">
        <w:rPr>
          <w:rFonts w:cstheme="minorHAnsi"/>
        </w:rPr>
        <w:t>±</w:t>
      </w:r>
      <w:r w:rsidR="007B06F7" w:rsidRPr="00291C4A">
        <w:rPr>
          <w:rFonts w:cstheme="minorHAnsi"/>
        </w:rPr>
        <w:t xml:space="preserve"> 0.3 nm</w:t>
      </w:r>
      <w:r w:rsidR="00167530" w:rsidRPr="00291C4A">
        <w:t xml:space="preserve"> </w:t>
      </w:r>
      <w:r w:rsidR="00D0397C" w:rsidRPr="00291C4A">
        <w:t>for Gag</w:t>
      </w:r>
      <w:r w:rsidR="00D0397C" w:rsidRPr="00291C4A">
        <w:rPr>
          <w:rFonts w:cstheme="minorHAnsi"/>
        </w:rPr>
        <w:t>ᴹ</w:t>
      </w:r>
      <w:r w:rsidR="00D0397C" w:rsidRPr="00291C4A">
        <w:t xml:space="preserve"> + gp140HA</w:t>
      </w:r>
      <w:r w:rsidR="00D0397C" w:rsidRPr="00291C4A">
        <w:rPr>
          <w:rFonts w:cstheme="minorHAnsi"/>
        </w:rPr>
        <w:t>₂</w:t>
      </w:r>
      <w:r w:rsidR="00D0397C" w:rsidRPr="00291C4A">
        <w:t>tr</w:t>
      </w:r>
      <w:r w:rsidR="00A255A8" w:rsidRPr="00291C4A">
        <w:t xml:space="preserve"> (n = 3)</w:t>
      </w:r>
      <w:r w:rsidR="00D0397C" w:rsidRPr="00291C4A">
        <w:t>, and 169</w:t>
      </w:r>
      <w:r w:rsidR="00253D8B" w:rsidRPr="00291C4A">
        <w:t xml:space="preserve"> </w:t>
      </w:r>
      <w:r w:rsidR="00253D8B" w:rsidRPr="00291C4A">
        <w:rPr>
          <w:rFonts w:cstheme="minorHAnsi"/>
        </w:rPr>
        <w:t>±</w:t>
      </w:r>
      <w:r w:rsidR="00B4684D" w:rsidRPr="00291C4A">
        <w:t xml:space="preserve"> 4</w:t>
      </w:r>
      <w:r w:rsidR="00D0397C" w:rsidRPr="00291C4A">
        <w:t xml:space="preserve"> nm</w:t>
      </w:r>
      <w:r w:rsidR="007B06F7" w:rsidRPr="00291C4A">
        <w:t>,</w:t>
      </w:r>
      <w:r w:rsidR="00167530" w:rsidRPr="00291C4A">
        <w:t xml:space="preserve"> 130</w:t>
      </w:r>
      <w:r w:rsidR="00B4684D" w:rsidRPr="00291C4A">
        <w:t xml:space="preserve"> </w:t>
      </w:r>
      <w:r w:rsidR="00B4684D" w:rsidRPr="00291C4A">
        <w:rPr>
          <w:rFonts w:cstheme="minorHAnsi"/>
        </w:rPr>
        <w:t>±</w:t>
      </w:r>
      <w:r w:rsidR="00B4684D" w:rsidRPr="00291C4A">
        <w:t xml:space="preserve"> 5</w:t>
      </w:r>
      <w:r w:rsidR="00167530" w:rsidRPr="00291C4A">
        <w:t xml:space="preserve"> nm</w:t>
      </w:r>
      <w:r w:rsidR="007B06F7" w:rsidRPr="00291C4A">
        <w:t xml:space="preserve"> and 19.7</w:t>
      </w:r>
      <w:r w:rsidR="00674DBE" w:rsidRPr="00291C4A">
        <w:t xml:space="preserve"> </w:t>
      </w:r>
      <w:r w:rsidR="00674DBE" w:rsidRPr="00291C4A">
        <w:rPr>
          <w:rFonts w:cstheme="minorHAnsi"/>
        </w:rPr>
        <w:t>±</w:t>
      </w:r>
      <w:r w:rsidR="00674DBE" w:rsidRPr="00291C4A">
        <w:t xml:space="preserve"> 1.3 nm</w:t>
      </w:r>
      <w:r w:rsidR="00167530" w:rsidRPr="00291C4A">
        <w:t xml:space="preserve"> </w:t>
      </w:r>
      <w:r w:rsidR="00D0397C" w:rsidRPr="00291C4A">
        <w:t>for Gag</w:t>
      </w:r>
      <w:r w:rsidR="00D0397C" w:rsidRPr="00291C4A">
        <w:rPr>
          <w:rFonts w:cstheme="minorHAnsi"/>
        </w:rPr>
        <w:t>ᴹ</w:t>
      </w:r>
      <w:r w:rsidR="00D0397C" w:rsidRPr="00291C4A">
        <w:t xml:space="preserve"> + gp120HA</w:t>
      </w:r>
      <w:r w:rsidR="00D0397C" w:rsidRPr="00291C4A">
        <w:rPr>
          <w:rFonts w:cstheme="minorHAnsi"/>
        </w:rPr>
        <w:t>₂</w:t>
      </w:r>
      <w:r w:rsidR="003A5AA6" w:rsidRPr="00291C4A">
        <w:rPr>
          <w:rFonts w:cstheme="minorHAnsi"/>
        </w:rPr>
        <w:t xml:space="preserve"> </w:t>
      </w:r>
      <w:r w:rsidR="003A5AA6" w:rsidRPr="00291C4A">
        <w:t>(n = 3)</w:t>
      </w:r>
      <w:r w:rsidR="00D0397C" w:rsidRPr="00291C4A">
        <w:rPr>
          <w:rFonts w:cstheme="minorHAnsi"/>
        </w:rPr>
        <w:t>. The</w:t>
      </w:r>
      <w:r w:rsidR="006D58D4" w:rsidRPr="00291C4A">
        <w:rPr>
          <w:rFonts w:cstheme="minorHAnsi"/>
        </w:rPr>
        <w:t xml:space="preserve"> </w:t>
      </w:r>
      <w:r w:rsidR="004976C5" w:rsidRPr="00291C4A">
        <w:rPr>
          <w:rFonts w:cstheme="minorHAnsi"/>
        </w:rPr>
        <w:t xml:space="preserve">outer diameter </w:t>
      </w:r>
      <w:r w:rsidR="000713B2" w:rsidRPr="00291C4A">
        <w:rPr>
          <w:rFonts w:cstheme="minorHAnsi"/>
        </w:rPr>
        <w:t xml:space="preserve">values </w:t>
      </w:r>
      <w:r w:rsidR="004976C5" w:rsidRPr="00291C4A">
        <w:rPr>
          <w:rFonts w:cstheme="minorHAnsi"/>
        </w:rPr>
        <w:t xml:space="preserve">based on TEM </w:t>
      </w:r>
      <w:r w:rsidR="00D0397C" w:rsidRPr="00291C4A">
        <w:rPr>
          <w:rFonts w:cstheme="minorHAnsi"/>
        </w:rPr>
        <w:t xml:space="preserve">were not significantly different from the </w:t>
      </w:r>
      <w:r w:rsidR="004E7222" w:rsidRPr="00291C4A">
        <w:rPr>
          <w:rFonts w:cstheme="minorHAnsi"/>
        </w:rPr>
        <w:t xml:space="preserve">VLP height measured with </w:t>
      </w:r>
      <w:r w:rsidR="00D0397C" w:rsidRPr="00291C4A">
        <w:rPr>
          <w:rFonts w:cstheme="minorHAnsi"/>
        </w:rPr>
        <w:t xml:space="preserve">AFM </w:t>
      </w:r>
      <w:r w:rsidR="00257FD9" w:rsidRPr="00291C4A">
        <w:rPr>
          <w:rFonts w:cstheme="minorHAnsi"/>
        </w:rPr>
        <w:t xml:space="preserve">before nanoindentation </w:t>
      </w:r>
      <w:r w:rsidR="00D0397C" w:rsidRPr="00291C4A">
        <w:rPr>
          <w:rFonts w:cstheme="minorHAnsi"/>
        </w:rPr>
        <w:t>(p = .264</w:t>
      </w:r>
      <w:r w:rsidR="00ED5826" w:rsidRPr="00291C4A">
        <w:rPr>
          <w:rFonts w:cstheme="minorHAnsi"/>
        </w:rPr>
        <w:t xml:space="preserve"> for </w:t>
      </w:r>
      <w:r w:rsidR="00ED5826" w:rsidRPr="00291C4A">
        <w:t>Gag</w:t>
      </w:r>
      <w:r w:rsidR="00ED5826" w:rsidRPr="00291C4A">
        <w:rPr>
          <w:rFonts w:cstheme="minorHAnsi"/>
        </w:rPr>
        <w:t>ᴹ</w:t>
      </w:r>
      <w:r w:rsidR="00ED5826" w:rsidRPr="00291C4A">
        <w:t xml:space="preserve"> + gp150</w:t>
      </w:r>
      <w:r w:rsidR="00D0397C" w:rsidRPr="00291C4A">
        <w:rPr>
          <w:rFonts w:cstheme="minorHAnsi"/>
        </w:rPr>
        <w:t>,</w:t>
      </w:r>
      <w:r w:rsidR="006D58D4" w:rsidRPr="00291C4A">
        <w:rPr>
          <w:rFonts w:cstheme="minorHAnsi"/>
        </w:rPr>
        <w:t xml:space="preserve"> </w:t>
      </w:r>
      <w:r w:rsidR="00736CB4" w:rsidRPr="00291C4A">
        <w:rPr>
          <w:rFonts w:cstheme="minorHAnsi"/>
        </w:rPr>
        <w:t xml:space="preserve">p = </w:t>
      </w:r>
      <w:r w:rsidR="00D0397C" w:rsidRPr="00291C4A">
        <w:rPr>
          <w:rFonts w:cstheme="minorHAnsi"/>
        </w:rPr>
        <w:t>.732</w:t>
      </w:r>
      <w:r w:rsidR="00736CB4" w:rsidRPr="00291C4A">
        <w:rPr>
          <w:rFonts w:cstheme="minorHAnsi"/>
        </w:rPr>
        <w:t xml:space="preserve"> </w:t>
      </w:r>
      <w:r w:rsidR="00736CB4" w:rsidRPr="00291C4A">
        <w:t>for Gag</w:t>
      </w:r>
      <w:r w:rsidR="00736CB4" w:rsidRPr="00291C4A">
        <w:rPr>
          <w:rFonts w:cstheme="minorHAnsi"/>
        </w:rPr>
        <w:t>ᴹ</w:t>
      </w:r>
      <w:r w:rsidR="00736CB4" w:rsidRPr="00291C4A">
        <w:t xml:space="preserve"> + gp140HA</w:t>
      </w:r>
      <w:r w:rsidR="00736CB4" w:rsidRPr="00291C4A">
        <w:rPr>
          <w:rFonts w:cstheme="minorHAnsi"/>
        </w:rPr>
        <w:t>₂</w:t>
      </w:r>
      <w:r w:rsidR="00736CB4" w:rsidRPr="00291C4A">
        <w:t>tr</w:t>
      </w:r>
      <w:r w:rsidR="00D0397C" w:rsidRPr="00291C4A">
        <w:rPr>
          <w:rFonts w:cstheme="minorHAnsi"/>
        </w:rPr>
        <w:t xml:space="preserve">, </w:t>
      </w:r>
      <w:r w:rsidR="006D58D4" w:rsidRPr="00291C4A">
        <w:rPr>
          <w:rFonts w:cstheme="minorHAnsi"/>
        </w:rPr>
        <w:t>and</w:t>
      </w:r>
      <w:r w:rsidR="00D0397C" w:rsidRPr="00291C4A">
        <w:rPr>
          <w:rFonts w:cstheme="minorHAnsi"/>
        </w:rPr>
        <w:t xml:space="preserve"> </w:t>
      </w:r>
      <w:r w:rsidR="00736CB4" w:rsidRPr="00291C4A">
        <w:rPr>
          <w:rFonts w:cstheme="minorHAnsi"/>
        </w:rPr>
        <w:t xml:space="preserve">p = </w:t>
      </w:r>
      <w:r w:rsidR="00D0397C" w:rsidRPr="00291C4A">
        <w:rPr>
          <w:rFonts w:cstheme="minorHAnsi"/>
        </w:rPr>
        <w:t>.060</w:t>
      </w:r>
      <w:r w:rsidR="00736CB4" w:rsidRPr="00291C4A">
        <w:rPr>
          <w:rFonts w:cstheme="minorHAnsi"/>
        </w:rPr>
        <w:t xml:space="preserve"> </w:t>
      </w:r>
      <w:r w:rsidR="00736CB4" w:rsidRPr="00291C4A">
        <w:t>for Gag</w:t>
      </w:r>
      <w:r w:rsidR="00736CB4" w:rsidRPr="00291C4A">
        <w:rPr>
          <w:rFonts w:cstheme="minorHAnsi"/>
        </w:rPr>
        <w:t>ᴹ</w:t>
      </w:r>
      <w:r w:rsidR="00736CB4" w:rsidRPr="00291C4A">
        <w:t xml:space="preserve"> + gp120HA</w:t>
      </w:r>
      <w:r w:rsidR="00736CB4" w:rsidRPr="00291C4A">
        <w:rPr>
          <w:rFonts w:cstheme="minorHAnsi"/>
        </w:rPr>
        <w:t>₂</w:t>
      </w:r>
      <w:r w:rsidR="00D0397C" w:rsidRPr="00291C4A">
        <w:rPr>
          <w:rFonts w:cstheme="minorHAnsi"/>
        </w:rPr>
        <w:t xml:space="preserve">). </w:t>
      </w:r>
    </w:p>
    <w:p w14:paraId="187B80F8" w14:textId="6AA7C7D6" w:rsidR="00D0397C" w:rsidRPr="00291C4A" w:rsidRDefault="00D0397C" w:rsidP="009D257F">
      <w:pPr>
        <w:pStyle w:val="Heading2"/>
      </w:pPr>
      <w:bookmarkStart w:id="36" w:name="_Toc156899556"/>
      <w:r w:rsidRPr="00291C4A">
        <w:t xml:space="preserve">Mechanical </w:t>
      </w:r>
      <w:bookmarkEnd w:id="36"/>
      <w:r w:rsidR="00833270" w:rsidRPr="00291C4A">
        <w:t>properties</w:t>
      </w:r>
      <w:r w:rsidR="0069239D" w:rsidRPr="00291C4A">
        <w:t xml:space="preserve"> of VLPs</w:t>
      </w:r>
    </w:p>
    <w:p w14:paraId="56779F75" w14:textId="106DEEE6" w:rsidR="006C11C8" w:rsidRPr="00291C4A" w:rsidRDefault="00B93EE9" w:rsidP="00B653A7">
      <w:r w:rsidRPr="00291C4A">
        <w:t>T</w:t>
      </w:r>
      <w:r w:rsidR="00614380" w:rsidRPr="00291C4A">
        <w:t xml:space="preserve">he results </w:t>
      </w:r>
      <w:r w:rsidRPr="00291C4A">
        <w:t>of</w:t>
      </w:r>
      <w:r w:rsidR="00614380" w:rsidRPr="00291C4A">
        <w:t xml:space="preserve"> </w:t>
      </w:r>
      <w:r w:rsidRPr="00291C4A">
        <w:t xml:space="preserve">the mechanical assessment </w:t>
      </w:r>
      <w:r w:rsidR="00614380" w:rsidRPr="00291C4A">
        <w:t xml:space="preserve">include the spring constant, the breaking force, and the elastic modulus. </w:t>
      </w:r>
    </w:p>
    <w:p w14:paraId="550F7279" w14:textId="77777777" w:rsidR="00D0397C" w:rsidRPr="00291C4A" w:rsidRDefault="00D0397C" w:rsidP="00D97D89">
      <w:pPr>
        <w:pStyle w:val="Heading3"/>
      </w:pPr>
      <w:r w:rsidRPr="00291C4A">
        <w:t>Spring constant</w:t>
      </w:r>
    </w:p>
    <w:p w14:paraId="0116AEA4" w14:textId="1D6B4D76" w:rsidR="00C15B83" w:rsidRPr="00291C4A" w:rsidRDefault="00F12F77" w:rsidP="00D97D89">
      <w:r w:rsidRPr="00291C4A">
        <w:t>T</w:t>
      </w:r>
      <w:r w:rsidR="00D0397C" w:rsidRPr="00291C4A">
        <w:t>he spring constant</w:t>
      </w:r>
      <w:r w:rsidRPr="00291C4A">
        <w:t xml:space="preserve">s </w:t>
      </w:r>
      <w:r w:rsidR="0082057F" w:rsidRPr="00291C4A">
        <w:t>of the VLP</w:t>
      </w:r>
      <w:r w:rsidR="00D0397C" w:rsidRPr="00291C4A">
        <w:t xml:space="preserve"> for the two </w:t>
      </w:r>
      <w:r w:rsidR="009E2FE4" w:rsidRPr="00291C4A">
        <w:t>regions</w:t>
      </w:r>
      <w:r w:rsidR="00D0397C" w:rsidRPr="00291C4A">
        <w:t xml:space="preserve"> </w:t>
      </w:r>
      <w:r w:rsidR="00BD3DC4" w:rsidRPr="00291C4A">
        <w:t xml:space="preserve">of the force-displacement curve </w:t>
      </w:r>
      <w:r w:rsidR="0082057F" w:rsidRPr="00291C4A">
        <w:t xml:space="preserve">are </w:t>
      </w:r>
      <w:r w:rsidR="00DC4EEB" w:rsidRPr="00291C4A">
        <w:t>k</w:t>
      </w:r>
      <w:r w:rsidR="004C0B6F" w:rsidRPr="00291C4A">
        <w:rPr>
          <w:vertAlign w:val="subscript"/>
        </w:rPr>
        <w:t>R</w:t>
      </w:r>
      <w:r w:rsidR="00DC4EEB" w:rsidRPr="00291C4A">
        <w:rPr>
          <w:vertAlign w:val="subscript"/>
        </w:rPr>
        <w:t>1</w:t>
      </w:r>
      <w:r w:rsidR="00DC4EEB" w:rsidRPr="00291C4A">
        <w:t xml:space="preserve"> = </w:t>
      </w:r>
      <w:r w:rsidR="00D0397C" w:rsidRPr="00291C4A">
        <w:t>0.012</w:t>
      </w:r>
      <w:r w:rsidR="0082057F" w:rsidRPr="00291C4A">
        <w:t xml:space="preserve"> </w:t>
      </w:r>
      <w:r w:rsidR="00C558B7" w:rsidRPr="00291C4A">
        <w:rPr>
          <w:rFonts w:cstheme="minorHAnsi"/>
        </w:rPr>
        <w:t>±</w:t>
      </w:r>
      <w:r w:rsidR="00C558B7" w:rsidRPr="00291C4A">
        <w:t xml:space="preserve"> 0.002</w:t>
      </w:r>
      <w:r w:rsidR="0082057F" w:rsidRPr="00291C4A">
        <w:t xml:space="preserve"> </w:t>
      </w:r>
      <w:r w:rsidR="00D0397C" w:rsidRPr="00291C4A">
        <w:t xml:space="preserve">N/m and </w:t>
      </w:r>
      <w:r w:rsidR="00DC4EEB" w:rsidRPr="00291C4A">
        <w:t>k</w:t>
      </w:r>
      <w:r w:rsidR="004C0B6F" w:rsidRPr="00291C4A">
        <w:rPr>
          <w:vertAlign w:val="subscript"/>
        </w:rPr>
        <w:t>R</w:t>
      </w:r>
      <w:r w:rsidR="00DC4EEB" w:rsidRPr="00291C4A">
        <w:rPr>
          <w:vertAlign w:val="subscript"/>
        </w:rPr>
        <w:t>2</w:t>
      </w:r>
      <w:r w:rsidR="00DC4EEB" w:rsidRPr="00291C4A">
        <w:t xml:space="preserve"> = </w:t>
      </w:r>
      <w:r w:rsidR="00D0397C" w:rsidRPr="00291C4A">
        <w:t>0.014</w:t>
      </w:r>
      <w:r w:rsidR="0082057F" w:rsidRPr="00291C4A">
        <w:t xml:space="preserve"> </w:t>
      </w:r>
      <w:r w:rsidR="00600A03" w:rsidRPr="00291C4A">
        <w:rPr>
          <w:rFonts w:cstheme="minorHAnsi"/>
        </w:rPr>
        <w:t>± 0.002</w:t>
      </w:r>
      <w:r w:rsidR="0082057F" w:rsidRPr="00291C4A">
        <w:t xml:space="preserve"> </w:t>
      </w:r>
      <w:r w:rsidR="00D0397C" w:rsidRPr="00291C4A">
        <w:t>N/m</w:t>
      </w:r>
      <w:r w:rsidR="009E2FE4" w:rsidRPr="00291C4A">
        <w:t xml:space="preserve"> for Gag</w:t>
      </w:r>
      <w:r w:rsidR="009E2FE4" w:rsidRPr="00291C4A">
        <w:rPr>
          <w:rFonts w:cstheme="minorHAnsi"/>
        </w:rPr>
        <w:t>ᴹ</w:t>
      </w:r>
      <w:r w:rsidR="009E2FE4" w:rsidRPr="00291C4A">
        <w:t xml:space="preserve"> + gp150,</w:t>
      </w:r>
      <w:r w:rsidR="00D0397C" w:rsidRPr="00291C4A">
        <w:t xml:space="preserve"> </w:t>
      </w:r>
      <w:r w:rsidR="0099083A" w:rsidRPr="00291C4A">
        <w:t>k</w:t>
      </w:r>
      <w:r w:rsidRPr="00291C4A">
        <w:rPr>
          <w:vertAlign w:val="subscript"/>
        </w:rPr>
        <w:t>R</w:t>
      </w:r>
      <w:r w:rsidR="0099083A" w:rsidRPr="00291C4A">
        <w:rPr>
          <w:vertAlign w:val="subscript"/>
        </w:rPr>
        <w:t>1</w:t>
      </w:r>
      <w:r w:rsidR="0099083A" w:rsidRPr="00291C4A">
        <w:t xml:space="preserve"> = </w:t>
      </w:r>
      <w:r w:rsidR="00D0397C" w:rsidRPr="00291C4A">
        <w:t>0.022</w:t>
      </w:r>
      <w:r w:rsidR="00BD3DC4" w:rsidRPr="00291C4A">
        <w:t xml:space="preserve"> </w:t>
      </w:r>
      <w:r w:rsidR="00942EC9" w:rsidRPr="00291C4A">
        <w:rPr>
          <w:rFonts w:cstheme="minorHAnsi"/>
        </w:rPr>
        <w:t>±</w:t>
      </w:r>
      <w:r w:rsidR="00942EC9" w:rsidRPr="00291C4A">
        <w:t xml:space="preserve"> 0.</w:t>
      </w:r>
      <w:r w:rsidR="0082057F" w:rsidRPr="00291C4A">
        <w:t>004</w:t>
      </w:r>
      <w:r w:rsidR="00BD3DC4" w:rsidRPr="00291C4A">
        <w:t xml:space="preserve"> </w:t>
      </w:r>
      <w:r w:rsidR="00D0397C" w:rsidRPr="00291C4A">
        <w:t xml:space="preserve">N/m and </w:t>
      </w:r>
      <w:r w:rsidR="0099083A" w:rsidRPr="00291C4A">
        <w:t>k</w:t>
      </w:r>
      <w:r w:rsidRPr="00291C4A">
        <w:rPr>
          <w:vertAlign w:val="subscript"/>
        </w:rPr>
        <w:t>R</w:t>
      </w:r>
      <w:r w:rsidR="0099083A" w:rsidRPr="00291C4A">
        <w:rPr>
          <w:vertAlign w:val="subscript"/>
        </w:rPr>
        <w:t>2</w:t>
      </w:r>
      <w:r w:rsidR="0099083A" w:rsidRPr="00291C4A">
        <w:t xml:space="preserve"> = </w:t>
      </w:r>
      <w:r w:rsidR="00D0397C" w:rsidRPr="00291C4A">
        <w:t>0.0</w:t>
      </w:r>
      <w:r w:rsidR="00B22D67" w:rsidRPr="00291C4A">
        <w:t>8</w:t>
      </w:r>
      <w:r w:rsidR="00BD3DC4" w:rsidRPr="00291C4A">
        <w:t xml:space="preserve"> </w:t>
      </w:r>
      <w:r w:rsidR="008C4761" w:rsidRPr="00291C4A">
        <w:rPr>
          <w:rFonts w:ascii="Calibri" w:hAnsi="Calibri" w:cs="Calibri"/>
        </w:rPr>
        <w:t>± 0.0</w:t>
      </w:r>
      <w:r w:rsidR="00B22D67" w:rsidRPr="00291C4A">
        <w:rPr>
          <w:rFonts w:ascii="Calibri" w:hAnsi="Calibri" w:cs="Calibri"/>
        </w:rPr>
        <w:t>2</w:t>
      </w:r>
      <w:r w:rsidR="008C4761" w:rsidRPr="00291C4A">
        <w:t> </w:t>
      </w:r>
      <w:r w:rsidR="00D0397C" w:rsidRPr="00291C4A">
        <w:t>N/m</w:t>
      </w:r>
      <w:r w:rsidR="009E2FE4" w:rsidRPr="00291C4A">
        <w:t xml:space="preserve"> for Gag</w:t>
      </w:r>
      <w:r w:rsidR="009E2FE4" w:rsidRPr="00291C4A">
        <w:rPr>
          <w:rFonts w:cstheme="minorHAnsi"/>
        </w:rPr>
        <w:t>ᴹ</w:t>
      </w:r>
      <w:r w:rsidR="009E2FE4" w:rsidRPr="00291C4A">
        <w:t> + gp140HA₂tr</w:t>
      </w:r>
      <w:r w:rsidR="009E2FE4" w:rsidRPr="00291C4A">
        <w:rPr>
          <w:rFonts w:cstheme="minorHAnsi"/>
        </w:rPr>
        <w:t>,</w:t>
      </w:r>
      <w:r w:rsidRPr="00291C4A">
        <w:rPr>
          <w:rFonts w:cstheme="minorHAnsi"/>
        </w:rPr>
        <w:t xml:space="preserve"> and </w:t>
      </w:r>
      <w:r w:rsidR="0082057F" w:rsidRPr="00291C4A">
        <w:t>k</w:t>
      </w:r>
      <w:r w:rsidR="0082057F" w:rsidRPr="00291C4A">
        <w:rPr>
          <w:vertAlign w:val="subscript"/>
        </w:rPr>
        <w:t>R1</w:t>
      </w:r>
      <w:r w:rsidR="0082057F" w:rsidRPr="00291C4A">
        <w:t xml:space="preserve"> = </w:t>
      </w:r>
      <w:r w:rsidR="00D0397C" w:rsidRPr="00291C4A">
        <w:t>0.026</w:t>
      </w:r>
      <w:r w:rsidR="00BD3DC4" w:rsidRPr="00291C4A">
        <w:t xml:space="preserve"> </w:t>
      </w:r>
      <w:r w:rsidR="00E305DB" w:rsidRPr="00291C4A">
        <w:rPr>
          <w:rFonts w:cstheme="minorHAnsi"/>
        </w:rPr>
        <w:t>±</w:t>
      </w:r>
      <w:r w:rsidR="00E305DB" w:rsidRPr="00291C4A">
        <w:t xml:space="preserve"> 0.005 </w:t>
      </w:r>
      <w:r w:rsidR="00D0397C" w:rsidRPr="00291C4A">
        <w:t>N/m</w:t>
      </w:r>
      <w:r w:rsidR="0082057F" w:rsidRPr="00291C4A">
        <w:t xml:space="preserve"> and</w:t>
      </w:r>
      <w:r w:rsidR="00D0397C" w:rsidRPr="00291C4A">
        <w:t xml:space="preserve"> </w:t>
      </w:r>
      <w:r w:rsidR="0082057F" w:rsidRPr="00291C4A">
        <w:t>k</w:t>
      </w:r>
      <w:r w:rsidR="0082057F" w:rsidRPr="00291C4A">
        <w:rPr>
          <w:vertAlign w:val="subscript"/>
        </w:rPr>
        <w:t>R2</w:t>
      </w:r>
      <w:r w:rsidR="0082057F" w:rsidRPr="00291C4A">
        <w:t xml:space="preserve"> = </w:t>
      </w:r>
      <w:r w:rsidR="00D0397C" w:rsidRPr="00291C4A">
        <w:t>0.1</w:t>
      </w:r>
      <w:r w:rsidR="00B22D67" w:rsidRPr="00291C4A">
        <w:t>4</w:t>
      </w:r>
      <w:r w:rsidR="00D0397C" w:rsidRPr="00291C4A">
        <w:t> </w:t>
      </w:r>
      <w:r w:rsidR="001354C0" w:rsidRPr="00291C4A">
        <w:rPr>
          <w:rFonts w:ascii="Calibri" w:hAnsi="Calibri" w:cs="Calibri"/>
        </w:rPr>
        <w:t>± 0.0</w:t>
      </w:r>
      <w:r w:rsidR="00B22D67" w:rsidRPr="00291C4A">
        <w:rPr>
          <w:rFonts w:ascii="Calibri" w:hAnsi="Calibri" w:cs="Calibri"/>
        </w:rPr>
        <w:t>5</w:t>
      </w:r>
      <w:r w:rsidR="001354C0" w:rsidRPr="00291C4A">
        <w:t> </w:t>
      </w:r>
      <w:r w:rsidR="00D0397C" w:rsidRPr="00291C4A">
        <w:t>N/m</w:t>
      </w:r>
      <w:r w:rsidR="00E509D2" w:rsidRPr="00291C4A">
        <w:t xml:space="preserve"> </w:t>
      </w:r>
      <w:r w:rsidR="0082057F" w:rsidRPr="00291C4A">
        <w:t>for Gag</w:t>
      </w:r>
      <w:r w:rsidR="0082057F" w:rsidRPr="00291C4A">
        <w:rPr>
          <w:rFonts w:cstheme="minorHAnsi"/>
        </w:rPr>
        <w:t>ᴹ</w:t>
      </w:r>
      <w:r w:rsidR="0082057F" w:rsidRPr="00291C4A">
        <w:t xml:space="preserve"> + gp120HA₂ </w:t>
      </w:r>
      <w:r w:rsidR="00E509D2" w:rsidRPr="00291C4A">
        <w:t>(</w:t>
      </w:r>
      <w:r w:rsidR="00E509D2" w:rsidRPr="00291C4A">
        <w:fldChar w:fldCharType="begin"/>
      </w:r>
      <w:r w:rsidR="00E509D2" w:rsidRPr="00291C4A">
        <w:instrText xml:space="preserve"> REF _Ref173240195 \h </w:instrText>
      </w:r>
      <w:r w:rsidR="0025226A" w:rsidRPr="00291C4A">
        <w:instrText xml:space="preserve"> \* MERGEFORMAT </w:instrText>
      </w:r>
      <w:r w:rsidR="00E509D2" w:rsidRPr="00291C4A">
        <w:fldChar w:fldCharType="separate"/>
      </w:r>
      <w:r w:rsidR="006E0113" w:rsidRPr="00291C4A">
        <w:t xml:space="preserve">Figure </w:t>
      </w:r>
      <w:r w:rsidR="006E0113">
        <w:t>3</w:t>
      </w:r>
      <w:r w:rsidR="00E509D2" w:rsidRPr="00291C4A">
        <w:fldChar w:fldCharType="end"/>
      </w:r>
      <w:r w:rsidR="00E509D2" w:rsidRPr="00291C4A">
        <w:t xml:space="preserve"> a)</w:t>
      </w:r>
      <w:r w:rsidR="00D0397C" w:rsidRPr="00291C4A">
        <w:t xml:space="preserve">. </w:t>
      </w:r>
    </w:p>
    <w:p w14:paraId="4CA777A1" w14:textId="520ED667" w:rsidR="00D0397C" w:rsidRPr="00291C4A" w:rsidRDefault="0082057F" w:rsidP="00D97D89">
      <w:r w:rsidRPr="00291C4A">
        <w:t>A</w:t>
      </w:r>
      <w:r w:rsidR="00D0397C" w:rsidRPr="00291C4A">
        <w:t xml:space="preserve"> significant difference between Gag</w:t>
      </w:r>
      <w:r w:rsidR="00D0397C" w:rsidRPr="00291C4A">
        <w:rPr>
          <w:rFonts w:cstheme="minorHAnsi"/>
        </w:rPr>
        <w:t>ᴹ</w:t>
      </w:r>
      <w:r w:rsidR="00D0397C" w:rsidRPr="00291C4A">
        <w:t xml:space="preserve"> + gp150 compared to the other two VLP types for </w:t>
      </w:r>
      <w:r w:rsidR="00674614" w:rsidRPr="00291C4A">
        <w:t>k</w:t>
      </w:r>
      <w:r w:rsidR="00674614" w:rsidRPr="00291C4A">
        <w:rPr>
          <w:vertAlign w:val="subscript"/>
        </w:rPr>
        <w:t>R1</w:t>
      </w:r>
      <w:r w:rsidR="00D0397C" w:rsidRPr="00291C4A">
        <w:t xml:space="preserve"> (p = .010 compared to Gag</w:t>
      </w:r>
      <w:r w:rsidR="00D0397C" w:rsidRPr="00291C4A">
        <w:rPr>
          <w:rFonts w:cstheme="minorHAnsi"/>
        </w:rPr>
        <w:t>ᴹ</w:t>
      </w:r>
      <w:r w:rsidR="00D0397C" w:rsidRPr="00291C4A">
        <w:t> + gp140HA₂tr, p = .004 compared to Gag</w:t>
      </w:r>
      <w:r w:rsidR="00D0397C" w:rsidRPr="00291C4A">
        <w:rPr>
          <w:rFonts w:cstheme="minorHAnsi"/>
        </w:rPr>
        <w:t>ᴹ</w:t>
      </w:r>
      <w:r w:rsidR="00D0397C" w:rsidRPr="00291C4A">
        <w:t xml:space="preserve"> + gp120HA₂) and </w:t>
      </w:r>
      <w:r w:rsidR="00674614" w:rsidRPr="00291C4A">
        <w:t>k</w:t>
      </w:r>
      <w:r w:rsidR="00674614" w:rsidRPr="00291C4A">
        <w:rPr>
          <w:vertAlign w:val="subscript"/>
        </w:rPr>
        <w:t>R2</w:t>
      </w:r>
      <w:r w:rsidR="00D0397C" w:rsidRPr="00291C4A">
        <w:t xml:space="preserve"> (p &lt; .001 compared to Gag</w:t>
      </w:r>
      <w:r w:rsidR="00D0397C" w:rsidRPr="00291C4A">
        <w:rPr>
          <w:rFonts w:cstheme="minorHAnsi"/>
        </w:rPr>
        <w:t>ᴹ</w:t>
      </w:r>
      <w:r w:rsidR="00D0397C" w:rsidRPr="00291C4A">
        <w:t xml:space="preserve"> + gp140HA₂tr, p = .011 compared to Gag</w:t>
      </w:r>
      <w:r w:rsidR="00D0397C" w:rsidRPr="00291C4A">
        <w:rPr>
          <w:rFonts w:cstheme="minorHAnsi"/>
        </w:rPr>
        <w:t>ᴹ</w:t>
      </w:r>
      <w:r w:rsidR="00D0397C" w:rsidRPr="00291C4A">
        <w:t xml:space="preserve"> + gp120HA₂). </w:t>
      </w:r>
      <w:r w:rsidR="008B07C9" w:rsidRPr="00291C4A">
        <w:t xml:space="preserve">The </w:t>
      </w:r>
      <w:r w:rsidR="00D0397C" w:rsidRPr="00291C4A">
        <w:t xml:space="preserve">difference </w:t>
      </w:r>
      <w:r w:rsidR="0012348C" w:rsidRPr="00291C4A">
        <w:t>in</w:t>
      </w:r>
      <w:r w:rsidR="008B07C9" w:rsidRPr="00291C4A">
        <w:t xml:space="preserve"> </w:t>
      </w:r>
      <w:r w:rsidR="00DA70FF" w:rsidRPr="00291C4A">
        <w:t xml:space="preserve">the </w:t>
      </w:r>
      <w:r w:rsidR="008B07C9" w:rsidRPr="00291C4A">
        <w:t>sp</w:t>
      </w:r>
      <w:r w:rsidR="008F0B89" w:rsidRPr="00291C4A">
        <w:t>r</w:t>
      </w:r>
      <w:r w:rsidR="008B07C9" w:rsidRPr="00291C4A">
        <w:t>ing consta</w:t>
      </w:r>
      <w:r w:rsidR="008F0B89" w:rsidRPr="00291C4A">
        <w:t xml:space="preserve">nt </w:t>
      </w:r>
      <w:r w:rsidR="00175D89" w:rsidRPr="00291C4A">
        <w:t>of</w:t>
      </w:r>
      <w:r w:rsidR="00D0397C" w:rsidRPr="00291C4A">
        <w:t xml:space="preserve"> Gag</w:t>
      </w:r>
      <w:r w:rsidR="00D0397C" w:rsidRPr="00291C4A">
        <w:rPr>
          <w:rFonts w:cstheme="minorHAnsi"/>
        </w:rPr>
        <w:t>ᴹ</w:t>
      </w:r>
      <w:r w:rsidR="00D0397C" w:rsidRPr="00291C4A">
        <w:t xml:space="preserve"> + gp140HA₂tr</w:t>
      </w:r>
      <w:r w:rsidR="00D0397C" w:rsidRPr="00291C4A">
        <w:rPr>
          <w:rFonts w:cstheme="minorHAnsi"/>
        </w:rPr>
        <w:t xml:space="preserve"> and </w:t>
      </w:r>
      <w:r w:rsidR="00D0397C" w:rsidRPr="00291C4A">
        <w:t>Gag</w:t>
      </w:r>
      <w:r w:rsidR="00D0397C" w:rsidRPr="00291C4A">
        <w:rPr>
          <w:rFonts w:cstheme="minorHAnsi"/>
        </w:rPr>
        <w:t>ᴹ</w:t>
      </w:r>
      <w:r w:rsidR="00FB422B" w:rsidRPr="00291C4A">
        <w:t> </w:t>
      </w:r>
      <w:r w:rsidR="00D0397C" w:rsidRPr="00291C4A">
        <w:t>+</w:t>
      </w:r>
      <w:r w:rsidR="00FB422B" w:rsidRPr="00291C4A">
        <w:t> </w:t>
      </w:r>
      <w:r w:rsidR="00D0397C" w:rsidRPr="00291C4A">
        <w:t>gp120HA₂</w:t>
      </w:r>
      <w:r w:rsidR="00D0397C" w:rsidRPr="00291C4A">
        <w:rPr>
          <w:rFonts w:cstheme="minorHAnsi"/>
        </w:rPr>
        <w:t xml:space="preserve"> </w:t>
      </w:r>
      <w:r w:rsidR="008F0B89" w:rsidRPr="00291C4A">
        <w:rPr>
          <w:rFonts w:cstheme="minorHAnsi"/>
        </w:rPr>
        <w:t xml:space="preserve">was not significant </w:t>
      </w:r>
      <w:r w:rsidR="00D0397C" w:rsidRPr="00291C4A">
        <w:rPr>
          <w:rFonts w:cstheme="minorHAnsi"/>
        </w:rPr>
        <w:t xml:space="preserve">(p = .559 for </w:t>
      </w:r>
      <w:r w:rsidR="008F0B89" w:rsidRPr="00291C4A">
        <w:rPr>
          <w:rFonts w:cstheme="minorHAnsi"/>
        </w:rPr>
        <w:t>k</w:t>
      </w:r>
      <w:r w:rsidR="008F0B89" w:rsidRPr="00291C4A">
        <w:rPr>
          <w:rFonts w:cstheme="minorHAnsi"/>
          <w:vertAlign w:val="subscript"/>
        </w:rPr>
        <w:t>R</w:t>
      </w:r>
      <w:r w:rsidR="00D0397C" w:rsidRPr="00291C4A">
        <w:rPr>
          <w:rFonts w:cstheme="minorHAnsi"/>
          <w:vertAlign w:val="subscript"/>
        </w:rPr>
        <w:t>1</w:t>
      </w:r>
      <w:r w:rsidR="00D0397C" w:rsidRPr="00291C4A">
        <w:rPr>
          <w:rFonts w:cstheme="minorHAnsi"/>
        </w:rPr>
        <w:t xml:space="preserve"> and p = .274 for </w:t>
      </w:r>
      <w:r w:rsidR="008F0B89" w:rsidRPr="00291C4A">
        <w:rPr>
          <w:rFonts w:cstheme="minorHAnsi"/>
        </w:rPr>
        <w:t>k</w:t>
      </w:r>
      <w:r w:rsidR="008F0B89" w:rsidRPr="00291C4A">
        <w:rPr>
          <w:rFonts w:cstheme="minorHAnsi"/>
          <w:vertAlign w:val="subscript"/>
        </w:rPr>
        <w:t>R</w:t>
      </w:r>
      <w:r w:rsidR="00D0397C" w:rsidRPr="00291C4A">
        <w:rPr>
          <w:rFonts w:cstheme="minorHAnsi"/>
          <w:vertAlign w:val="subscript"/>
        </w:rPr>
        <w:t>2</w:t>
      </w:r>
      <w:r w:rsidR="00D0397C" w:rsidRPr="00291C4A">
        <w:rPr>
          <w:rFonts w:cstheme="minorHAnsi"/>
        </w:rPr>
        <w:t>).</w:t>
      </w:r>
    </w:p>
    <w:p w14:paraId="4FA53600" w14:textId="5CC1705B" w:rsidR="00D0397C" w:rsidRPr="00291C4A" w:rsidRDefault="00975D48" w:rsidP="00D97D89">
      <w:r w:rsidRPr="00291C4A">
        <w:rPr>
          <w:noProof/>
        </w:rPr>
        <w:lastRenderedPageBreak/>
        <w:drawing>
          <wp:inline distT="0" distB="0" distL="0" distR="0" wp14:anchorId="3D090751" wp14:editId="4CDAB7AC">
            <wp:extent cx="5679516" cy="5635869"/>
            <wp:effectExtent l="0" t="0" r="0" b="0"/>
            <wp:docPr id="5106423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642326" name="Picture 2"/>
                    <pic:cNvPicPr>
                      <a:picLocks noChangeAspect="1" noChangeArrowheads="1"/>
                    </pic:cNvPicPr>
                  </pic:nvPicPr>
                  <pic:blipFill>
                    <a:blip r:embed="rId16">
                      <a:extLst>
                        <a:ext uri="{96DAC541-7B7A-43D3-8B79-37D633B846F1}">
                          <asvg:svgBlip xmlns:asvg="http://schemas.microsoft.com/office/drawing/2016/SVG/main" r:embed="rId17"/>
                        </a:ext>
                      </a:extLst>
                    </a:blip>
                    <a:stretch>
                      <a:fillRect/>
                    </a:stretch>
                  </pic:blipFill>
                  <pic:spPr bwMode="auto">
                    <a:xfrm>
                      <a:off x="0" y="0"/>
                      <a:ext cx="5679516" cy="5635869"/>
                    </a:xfrm>
                    <a:prstGeom prst="rect">
                      <a:avLst/>
                    </a:prstGeom>
                  </pic:spPr>
                </pic:pic>
              </a:graphicData>
            </a:graphic>
          </wp:inline>
        </w:drawing>
      </w:r>
    </w:p>
    <w:p w14:paraId="10158807" w14:textId="2CA76081" w:rsidR="00D0397C" w:rsidRPr="00291C4A" w:rsidRDefault="00D0397C" w:rsidP="00EA393F">
      <w:pPr>
        <w:pStyle w:val="Caption"/>
      </w:pPr>
      <w:bookmarkStart w:id="37" w:name="_Ref173240195"/>
      <w:bookmarkStart w:id="38" w:name="_Toc156326940"/>
      <w:bookmarkStart w:id="39" w:name="_Toc156326984"/>
      <w:bookmarkStart w:id="40" w:name="_Toc156898770"/>
      <w:r w:rsidRPr="00291C4A">
        <w:t xml:space="preserve">Figure </w:t>
      </w:r>
      <w:r w:rsidR="00624D52" w:rsidRPr="00291C4A">
        <w:fldChar w:fldCharType="begin"/>
      </w:r>
      <w:r w:rsidR="00624D52" w:rsidRPr="00291C4A">
        <w:instrText xml:space="preserve"> SEQ Figure \* ARABIC </w:instrText>
      </w:r>
      <w:r w:rsidR="00624D52" w:rsidRPr="00291C4A">
        <w:fldChar w:fldCharType="separate"/>
      </w:r>
      <w:r w:rsidR="006E0113">
        <w:rPr>
          <w:noProof/>
        </w:rPr>
        <w:t>3</w:t>
      </w:r>
      <w:r w:rsidR="00624D52" w:rsidRPr="00291C4A">
        <w:fldChar w:fldCharType="end"/>
      </w:r>
      <w:bookmarkEnd w:id="37"/>
      <w:r w:rsidRPr="00291C4A">
        <w:t>.</w:t>
      </w:r>
      <w:r w:rsidR="009C30B4" w:rsidRPr="00291C4A">
        <w:t xml:space="preserve"> </w:t>
      </w:r>
      <w:r w:rsidR="008659F7" w:rsidRPr="00291C4A">
        <w:t xml:space="preserve">(a) </w:t>
      </w:r>
      <w:r w:rsidRPr="00291C4A">
        <w:t>The spring constant of the three VLP types</w:t>
      </w:r>
      <w:r w:rsidR="00667572" w:rsidRPr="00291C4A">
        <w:t xml:space="preserve"> </w:t>
      </w:r>
      <w:r w:rsidRPr="00291C4A">
        <w:t>for the two different slope fits</w:t>
      </w:r>
      <w:r w:rsidR="00667572" w:rsidRPr="00291C4A">
        <w:t xml:space="preserve"> (indicated with the slope number above each bar)</w:t>
      </w:r>
      <w:r w:rsidRPr="00291C4A">
        <w:t>.</w:t>
      </w:r>
      <w:r w:rsidR="009C30B4" w:rsidRPr="00291C4A">
        <w:t xml:space="preserve"> (</w:t>
      </w:r>
      <w:r w:rsidR="008659F7" w:rsidRPr="00291C4A">
        <w:t>b</w:t>
      </w:r>
      <w:r w:rsidR="009C30B4" w:rsidRPr="00291C4A">
        <w:t>) The mean breaking force for the three different VLP types</w:t>
      </w:r>
      <w:r w:rsidR="00CC4AC2" w:rsidRPr="00291C4A">
        <w:t>. (</w:t>
      </w:r>
      <w:r w:rsidR="00A539CF" w:rsidRPr="00291C4A">
        <w:t>c</w:t>
      </w:r>
      <w:r w:rsidR="00CC4AC2" w:rsidRPr="00291C4A">
        <w:t>) The mean breaking depth for the three different VLP types.</w:t>
      </w:r>
      <w:r w:rsidR="00A539CF" w:rsidRPr="00291C4A">
        <w:t xml:space="preserve"> (d) A scatter plot of </w:t>
      </w:r>
      <w:r w:rsidR="00146367" w:rsidRPr="00291C4A">
        <w:t xml:space="preserve">breaking force versus </w:t>
      </w:r>
      <w:r w:rsidR="00A539CF" w:rsidRPr="00291C4A">
        <w:t xml:space="preserve">breaking point depth for each virion </w:t>
      </w:r>
      <w:r w:rsidR="00AC4784" w:rsidRPr="00291C4A">
        <w:t xml:space="preserve">with </w:t>
      </w:r>
      <w:r w:rsidR="00A539CF" w:rsidRPr="00291C4A">
        <w:t>a linear trendline</w:t>
      </w:r>
      <w:r w:rsidR="00146367" w:rsidRPr="00291C4A">
        <w:t xml:space="preserve"> for all three VLP types</w:t>
      </w:r>
      <w:r w:rsidR="00A539CF" w:rsidRPr="00291C4A">
        <w:t>.</w:t>
      </w:r>
      <w:r w:rsidR="00CC4AC2" w:rsidRPr="00291C4A">
        <w:t xml:space="preserve"> </w:t>
      </w:r>
      <w:r w:rsidR="00EE0038" w:rsidRPr="00291C4A">
        <w:t xml:space="preserve">(e) The elastic modulus of the three VLP types determined using the thin shell model. </w:t>
      </w:r>
      <w:r w:rsidR="00151EDD" w:rsidRPr="00291C4A">
        <w:t>(</w:t>
      </w:r>
      <w:r w:rsidRPr="00291C4A">
        <w:t>*p &lt; .05, **p &lt; .01. Error bars indicate SEM.</w:t>
      </w:r>
      <w:bookmarkEnd w:id="38"/>
      <w:bookmarkEnd w:id="39"/>
      <w:bookmarkEnd w:id="40"/>
      <w:r w:rsidR="00151EDD" w:rsidRPr="00291C4A">
        <w:t>)</w:t>
      </w:r>
      <w:r w:rsidR="00C33237">
        <w:t xml:space="preserve"> The </w:t>
      </w:r>
      <w:r w:rsidR="003E32B5">
        <w:t xml:space="preserve">experimental </w:t>
      </w:r>
      <w:r w:rsidR="00614250">
        <w:t xml:space="preserve">force-displacement curves for all </w:t>
      </w:r>
      <w:r w:rsidR="00485E31">
        <w:t>particles tested are provided in supplementa</w:t>
      </w:r>
      <w:r w:rsidR="007451A2">
        <w:t>r</w:t>
      </w:r>
      <w:r w:rsidR="00485E31">
        <w:t xml:space="preserve">y Figure </w:t>
      </w:r>
      <w:r w:rsidR="007451A2">
        <w:t>S4.</w:t>
      </w:r>
    </w:p>
    <w:p w14:paraId="251028D8" w14:textId="77777777" w:rsidR="00D0397C" w:rsidRPr="00291C4A" w:rsidRDefault="00D0397C" w:rsidP="00D97D89">
      <w:pPr>
        <w:pStyle w:val="Heading3"/>
      </w:pPr>
      <w:r w:rsidRPr="00291C4A">
        <w:t>Breaking force and depth</w:t>
      </w:r>
    </w:p>
    <w:p w14:paraId="77FBB810" w14:textId="1CEA833E" w:rsidR="00D0397C" w:rsidRPr="00291C4A" w:rsidRDefault="00D0397C" w:rsidP="00D97D89">
      <w:r w:rsidRPr="00291C4A">
        <w:t xml:space="preserve">The mean breaking force </w:t>
      </w:r>
      <w:r w:rsidR="00C64859" w:rsidRPr="00291C4A">
        <w:t>wa</w:t>
      </w:r>
      <w:r w:rsidRPr="00291C4A">
        <w:t>s</w:t>
      </w:r>
      <w:r w:rsidR="00C575D8" w:rsidRPr="00291C4A">
        <w:t xml:space="preserve"> F</w:t>
      </w:r>
      <w:r w:rsidR="00B475CB" w:rsidRPr="00291C4A">
        <w:rPr>
          <w:vertAlign w:val="subscript"/>
        </w:rPr>
        <w:t>b</w:t>
      </w:r>
      <w:r w:rsidR="00B475CB" w:rsidRPr="00291C4A">
        <w:t xml:space="preserve"> =</w:t>
      </w:r>
      <w:r w:rsidRPr="00291C4A">
        <w:t xml:space="preserve"> 0.</w:t>
      </w:r>
      <w:r w:rsidR="00B22D67" w:rsidRPr="00291C4A">
        <w:t>5</w:t>
      </w:r>
      <w:r w:rsidR="00D70BF0" w:rsidRPr="00291C4A">
        <w:t xml:space="preserve"> </w:t>
      </w:r>
      <w:r w:rsidR="00D70BF0" w:rsidRPr="00291C4A">
        <w:rPr>
          <w:rFonts w:cstheme="minorHAnsi"/>
        </w:rPr>
        <w:t>±</w:t>
      </w:r>
      <w:r w:rsidR="000D6755" w:rsidRPr="00291C4A">
        <w:t xml:space="preserve"> 0.1</w:t>
      </w:r>
      <w:r w:rsidRPr="00291C4A">
        <w:t xml:space="preserve"> nN</w:t>
      </w:r>
      <w:r w:rsidR="00C107E0" w:rsidRPr="00291C4A">
        <w:t xml:space="preserve"> for Gag</w:t>
      </w:r>
      <w:r w:rsidR="00C107E0" w:rsidRPr="00291C4A">
        <w:rPr>
          <w:rFonts w:cstheme="minorHAnsi"/>
        </w:rPr>
        <w:t>ᴹ</w:t>
      </w:r>
      <w:r w:rsidR="00C107E0" w:rsidRPr="00291C4A">
        <w:t xml:space="preserve"> + gp150</w:t>
      </w:r>
      <w:r w:rsidRPr="00291C4A">
        <w:t xml:space="preserve">, </w:t>
      </w:r>
      <w:r w:rsidR="00545023" w:rsidRPr="00291C4A">
        <w:t>F</w:t>
      </w:r>
      <w:r w:rsidR="00545023" w:rsidRPr="00291C4A">
        <w:rPr>
          <w:vertAlign w:val="subscript"/>
        </w:rPr>
        <w:t>b</w:t>
      </w:r>
      <w:r w:rsidR="00545023" w:rsidRPr="00291C4A">
        <w:t xml:space="preserve"> = </w:t>
      </w:r>
      <w:r w:rsidRPr="00291C4A">
        <w:t>1.</w:t>
      </w:r>
      <w:r w:rsidR="002858CF" w:rsidRPr="00291C4A">
        <w:t>6</w:t>
      </w:r>
      <w:r w:rsidR="000D6755" w:rsidRPr="00291C4A">
        <w:t xml:space="preserve"> </w:t>
      </w:r>
      <w:r w:rsidR="000D6755" w:rsidRPr="00291C4A">
        <w:rPr>
          <w:rFonts w:cstheme="minorHAnsi"/>
        </w:rPr>
        <w:t>±</w:t>
      </w:r>
      <w:r w:rsidR="000D6755" w:rsidRPr="00291C4A">
        <w:t xml:space="preserve"> </w:t>
      </w:r>
      <w:r w:rsidR="007A4E7B" w:rsidRPr="00291C4A">
        <w:t>0.</w:t>
      </w:r>
      <w:r w:rsidR="002858CF" w:rsidRPr="00291C4A">
        <w:t>2</w:t>
      </w:r>
      <w:r w:rsidRPr="00291C4A">
        <w:t xml:space="preserve"> nN</w:t>
      </w:r>
      <w:r w:rsidR="00C107E0" w:rsidRPr="00291C4A">
        <w:t xml:space="preserve"> for Gag</w:t>
      </w:r>
      <w:r w:rsidR="00C107E0" w:rsidRPr="00291C4A">
        <w:rPr>
          <w:rFonts w:cstheme="minorHAnsi"/>
        </w:rPr>
        <w:t>ᴹ</w:t>
      </w:r>
      <w:r w:rsidR="00C107E0" w:rsidRPr="00291C4A">
        <w:t xml:space="preserve"> + gp140HA₂tr</w:t>
      </w:r>
      <w:r w:rsidRPr="00291C4A">
        <w:t xml:space="preserve">, and </w:t>
      </w:r>
      <w:r w:rsidR="00545023" w:rsidRPr="00291C4A">
        <w:t>F</w:t>
      </w:r>
      <w:r w:rsidR="00545023" w:rsidRPr="00291C4A">
        <w:rPr>
          <w:vertAlign w:val="subscript"/>
        </w:rPr>
        <w:t>b</w:t>
      </w:r>
      <w:r w:rsidR="00545023" w:rsidRPr="00291C4A">
        <w:t xml:space="preserve"> = </w:t>
      </w:r>
      <w:r w:rsidRPr="00291C4A">
        <w:rPr>
          <w:rFonts w:cstheme="minorHAnsi"/>
        </w:rPr>
        <w:t>1.1</w:t>
      </w:r>
      <w:r w:rsidR="007A4E7B" w:rsidRPr="00291C4A">
        <w:t xml:space="preserve"> </w:t>
      </w:r>
      <w:r w:rsidR="007A4E7B" w:rsidRPr="00291C4A">
        <w:rPr>
          <w:rFonts w:cstheme="minorHAnsi"/>
        </w:rPr>
        <w:t>±</w:t>
      </w:r>
      <w:r w:rsidR="007A4E7B" w:rsidRPr="00291C4A">
        <w:t xml:space="preserve"> 0.</w:t>
      </w:r>
      <w:r w:rsidR="00B22D67" w:rsidRPr="00291C4A">
        <w:t>3</w:t>
      </w:r>
      <w:r w:rsidRPr="00291C4A">
        <w:rPr>
          <w:rFonts w:cstheme="minorHAnsi"/>
        </w:rPr>
        <w:t xml:space="preserve"> nN</w:t>
      </w:r>
      <w:r w:rsidR="00C107E0" w:rsidRPr="00291C4A">
        <w:t xml:space="preserve"> for Gag</w:t>
      </w:r>
      <w:r w:rsidR="00C107E0" w:rsidRPr="00291C4A">
        <w:rPr>
          <w:rFonts w:cstheme="minorHAnsi"/>
        </w:rPr>
        <w:t>ᴹ </w:t>
      </w:r>
      <w:r w:rsidR="00C107E0" w:rsidRPr="00291C4A">
        <w:t>+ gp120HA₂</w:t>
      </w:r>
      <w:r w:rsidR="00C107E0" w:rsidRPr="00291C4A">
        <w:rPr>
          <w:rFonts w:cstheme="minorHAnsi"/>
        </w:rPr>
        <w:t xml:space="preserve"> is</w:t>
      </w:r>
      <w:r w:rsidRPr="00291C4A">
        <w:rPr>
          <w:rFonts w:cstheme="minorHAnsi"/>
        </w:rPr>
        <w:t xml:space="preserve"> (</w:t>
      </w:r>
      <w:r w:rsidR="007B6AE3" w:rsidRPr="00291C4A">
        <w:rPr>
          <w:rFonts w:cstheme="minorHAnsi"/>
        </w:rPr>
        <w:fldChar w:fldCharType="begin"/>
      </w:r>
      <w:r w:rsidR="007B6AE3" w:rsidRPr="00291C4A">
        <w:rPr>
          <w:rFonts w:cstheme="minorHAnsi"/>
        </w:rPr>
        <w:instrText xml:space="preserve"> REF _Ref173240195 \h </w:instrText>
      </w:r>
      <w:r w:rsidR="0025226A" w:rsidRPr="00291C4A">
        <w:rPr>
          <w:rFonts w:cstheme="minorHAnsi"/>
        </w:rPr>
        <w:instrText xml:space="preserve"> \* MERGEFORMAT </w:instrText>
      </w:r>
      <w:r w:rsidR="007B6AE3" w:rsidRPr="00291C4A">
        <w:rPr>
          <w:rFonts w:cstheme="minorHAnsi"/>
        </w:rPr>
      </w:r>
      <w:r w:rsidR="007B6AE3" w:rsidRPr="00291C4A">
        <w:rPr>
          <w:rFonts w:cstheme="minorHAnsi"/>
        </w:rPr>
        <w:fldChar w:fldCharType="separate"/>
      </w:r>
      <w:r w:rsidR="006E0113" w:rsidRPr="00291C4A">
        <w:t xml:space="preserve">Figure </w:t>
      </w:r>
      <w:r w:rsidR="006E0113">
        <w:t>3</w:t>
      </w:r>
      <w:r w:rsidR="007B6AE3" w:rsidRPr="00291C4A">
        <w:rPr>
          <w:rFonts w:cstheme="minorHAnsi"/>
        </w:rPr>
        <w:fldChar w:fldCharType="end"/>
      </w:r>
      <w:r w:rsidR="007B6AE3" w:rsidRPr="00291C4A">
        <w:rPr>
          <w:rFonts w:cstheme="minorHAnsi"/>
        </w:rPr>
        <w:t xml:space="preserve"> </w:t>
      </w:r>
      <w:r w:rsidR="00C107E0" w:rsidRPr="00291C4A">
        <w:rPr>
          <w:rFonts w:cstheme="minorHAnsi"/>
        </w:rPr>
        <w:t>b</w:t>
      </w:r>
      <w:r w:rsidRPr="00291C4A">
        <w:rPr>
          <w:rFonts w:cstheme="minorHAnsi"/>
        </w:rPr>
        <w:t>).</w:t>
      </w:r>
      <w:r w:rsidRPr="00291C4A">
        <w:t xml:space="preserve"> The breaking force of Gag</w:t>
      </w:r>
      <w:r w:rsidRPr="00291C4A">
        <w:rPr>
          <w:rFonts w:cstheme="minorHAnsi"/>
        </w:rPr>
        <w:t>ᴹ</w:t>
      </w:r>
      <w:r w:rsidRPr="00291C4A">
        <w:t xml:space="preserve"> + gp150 </w:t>
      </w:r>
      <w:r w:rsidR="00C64859" w:rsidRPr="00291C4A">
        <w:t>wa</w:t>
      </w:r>
      <w:r w:rsidRPr="00291C4A">
        <w:t xml:space="preserve">s significantly lower than </w:t>
      </w:r>
      <w:r w:rsidR="00C107E0" w:rsidRPr="00291C4A">
        <w:t xml:space="preserve">that of </w:t>
      </w:r>
      <w:r w:rsidRPr="00291C4A">
        <w:t>Gag</w:t>
      </w:r>
      <w:r w:rsidRPr="00291C4A">
        <w:rPr>
          <w:rFonts w:cstheme="minorHAnsi"/>
        </w:rPr>
        <w:t>ᴹ</w:t>
      </w:r>
      <w:r w:rsidRPr="00291C4A">
        <w:t xml:space="preserve"> + gp140HA₂tr</w:t>
      </w:r>
      <w:r w:rsidRPr="00291C4A">
        <w:rPr>
          <w:rFonts w:cstheme="minorHAnsi"/>
        </w:rPr>
        <w:t xml:space="preserve"> </w:t>
      </w:r>
      <w:r w:rsidR="00C107E0" w:rsidRPr="00291C4A">
        <w:rPr>
          <w:rFonts w:cstheme="minorHAnsi"/>
        </w:rPr>
        <w:t xml:space="preserve">(p &lt; .001) </w:t>
      </w:r>
      <w:r w:rsidRPr="00291C4A">
        <w:rPr>
          <w:rFonts w:cstheme="minorHAnsi"/>
        </w:rPr>
        <w:t xml:space="preserve">and </w:t>
      </w:r>
      <w:r w:rsidRPr="00291C4A">
        <w:t>Gag</w:t>
      </w:r>
      <w:r w:rsidRPr="00291C4A">
        <w:rPr>
          <w:rFonts w:cstheme="minorHAnsi"/>
        </w:rPr>
        <w:t>ᴹ</w:t>
      </w:r>
      <w:r w:rsidRPr="00291C4A">
        <w:t xml:space="preserve"> + gp120HA₂ </w:t>
      </w:r>
      <w:r w:rsidR="00C107E0" w:rsidRPr="00291C4A">
        <w:rPr>
          <w:rFonts w:cstheme="minorHAnsi"/>
        </w:rPr>
        <w:t>(</w:t>
      </w:r>
      <w:r w:rsidRPr="00291C4A">
        <w:rPr>
          <w:rFonts w:cstheme="minorHAnsi"/>
        </w:rPr>
        <w:t xml:space="preserve">p = </w:t>
      </w:r>
      <w:r w:rsidRPr="00291C4A">
        <w:rPr>
          <w:rFonts w:cstheme="minorHAnsi"/>
        </w:rPr>
        <w:lastRenderedPageBreak/>
        <w:t>.030).</w:t>
      </w:r>
      <w:r w:rsidRPr="00291C4A">
        <w:t xml:space="preserve"> The </w:t>
      </w:r>
      <w:r w:rsidR="0041771E" w:rsidRPr="00291C4A">
        <w:t xml:space="preserve">proportion of broken </w:t>
      </w:r>
      <w:r w:rsidRPr="00291C4A">
        <w:t>VLPs varie</w:t>
      </w:r>
      <w:r w:rsidR="00DB39DA" w:rsidRPr="00291C4A">
        <w:t>s</w:t>
      </w:r>
      <w:r w:rsidR="0086132A" w:rsidRPr="00291C4A">
        <w:t xml:space="preserve"> with VLP type</w:t>
      </w:r>
      <w:r w:rsidRPr="00291C4A">
        <w:t xml:space="preserve">, with </w:t>
      </w:r>
      <w:r w:rsidR="00525EB7" w:rsidRPr="00291C4A">
        <w:t xml:space="preserve">breakage of </w:t>
      </w:r>
      <w:r w:rsidR="00AF4DFA" w:rsidRPr="00291C4A">
        <w:t xml:space="preserve">100% (19/19) </w:t>
      </w:r>
      <w:r w:rsidR="00525EB7" w:rsidRPr="00291C4A">
        <w:t xml:space="preserve">for </w:t>
      </w:r>
      <w:r w:rsidRPr="00291C4A">
        <w:t>Gag</w:t>
      </w:r>
      <w:r w:rsidRPr="00291C4A">
        <w:rPr>
          <w:rFonts w:cstheme="minorHAnsi"/>
        </w:rPr>
        <w:t>ᴹ</w:t>
      </w:r>
      <w:r w:rsidRPr="00291C4A">
        <w:t xml:space="preserve"> + gp150, 74%</w:t>
      </w:r>
      <w:r w:rsidR="00980A71" w:rsidRPr="00291C4A">
        <w:t xml:space="preserve"> (23/31</w:t>
      </w:r>
      <w:r w:rsidRPr="00291C4A">
        <w:t xml:space="preserve">) </w:t>
      </w:r>
      <w:r w:rsidR="00980A71" w:rsidRPr="00291C4A">
        <w:t xml:space="preserve">for </w:t>
      </w:r>
      <w:r w:rsidR="00525EB7" w:rsidRPr="00291C4A">
        <w:t>Gag</w:t>
      </w:r>
      <w:r w:rsidR="00525EB7" w:rsidRPr="00291C4A">
        <w:rPr>
          <w:rFonts w:cstheme="minorHAnsi"/>
        </w:rPr>
        <w:t>ᴹ</w:t>
      </w:r>
      <w:r w:rsidR="00525EB7" w:rsidRPr="00291C4A">
        <w:t xml:space="preserve"> + gp140HA₂tr</w:t>
      </w:r>
      <w:r w:rsidRPr="00291C4A">
        <w:t xml:space="preserve"> and </w:t>
      </w:r>
      <w:r w:rsidR="00980A71" w:rsidRPr="00291C4A">
        <w:t>80% (</w:t>
      </w:r>
      <w:r w:rsidR="00894FBF" w:rsidRPr="00291C4A">
        <w:t xml:space="preserve">20/25) for </w:t>
      </w:r>
      <w:r w:rsidRPr="00291C4A">
        <w:t>Gag</w:t>
      </w:r>
      <w:r w:rsidRPr="00291C4A">
        <w:rPr>
          <w:rFonts w:cstheme="minorHAnsi"/>
        </w:rPr>
        <w:t>ᴹ</w:t>
      </w:r>
      <w:r w:rsidRPr="00291C4A">
        <w:t xml:space="preserve"> + gp120HA₂</w:t>
      </w:r>
      <w:r w:rsidR="00894FBF" w:rsidRPr="00291C4A">
        <w:t>.</w:t>
      </w:r>
    </w:p>
    <w:p w14:paraId="69C96EF8" w14:textId="30D34473" w:rsidR="00D0397C" w:rsidRPr="00291C4A" w:rsidRDefault="00D0397C" w:rsidP="00D97D89">
      <w:pPr>
        <w:rPr>
          <w:rFonts w:cstheme="minorHAnsi"/>
        </w:rPr>
      </w:pPr>
      <w:r w:rsidRPr="00291C4A">
        <w:t xml:space="preserve">The depth at which the VLPs broke </w:t>
      </w:r>
      <w:r w:rsidR="00C64859" w:rsidRPr="00291C4A">
        <w:t>wa</w:t>
      </w:r>
      <w:r w:rsidRPr="00291C4A">
        <w:t xml:space="preserve">s </w:t>
      </w:r>
      <w:proofErr w:type="spellStart"/>
      <w:r w:rsidR="00380BD0" w:rsidRPr="00291C4A">
        <w:t>d</w:t>
      </w:r>
      <w:r w:rsidR="00380BD0" w:rsidRPr="00291C4A">
        <w:rPr>
          <w:vertAlign w:val="subscript"/>
        </w:rPr>
        <w:t>b</w:t>
      </w:r>
      <w:proofErr w:type="spellEnd"/>
      <w:r w:rsidR="00380BD0" w:rsidRPr="00291C4A">
        <w:t xml:space="preserve"> = </w:t>
      </w:r>
      <w:r w:rsidRPr="00291C4A">
        <w:t>65.1</w:t>
      </w:r>
      <w:r w:rsidR="00D46A0D" w:rsidRPr="00291C4A">
        <w:t xml:space="preserve"> </w:t>
      </w:r>
      <w:r w:rsidR="00D46A0D" w:rsidRPr="00291C4A">
        <w:rPr>
          <w:rFonts w:cstheme="minorHAnsi"/>
        </w:rPr>
        <w:t>±</w:t>
      </w:r>
      <w:r w:rsidR="00D46A0D" w:rsidRPr="00291C4A">
        <w:t xml:space="preserve"> </w:t>
      </w:r>
      <w:r w:rsidR="00161452" w:rsidRPr="00291C4A">
        <w:t>7.7</w:t>
      </w:r>
      <w:r w:rsidR="001848F3" w:rsidRPr="00291C4A">
        <w:t xml:space="preserve"> nm</w:t>
      </w:r>
      <w:r w:rsidRPr="00291C4A">
        <w:t xml:space="preserve"> for Gag</w:t>
      </w:r>
      <w:r w:rsidRPr="00291C4A">
        <w:rPr>
          <w:rFonts w:cstheme="minorHAnsi"/>
        </w:rPr>
        <w:t>ᴹ</w:t>
      </w:r>
      <w:r w:rsidRPr="00291C4A">
        <w:t xml:space="preserve"> + gp150, 83.8</w:t>
      </w:r>
      <w:r w:rsidR="00063517" w:rsidRPr="00291C4A">
        <w:t xml:space="preserve"> </w:t>
      </w:r>
      <w:r w:rsidR="00063517" w:rsidRPr="00291C4A">
        <w:rPr>
          <w:rFonts w:cstheme="minorHAnsi"/>
        </w:rPr>
        <w:t>±</w:t>
      </w:r>
      <w:r w:rsidR="00063517" w:rsidRPr="00291C4A">
        <w:t xml:space="preserve"> 9</w:t>
      </w:r>
      <w:r w:rsidR="00D54CBC" w:rsidRPr="00291C4A">
        <w:t>.7</w:t>
      </w:r>
      <w:r w:rsidRPr="00291C4A">
        <w:t xml:space="preserve"> nm for Gag</w:t>
      </w:r>
      <w:r w:rsidRPr="00291C4A">
        <w:rPr>
          <w:rFonts w:cstheme="minorHAnsi"/>
        </w:rPr>
        <w:t>ᴹ</w:t>
      </w:r>
      <w:r w:rsidRPr="00291C4A">
        <w:t xml:space="preserve"> + gp140HA₂tr</w:t>
      </w:r>
      <w:r w:rsidR="00AE6DB8" w:rsidRPr="00291C4A">
        <w:t>,</w:t>
      </w:r>
      <w:r w:rsidRPr="00291C4A">
        <w:t xml:space="preserve"> and 71.6</w:t>
      </w:r>
      <w:r w:rsidR="00945191" w:rsidRPr="00291C4A">
        <w:t xml:space="preserve"> </w:t>
      </w:r>
      <w:r w:rsidR="00945191" w:rsidRPr="00291C4A">
        <w:rPr>
          <w:rFonts w:cstheme="minorHAnsi"/>
        </w:rPr>
        <w:t>±</w:t>
      </w:r>
      <w:r w:rsidR="00945191" w:rsidRPr="00291C4A">
        <w:t xml:space="preserve"> 6.6</w:t>
      </w:r>
      <w:r w:rsidRPr="00291C4A">
        <w:t xml:space="preserve"> nm for Gag</w:t>
      </w:r>
      <w:r w:rsidRPr="00291C4A">
        <w:rPr>
          <w:rFonts w:cstheme="minorHAnsi"/>
        </w:rPr>
        <w:t>ᴹ</w:t>
      </w:r>
      <w:r w:rsidRPr="00291C4A">
        <w:t xml:space="preserve"> + </w:t>
      </w:r>
      <w:r w:rsidR="00A7584F" w:rsidRPr="00291C4A">
        <w:t>gp</w:t>
      </w:r>
      <w:r w:rsidRPr="00291C4A">
        <w:t>120HA</w:t>
      </w:r>
      <w:r w:rsidRPr="00291C4A">
        <w:rPr>
          <w:rFonts w:cstheme="minorHAnsi"/>
        </w:rPr>
        <w:t>₂</w:t>
      </w:r>
      <w:r w:rsidR="007B6AE3" w:rsidRPr="00291C4A">
        <w:rPr>
          <w:rFonts w:cstheme="minorHAnsi"/>
        </w:rPr>
        <w:t xml:space="preserve"> (</w:t>
      </w:r>
      <w:r w:rsidR="007B6AE3" w:rsidRPr="00291C4A">
        <w:rPr>
          <w:rFonts w:cstheme="minorHAnsi"/>
        </w:rPr>
        <w:fldChar w:fldCharType="begin"/>
      </w:r>
      <w:r w:rsidR="007B6AE3" w:rsidRPr="00291C4A">
        <w:rPr>
          <w:rFonts w:cstheme="minorHAnsi"/>
        </w:rPr>
        <w:instrText xml:space="preserve"> REF _Ref173240195 \h </w:instrText>
      </w:r>
      <w:r w:rsidR="0025226A" w:rsidRPr="00291C4A">
        <w:rPr>
          <w:rFonts w:cstheme="minorHAnsi"/>
        </w:rPr>
        <w:instrText xml:space="preserve"> \* MERGEFORMAT </w:instrText>
      </w:r>
      <w:r w:rsidR="007B6AE3" w:rsidRPr="00291C4A">
        <w:rPr>
          <w:rFonts w:cstheme="minorHAnsi"/>
        </w:rPr>
      </w:r>
      <w:r w:rsidR="007B6AE3" w:rsidRPr="00291C4A">
        <w:rPr>
          <w:rFonts w:cstheme="minorHAnsi"/>
        </w:rPr>
        <w:fldChar w:fldCharType="separate"/>
      </w:r>
      <w:r w:rsidR="006E0113" w:rsidRPr="00291C4A">
        <w:t xml:space="preserve">Figure </w:t>
      </w:r>
      <w:r w:rsidR="006E0113">
        <w:t>3</w:t>
      </w:r>
      <w:r w:rsidR="007B6AE3" w:rsidRPr="00291C4A">
        <w:rPr>
          <w:rFonts w:cstheme="minorHAnsi"/>
        </w:rPr>
        <w:fldChar w:fldCharType="end"/>
      </w:r>
      <w:r w:rsidR="00AE6DB8" w:rsidRPr="00291C4A">
        <w:rPr>
          <w:rFonts w:cstheme="minorHAnsi"/>
        </w:rPr>
        <w:t>c</w:t>
      </w:r>
      <w:r w:rsidR="007B6AE3" w:rsidRPr="00291C4A">
        <w:rPr>
          <w:rFonts w:cstheme="minorHAnsi"/>
        </w:rPr>
        <w:t>)</w:t>
      </w:r>
      <w:r w:rsidRPr="00291C4A">
        <w:rPr>
          <w:rFonts w:cstheme="minorHAnsi"/>
        </w:rPr>
        <w:t xml:space="preserve">. </w:t>
      </w:r>
      <w:r w:rsidR="00AE6DB8" w:rsidRPr="00291C4A">
        <w:rPr>
          <w:rFonts w:cstheme="minorHAnsi"/>
        </w:rPr>
        <w:t>The</w:t>
      </w:r>
      <w:r w:rsidRPr="00291C4A">
        <w:rPr>
          <w:rFonts w:cstheme="minorHAnsi"/>
        </w:rPr>
        <w:t xml:space="preserve"> differences </w:t>
      </w:r>
      <w:r w:rsidR="00AE6DB8" w:rsidRPr="00291C4A">
        <w:rPr>
          <w:rFonts w:cstheme="minorHAnsi"/>
        </w:rPr>
        <w:t xml:space="preserve">in </w:t>
      </w:r>
      <w:r w:rsidR="00004ED3" w:rsidRPr="00291C4A">
        <w:rPr>
          <w:rFonts w:cstheme="minorHAnsi"/>
        </w:rPr>
        <w:t>b</w:t>
      </w:r>
      <w:r w:rsidR="00AE6DB8" w:rsidRPr="00291C4A">
        <w:rPr>
          <w:rFonts w:cstheme="minorHAnsi"/>
        </w:rPr>
        <w:t xml:space="preserve">reaking depth between the VLP types </w:t>
      </w:r>
      <w:r w:rsidRPr="00291C4A">
        <w:rPr>
          <w:rFonts w:cstheme="minorHAnsi"/>
        </w:rPr>
        <w:t xml:space="preserve">were </w:t>
      </w:r>
      <w:r w:rsidR="00AE6DB8" w:rsidRPr="00291C4A">
        <w:rPr>
          <w:rFonts w:cstheme="minorHAnsi"/>
        </w:rPr>
        <w:t>not sign</w:t>
      </w:r>
      <w:r w:rsidR="00354EE8" w:rsidRPr="00291C4A">
        <w:rPr>
          <w:rFonts w:cstheme="minorHAnsi"/>
        </w:rPr>
        <w:t xml:space="preserve">ificant </w:t>
      </w:r>
      <w:r w:rsidRPr="00291C4A">
        <w:rPr>
          <w:rFonts w:cstheme="minorHAnsi"/>
        </w:rPr>
        <w:t>(</w:t>
      </w:r>
      <w:r w:rsidR="00170B61" w:rsidRPr="00291C4A">
        <w:rPr>
          <w:rFonts w:cstheme="minorHAnsi"/>
        </w:rPr>
        <w:t xml:space="preserve">p </w:t>
      </w:r>
      <w:r w:rsidR="00004ED3" w:rsidRPr="00291C4A">
        <w:rPr>
          <w:rFonts w:cstheme="minorHAnsi"/>
        </w:rPr>
        <w:t>&gt; .1</w:t>
      </w:r>
      <w:r w:rsidRPr="00291C4A">
        <w:rPr>
          <w:rFonts w:cstheme="minorHAnsi"/>
        </w:rPr>
        <w:t xml:space="preserve">). </w:t>
      </w:r>
    </w:p>
    <w:p w14:paraId="59B3B0FF" w14:textId="21B9BA13" w:rsidR="00D0397C" w:rsidRPr="00291C4A" w:rsidRDefault="00DB39DA" w:rsidP="00D97D89">
      <w:r w:rsidRPr="00291C4A">
        <w:t xml:space="preserve">The </w:t>
      </w:r>
      <w:r w:rsidR="00D0397C" w:rsidRPr="00291C4A">
        <w:t>correlation</w:t>
      </w:r>
      <w:r w:rsidR="007B6AE3" w:rsidRPr="00291C4A">
        <w:t xml:space="preserve"> </w:t>
      </w:r>
      <w:r w:rsidR="00B20426" w:rsidRPr="00291C4A">
        <w:t xml:space="preserve">between the breaking force and </w:t>
      </w:r>
      <w:r w:rsidRPr="00291C4A">
        <w:t xml:space="preserve">breaking </w:t>
      </w:r>
      <w:r w:rsidR="00B20426" w:rsidRPr="00291C4A">
        <w:t xml:space="preserve">depth </w:t>
      </w:r>
      <w:r w:rsidR="00D0397C" w:rsidRPr="00291C4A">
        <w:t xml:space="preserve">was </w:t>
      </w:r>
      <w:r w:rsidRPr="00291C4A">
        <w:t xml:space="preserve">strong </w:t>
      </w:r>
      <w:r w:rsidR="00D0397C" w:rsidRPr="00291C4A">
        <w:t>for Gag</w:t>
      </w:r>
      <w:r w:rsidR="00D0397C" w:rsidRPr="00291C4A">
        <w:rPr>
          <w:rFonts w:cstheme="minorHAnsi"/>
        </w:rPr>
        <w:t>ᴹ</w:t>
      </w:r>
      <w:r w:rsidR="00D0397C" w:rsidRPr="00291C4A">
        <w:t xml:space="preserve"> + gp150 (r = .720, p = .024) and Gag</w:t>
      </w:r>
      <w:r w:rsidR="00D0397C" w:rsidRPr="00291C4A">
        <w:rPr>
          <w:rFonts w:cstheme="minorHAnsi"/>
        </w:rPr>
        <w:t>ᴹ</w:t>
      </w:r>
      <w:r w:rsidR="00D0397C" w:rsidRPr="00291C4A">
        <w:t xml:space="preserve"> + gp140HA₂tr (r = .775, p &lt; .001), </w:t>
      </w:r>
      <w:r w:rsidRPr="00291C4A">
        <w:t xml:space="preserve">but </w:t>
      </w:r>
      <w:r w:rsidR="00D0397C" w:rsidRPr="00291C4A">
        <w:t>weak for Gag</w:t>
      </w:r>
      <w:r w:rsidR="00D0397C" w:rsidRPr="00291C4A">
        <w:rPr>
          <w:rFonts w:cstheme="minorHAnsi"/>
        </w:rPr>
        <w:t>ᴹ</w:t>
      </w:r>
      <w:r w:rsidR="00D0397C" w:rsidRPr="00291C4A">
        <w:t xml:space="preserve"> + gp120HA₂ </w:t>
      </w:r>
      <w:r w:rsidR="00D0397C" w:rsidRPr="00291C4A">
        <w:rPr>
          <w:rFonts w:cstheme="minorHAnsi"/>
        </w:rPr>
        <w:t>(r = .361, p = .011)</w:t>
      </w:r>
      <w:r w:rsidRPr="00291C4A">
        <w:rPr>
          <w:rFonts w:cstheme="minorHAnsi"/>
        </w:rPr>
        <w:t xml:space="preserve"> </w:t>
      </w:r>
      <w:r w:rsidRPr="00291C4A">
        <w:t>(</w:t>
      </w:r>
      <w:r w:rsidRPr="00291C4A">
        <w:rPr>
          <w:rFonts w:cstheme="minorHAnsi"/>
        </w:rPr>
        <w:fldChar w:fldCharType="begin"/>
      </w:r>
      <w:r w:rsidRPr="00291C4A">
        <w:rPr>
          <w:rFonts w:cstheme="minorHAnsi"/>
        </w:rPr>
        <w:instrText xml:space="preserve"> REF _Ref173240195 \h </w:instrText>
      </w:r>
      <w:r w:rsidR="0025226A" w:rsidRPr="00291C4A">
        <w:rPr>
          <w:rFonts w:cstheme="minorHAnsi"/>
        </w:rPr>
        <w:instrText xml:space="preserve"> \* MERGEFORMAT </w:instrText>
      </w:r>
      <w:r w:rsidRPr="00291C4A">
        <w:rPr>
          <w:rFonts w:cstheme="minorHAnsi"/>
        </w:rPr>
      </w:r>
      <w:r w:rsidRPr="00291C4A">
        <w:rPr>
          <w:rFonts w:cstheme="minorHAnsi"/>
        </w:rPr>
        <w:fldChar w:fldCharType="separate"/>
      </w:r>
      <w:r w:rsidR="006E0113" w:rsidRPr="00291C4A">
        <w:t xml:space="preserve">Figure </w:t>
      </w:r>
      <w:r w:rsidR="006E0113">
        <w:t>3</w:t>
      </w:r>
      <w:r w:rsidRPr="00291C4A">
        <w:rPr>
          <w:rFonts w:cstheme="minorHAnsi"/>
        </w:rPr>
        <w:fldChar w:fldCharType="end"/>
      </w:r>
      <w:r w:rsidRPr="00291C4A">
        <w:rPr>
          <w:rFonts w:cstheme="minorHAnsi"/>
        </w:rPr>
        <w:t xml:space="preserve"> d</w:t>
      </w:r>
      <w:r w:rsidRPr="00291C4A">
        <w:t>)</w:t>
      </w:r>
      <w:r w:rsidR="00D0397C" w:rsidRPr="00291C4A">
        <w:rPr>
          <w:rFonts w:cstheme="minorHAnsi"/>
        </w:rPr>
        <w:t>.</w:t>
      </w:r>
    </w:p>
    <w:p w14:paraId="5D99F982" w14:textId="188C35D8" w:rsidR="00D0397C" w:rsidRPr="00291C4A" w:rsidRDefault="00471FC9" w:rsidP="00D97D89">
      <w:pPr>
        <w:pStyle w:val="Heading3"/>
      </w:pPr>
      <w:r w:rsidRPr="00291C4A">
        <w:t xml:space="preserve">Elastic modulus based </w:t>
      </w:r>
      <w:r w:rsidR="00983ED0" w:rsidRPr="00291C4A">
        <w:t xml:space="preserve">on </w:t>
      </w:r>
      <w:r w:rsidR="00146367" w:rsidRPr="00291C4A">
        <w:t xml:space="preserve">the </w:t>
      </w:r>
      <w:r w:rsidR="00983ED0" w:rsidRPr="00291C4A">
        <w:t>t</w:t>
      </w:r>
      <w:r w:rsidR="00D0397C" w:rsidRPr="00291C4A">
        <w:t>hin</w:t>
      </w:r>
      <w:r w:rsidRPr="00291C4A">
        <w:t xml:space="preserve"> </w:t>
      </w:r>
      <w:r w:rsidR="00D0397C" w:rsidRPr="00291C4A">
        <w:t>shell</w:t>
      </w:r>
      <w:r w:rsidR="00983ED0" w:rsidRPr="00291C4A">
        <w:t xml:space="preserve"> model</w:t>
      </w:r>
      <w:r w:rsidR="00D0397C" w:rsidRPr="00291C4A">
        <w:t xml:space="preserve"> </w:t>
      </w:r>
    </w:p>
    <w:p w14:paraId="338A86D5" w14:textId="4031BDD1" w:rsidR="00D0397C" w:rsidRPr="00291C4A" w:rsidRDefault="00D0397C" w:rsidP="00D97D89">
      <w:r w:rsidRPr="00291C4A">
        <w:t xml:space="preserve">The </w:t>
      </w:r>
      <w:r w:rsidR="00FE05D2" w:rsidRPr="00291C4A">
        <w:t xml:space="preserve">wall </w:t>
      </w:r>
      <w:r w:rsidRPr="00291C4A">
        <w:t xml:space="preserve">thickness </w:t>
      </w:r>
      <w:r w:rsidR="00FE05D2" w:rsidRPr="00291C4A">
        <w:t>of</w:t>
      </w:r>
      <w:r w:rsidR="00AF7729" w:rsidRPr="00291C4A">
        <w:t xml:space="preserve"> t =</w:t>
      </w:r>
      <w:r w:rsidR="00FE05D2" w:rsidRPr="00291C4A">
        <w:t xml:space="preserve"> 18.2 nm </w:t>
      </w:r>
      <w:r w:rsidR="00F16295" w:rsidRPr="00291C4A">
        <w:t>(</w:t>
      </w:r>
      <w:r w:rsidR="002B3517" w:rsidRPr="00291C4A">
        <w:t xml:space="preserve">average </w:t>
      </w:r>
      <w:r w:rsidR="00FE05D2" w:rsidRPr="00291C4A">
        <w:t>for the three VLP</w:t>
      </w:r>
      <w:r w:rsidR="009626D0" w:rsidRPr="00291C4A">
        <w:t xml:space="preserve"> types</w:t>
      </w:r>
      <w:r w:rsidR="00FE05D2" w:rsidRPr="00291C4A">
        <w:t xml:space="preserve"> </w:t>
      </w:r>
      <w:r w:rsidRPr="00291C4A">
        <w:t>from TEM images</w:t>
      </w:r>
      <w:r w:rsidR="006E64F0">
        <w:t>, i.e</w:t>
      </w:r>
      <w:r w:rsidR="002A7F1D">
        <w:t>.</w:t>
      </w:r>
      <w:r w:rsidR="00395031">
        <w:t xml:space="preserve"> N</w:t>
      </w:r>
      <w:r w:rsidR="006E64F0">
        <w:t xml:space="preserve"> </w:t>
      </w:r>
      <w:r w:rsidR="00395031">
        <w:t>=</w:t>
      </w:r>
      <w:r w:rsidR="006E64F0">
        <w:t xml:space="preserve"> </w:t>
      </w:r>
      <w:r w:rsidR="008E3531">
        <w:t>9</w:t>
      </w:r>
      <w:r w:rsidR="00F16295" w:rsidRPr="00291C4A">
        <w:t>)</w:t>
      </w:r>
      <w:r w:rsidRPr="00291C4A">
        <w:t xml:space="preserve"> was used to determine the elastic modulus using the thin shell model</w:t>
      </w:r>
      <w:r w:rsidR="00567F4B" w:rsidRPr="00291C4A">
        <w:t>,</w:t>
      </w:r>
      <w:r w:rsidRPr="00291C4A">
        <w:t xml:space="preserve"> Eq. </w:t>
      </w:r>
      <w:r w:rsidR="00707E0C" w:rsidRPr="00291C4A">
        <w:fldChar w:fldCharType="begin"/>
      </w:r>
      <w:r w:rsidR="00707E0C" w:rsidRPr="00291C4A">
        <w:instrText xml:space="preserve"> REF _Ref185409196 \h </w:instrText>
      </w:r>
      <w:r w:rsidR="0025226A" w:rsidRPr="00291C4A">
        <w:instrText xml:space="preserve"> \* MERGEFORMAT </w:instrText>
      </w:r>
      <w:r w:rsidR="00707E0C" w:rsidRPr="00291C4A">
        <w:fldChar w:fldCharType="separate"/>
      </w:r>
      <w:r w:rsidR="006E0113" w:rsidRPr="00291C4A">
        <w:t>(</w:t>
      </w:r>
      <w:r w:rsidR="006E0113">
        <w:t>2</w:t>
      </w:r>
      <w:r w:rsidR="006E0113" w:rsidRPr="00291C4A">
        <w:t>)</w:t>
      </w:r>
      <w:r w:rsidR="00707E0C" w:rsidRPr="00291C4A">
        <w:fldChar w:fldCharType="end"/>
      </w:r>
      <w:r w:rsidR="003C15BA" w:rsidRPr="00291C4A">
        <w:t>,</w:t>
      </w:r>
      <w:r w:rsidR="00742729" w:rsidRPr="00291C4A">
        <w:t xml:space="preserve"> </w:t>
      </w:r>
      <w:r w:rsidR="00D715B3" w:rsidRPr="00291C4A">
        <w:t xml:space="preserve">with </w:t>
      </w:r>
      <w:r w:rsidR="00742729" w:rsidRPr="00291C4A">
        <w:t>k</w:t>
      </w:r>
      <w:r w:rsidR="00742729" w:rsidRPr="00291C4A">
        <w:rPr>
          <w:vertAlign w:val="subscript"/>
        </w:rPr>
        <w:t>R1</w:t>
      </w:r>
      <w:r w:rsidR="003C15BA" w:rsidRPr="00291C4A">
        <w:t xml:space="preserve"> for each VLP type</w:t>
      </w:r>
      <w:r w:rsidRPr="00291C4A">
        <w:t xml:space="preserve">. The elastic modulus was </w:t>
      </w:r>
      <w:r w:rsidR="00545023" w:rsidRPr="00291C4A">
        <w:t xml:space="preserve">E = </w:t>
      </w:r>
      <w:r w:rsidRPr="00291C4A">
        <w:t>2.8</w:t>
      </w:r>
      <w:r w:rsidR="009D5485" w:rsidRPr="00291C4A">
        <w:t xml:space="preserve"> </w:t>
      </w:r>
      <w:r w:rsidR="008E0332" w:rsidRPr="00291C4A">
        <w:rPr>
          <w:rFonts w:cstheme="minorHAnsi"/>
        </w:rPr>
        <w:t>±</w:t>
      </w:r>
      <w:r w:rsidR="009D5485" w:rsidRPr="00291C4A">
        <w:rPr>
          <w:rFonts w:cstheme="minorHAnsi"/>
        </w:rPr>
        <w:t xml:space="preserve"> 0.</w:t>
      </w:r>
      <w:r w:rsidR="00470C91" w:rsidRPr="00291C4A">
        <w:rPr>
          <w:rFonts w:cstheme="minorHAnsi"/>
        </w:rPr>
        <w:t>4</w:t>
      </w:r>
      <w:r w:rsidR="00470C91" w:rsidRPr="00291C4A">
        <w:t xml:space="preserve"> </w:t>
      </w:r>
      <w:r w:rsidRPr="00291C4A">
        <w:t>MPa</w:t>
      </w:r>
      <w:r w:rsidR="00DB39DA" w:rsidRPr="00291C4A">
        <w:t xml:space="preserve"> for Gag</w:t>
      </w:r>
      <w:r w:rsidR="00DB39DA" w:rsidRPr="00291C4A">
        <w:rPr>
          <w:rFonts w:cstheme="minorHAnsi"/>
        </w:rPr>
        <w:t>ᴹ</w:t>
      </w:r>
      <w:r w:rsidR="00DB39DA" w:rsidRPr="00291C4A">
        <w:t xml:space="preserve"> + gp150</w:t>
      </w:r>
      <w:r w:rsidRPr="00291C4A">
        <w:t xml:space="preserve">, </w:t>
      </w:r>
      <w:r w:rsidR="00545023" w:rsidRPr="00291C4A">
        <w:t xml:space="preserve">E = </w:t>
      </w:r>
      <w:r w:rsidRPr="00291C4A">
        <w:t>5.</w:t>
      </w:r>
      <w:r w:rsidR="00470C91" w:rsidRPr="00291C4A">
        <w:t>8</w:t>
      </w:r>
      <w:r w:rsidR="009D5485" w:rsidRPr="00291C4A">
        <w:t xml:space="preserve"> </w:t>
      </w:r>
      <w:r w:rsidR="009D5485" w:rsidRPr="00291C4A">
        <w:rPr>
          <w:rFonts w:cstheme="minorHAnsi"/>
        </w:rPr>
        <w:t>±</w:t>
      </w:r>
      <w:r w:rsidR="009D5485" w:rsidRPr="00291C4A">
        <w:t xml:space="preserve"> </w:t>
      </w:r>
      <w:r w:rsidR="00470C91" w:rsidRPr="00291C4A">
        <w:t>1.0</w:t>
      </w:r>
      <w:r w:rsidRPr="00291C4A">
        <w:t xml:space="preserve"> M</w:t>
      </w:r>
      <w:r w:rsidR="000564EC" w:rsidRPr="00291C4A">
        <w:t>P</w:t>
      </w:r>
      <w:r w:rsidRPr="00291C4A">
        <w:t>a</w:t>
      </w:r>
      <w:r w:rsidR="00DB39DA" w:rsidRPr="00291C4A">
        <w:t xml:space="preserve"> for Gag</w:t>
      </w:r>
      <w:r w:rsidR="00DB39DA" w:rsidRPr="00291C4A">
        <w:rPr>
          <w:rFonts w:cstheme="minorHAnsi"/>
        </w:rPr>
        <w:t>ᴹ</w:t>
      </w:r>
      <w:r w:rsidR="00DB39DA" w:rsidRPr="00291C4A">
        <w:t xml:space="preserve"> + gp140HA₂tr</w:t>
      </w:r>
      <w:r w:rsidRPr="00291C4A">
        <w:t xml:space="preserve">, and </w:t>
      </w:r>
      <w:r w:rsidR="00545023" w:rsidRPr="00291C4A">
        <w:t xml:space="preserve">E = </w:t>
      </w:r>
      <w:r w:rsidRPr="00291C4A">
        <w:rPr>
          <w:rFonts w:cstheme="minorHAnsi"/>
        </w:rPr>
        <w:t>6.</w:t>
      </w:r>
      <w:r w:rsidR="00470C91" w:rsidRPr="00291C4A">
        <w:rPr>
          <w:rFonts w:cstheme="minorHAnsi"/>
        </w:rPr>
        <w:t>3</w:t>
      </w:r>
      <w:r w:rsidR="000E3A0A" w:rsidRPr="00291C4A">
        <w:rPr>
          <w:rFonts w:cstheme="minorHAnsi"/>
        </w:rPr>
        <w:t xml:space="preserve"> ± 1.55</w:t>
      </w:r>
      <w:r w:rsidRPr="00291C4A">
        <w:rPr>
          <w:rFonts w:cstheme="minorHAnsi"/>
        </w:rPr>
        <w:t xml:space="preserve"> M</w:t>
      </w:r>
      <w:r w:rsidR="000564EC" w:rsidRPr="00291C4A">
        <w:rPr>
          <w:rFonts w:cstheme="minorHAnsi"/>
        </w:rPr>
        <w:t>P</w:t>
      </w:r>
      <w:r w:rsidRPr="00291C4A">
        <w:rPr>
          <w:rFonts w:cstheme="minorHAnsi"/>
        </w:rPr>
        <w:t xml:space="preserve">a </w:t>
      </w:r>
      <w:r w:rsidR="00DB39DA" w:rsidRPr="00291C4A">
        <w:t>for Gag</w:t>
      </w:r>
      <w:r w:rsidR="00DB39DA" w:rsidRPr="00291C4A">
        <w:rPr>
          <w:rFonts w:cstheme="minorHAnsi"/>
        </w:rPr>
        <w:t>ᴹ</w:t>
      </w:r>
      <w:r w:rsidR="00DB39DA" w:rsidRPr="00291C4A">
        <w:t xml:space="preserve"> + gp120HA₂ </w:t>
      </w:r>
      <w:r w:rsidRPr="00291C4A">
        <w:rPr>
          <w:rFonts w:cstheme="minorHAnsi"/>
        </w:rPr>
        <w:t>(</w:t>
      </w:r>
      <w:r w:rsidR="007B5322" w:rsidRPr="00291C4A">
        <w:rPr>
          <w:rFonts w:cstheme="minorHAnsi"/>
        </w:rPr>
        <w:fldChar w:fldCharType="begin"/>
      </w:r>
      <w:r w:rsidR="007B5322" w:rsidRPr="00291C4A">
        <w:rPr>
          <w:rFonts w:cstheme="minorHAnsi"/>
        </w:rPr>
        <w:instrText xml:space="preserve"> REF _Ref173240195 \h </w:instrText>
      </w:r>
      <w:r w:rsidR="0025226A" w:rsidRPr="00291C4A">
        <w:rPr>
          <w:rFonts w:cstheme="minorHAnsi"/>
        </w:rPr>
        <w:instrText xml:space="preserve"> \* MERGEFORMAT </w:instrText>
      </w:r>
      <w:r w:rsidR="007B5322" w:rsidRPr="00291C4A">
        <w:rPr>
          <w:rFonts w:cstheme="minorHAnsi"/>
        </w:rPr>
      </w:r>
      <w:r w:rsidR="007B5322" w:rsidRPr="00291C4A">
        <w:rPr>
          <w:rFonts w:cstheme="minorHAnsi"/>
        </w:rPr>
        <w:fldChar w:fldCharType="separate"/>
      </w:r>
      <w:r w:rsidR="006E0113" w:rsidRPr="00291C4A">
        <w:t xml:space="preserve">Figure </w:t>
      </w:r>
      <w:r w:rsidR="006E0113">
        <w:t>3</w:t>
      </w:r>
      <w:r w:rsidR="007B5322" w:rsidRPr="00291C4A">
        <w:rPr>
          <w:rFonts w:cstheme="minorHAnsi"/>
        </w:rPr>
        <w:fldChar w:fldCharType="end"/>
      </w:r>
      <w:r w:rsidR="007B5322" w:rsidRPr="00291C4A">
        <w:rPr>
          <w:rFonts w:cstheme="minorHAnsi"/>
        </w:rPr>
        <w:t xml:space="preserve"> e</w:t>
      </w:r>
      <w:r w:rsidRPr="00291C4A">
        <w:rPr>
          <w:rFonts w:cstheme="minorHAnsi"/>
        </w:rPr>
        <w:t xml:space="preserve">). The elastic modulus </w:t>
      </w:r>
      <w:r w:rsidRPr="00291C4A">
        <w:t>of Gag</w:t>
      </w:r>
      <w:r w:rsidRPr="00291C4A">
        <w:rPr>
          <w:rFonts w:cstheme="minorHAnsi"/>
        </w:rPr>
        <w:t>ᴹ</w:t>
      </w:r>
      <w:r w:rsidRPr="00291C4A">
        <w:t xml:space="preserve"> + gp150 was significantly lower than </w:t>
      </w:r>
      <w:r w:rsidR="001B7BED" w:rsidRPr="00291C4A">
        <w:t xml:space="preserve">those of </w:t>
      </w:r>
      <w:r w:rsidRPr="00291C4A">
        <w:t>Gag</w:t>
      </w:r>
      <w:r w:rsidRPr="00291C4A">
        <w:rPr>
          <w:rFonts w:cstheme="minorHAnsi"/>
        </w:rPr>
        <w:t>ᴹ</w:t>
      </w:r>
      <w:r w:rsidRPr="00291C4A">
        <w:t xml:space="preserve"> + gp140HA₂tr</w:t>
      </w:r>
      <w:r w:rsidRPr="00291C4A">
        <w:rPr>
          <w:rFonts w:cstheme="minorHAnsi"/>
        </w:rPr>
        <w:t xml:space="preserve"> </w:t>
      </w:r>
      <w:r w:rsidR="001B7BED" w:rsidRPr="00291C4A">
        <w:rPr>
          <w:rFonts w:cstheme="minorHAnsi"/>
        </w:rPr>
        <w:t xml:space="preserve">(p = .004) </w:t>
      </w:r>
      <w:r w:rsidRPr="00291C4A">
        <w:rPr>
          <w:rFonts w:cstheme="minorHAnsi"/>
        </w:rPr>
        <w:t xml:space="preserve">and </w:t>
      </w:r>
      <w:r w:rsidRPr="00291C4A">
        <w:t>Gag</w:t>
      </w:r>
      <w:r w:rsidRPr="00291C4A">
        <w:rPr>
          <w:rFonts w:cstheme="minorHAnsi"/>
        </w:rPr>
        <w:t>ᴹ</w:t>
      </w:r>
      <w:r w:rsidRPr="00291C4A">
        <w:t xml:space="preserve"> + gp120HA₂ </w:t>
      </w:r>
      <w:r w:rsidR="001A5C05" w:rsidRPr="00291C4A">
        <w:rPr>
          <w:rFonts w:cstheme="minorHAnsi"/>
        </w:rPr>
        <w:t>(</w:t>
      </w:r>
      <w:r w:rsidRPr="00291C4A">
        <w:rPr>
          <w:rFonts w:cstheme="minorHAnsi"/>
        </w:rPr>
        <w:t xml:space="preserve">p = .027), </w:t>
      </w:r>
      <w:r w:rsidR="007B5322" w:rsidRPr="00291C4A">
        <w:rPr>
          <w:rFonts w:cstheme="minorHAnsi"/>
        </w:rPr>
        <w:t xml:space="preserve">whereas </w:t>
      </w:r>
      <w:r w:rsidRPr="00291C4A">
        <w:rPr>
          <w:rFonts w:cstheme="minorHAnsi"/>
        </w:rPr>
        <w:t xml:space="preserve">there was no </w:t>
      </w:r>
      <w:r w:rsidR="001A5C05" w:rsidRPr="00291C4A">
        <w:rPr>
          <w:rFonts w:cstheme="minorHAnsi"/>
        </w:rPr>
        <w:t xml:space="preserve">significant </w:t>
      </w:r>
      <w:r w:rsidRPr="00291C4A">
        <w:rPr>
          <w:rFonts w:cstheme="minorHAnsi"/>
        </w:rPr>
        <w:t xml:space="preserve">difference between </w:t>
      </w:r>
      <w:r w:rsidRPr="00291C4A">
        <w:t>Gag</w:t>
      </w:r>
      <w:r w:rsidRPr="00291C4A">
        <w:rPr>
          <w:rFonts w:cstheme="minorHAnsi"/>
        </w:rPr>
        <w:t>ᴹ</w:t>
      </w:r>
      <w:r w:rsidRPr="00291C4A">
        <w:t xml:space="preserve"> + gp140HA₂tr</w:t>
      </w:r>
      <w:r w:rsidRPr="00291C4A">
        <w:rPr>
          <w:rFonts w:cstheme="minorHAnsi"/>
        </w:rPr>
        <w:t xml:space="preserve"> and </w:t>
      </w:r>
      <w:r w:rsidRPr="00291C4A">
        <w:t>Gag</w:t>
      </w:r>
      <w:r w:rsidRPr="00291C4A">
        <w:rPr>
          <w:rFonts w:cstheme="minorHAnsi"/>
        </w:rPr>
        <w:t>ᴹ</w:t>
      </w:r>
      <w:r w:rsidRPr="00291C4A">
        <w:t xml:space="preserve"> + gp120HA₂ </w:t>
      </w:r>
      <w:r w:rsidRPr="00291C4A">
        <w:rPr>
          <w:rFonts w:cstheme="minorHAnsi"/>
        </w:rPr>
        <w:t>(p = .791).</w:t>
      </w:r>
    </w:p>
    <w:p w14:paraId="1D0DAFA7" w14:textId="03FBE31F" w:rsidR="00D0397C" w:rsidRPr="00291C4A" w:rsidRDefault="00D0397C" w:rsidP="00D97D89">
      <w:pPr>
        <w:pStyle w:val="Heading3"/>
      </w:pPr>
      <w:r w:rsidRPr="00291C4A">
        <w:t xml:space="preserve">FE-based elastic modulus </w:t>
      </w:r>
    </w:p>
    <w:p w14:paraId="311865CC" w14:textId="08E087CE" w:rsidR="00D0397C" w:rsidRPr="00291C4A" w:rsidRDefault="00D0397C" w:rsidP="00D97D89">
      <w:r w:rsidRPr="00291C4A">
        <w:t xml:space="preserve">The </w:t>
      </w:r>
      <w:r w:rsidR="008D09CA" w:rsidRPr="00291C4A">
        <w:t xml:space="preserve">FE </w:t>
      </w:r>
      <w:r w:rsidRPr="00291C4A">
        <w:t xml:space="preserve">simulations </w:t>
      </w:r>
      <w:r w:rsidR="007A4DBD" w:rsidRPr="00291C4A">
        <w:t xml:space="preserve">with the optimised elastic modulus </w:t>
      </w:r>
      <w:r w:rsidRPr="00291C4A">
        <w:t xml:space="preserve">yielded a satisfactory replication of the </w:t>
      </w:r>
      <w:r w:rsidRPr="00291C4A">
        <w:rPr>
          <w:i/>
          <w:iCs/>
        </w:rPr>
        <w:t>in vitro</w:t>
      </w:r>
      <w:r w:rsidRPr="00291C4A">
        <w:t xml:space="preserve"> experiments</w:t>
      </w:r>
      <w:r w:rsidR="00334123">
        <w:t xml:space="preserve"> (</w:t>
      </w:r>
      <w:r w:rsidR="0055268E">
        <w:rPr>
          <w:rFonts w:cstheme="minorHAnsi"/>
        </w:rPr>
        <w:t xml:space="preserve">supplementary </w:t>
      </w:r>
      <w:r w:rsidR="00334123">
        <w:t>Figure S5)</w:t>
      </w:r>
      <w:r w:rsidRPr="00291C4A">
        <w:t>,</w:t>
      </w:r>
      <w:r w:rsidR="008F4D3B" w:rsidRPr="00291C4A">
        <w:t xml:space="preserve"> using displacement control</w:t>
      </w:r>
      <w:r w:rsidRPr="00291C4A">
        <w:t xml:space="preserve"> with a similar indentation depth </w:t>
      </w:r>
      <w:proofErr w:type="spellStart"/>
      <w:r w:rsidR="00A01EE2" w:rsidRPr="00291C4A">
        <w:t>d</w:t>
      </w:r>
      <w:r w:rsidR="00A01EE2" w:rsidRPr="00291C4A">
        <w:rPr>
          <w:vertAlign w:val="subscript"/>
        </w:rPr>
        <w:t>ind</w:t>
      </w:r>
      <w:proofErr w:type="spellEnd"/>
      <w:r w:rsidR="00A01EE2" w:rsidRPr="00291C4A">
        <w:t xml:space="preserve"> </w:t>
      </w:r>
      <w:r w:rsidRPr="00291C4A">
        <w:t xml:space="preserve">corresponding to the indentation force of </w:t>
      </w:r>
      <w:r w:rsidR="00545023" w:rsidRPr="00291C4A">
        <w:t>F</w:t>
      </w:r>
      <w:r w:rsidR="00545023" w:rsidRPr="00291C4A">
        <w:rPr>
          <w:vertAlign w:val="subscript"/>
        </w:rPr>
        <w:t>ind</w:t>
      </w:r>
      <w:r w:rsidR="00545023" w:rsidRPr="00291C4A">
        <w:t xml:space="preserve"> = </w:t>
      </w:r>
      <w:r w:rsidRPr="00291C4A">
        <w:t xml:space="preserve">0.2 nN </w:t>
      </w:r>
      <w:r w:rsidR="00724455" w:rsidRPr="00291C4A">
        <w:t>(</w:t>
      </w:r>
      <w:r w:rsidR="00724455" w:rsidRPr="00291C4A">
        <w:fldChar w:fldCharType="begin"/>
      </w:r>
      <w:r w:rsidR="00724455" w:rsidRPr="00291C4A">
        <w:instrText xml:space="preserve"> REF _Ref117692933 \h  \* MERGEFORMAT </w:instrText>
      </w:r>
      <w:r w:rsidR="00724455" w:rsidRPr="00291C4A">
        <w:fldChar w:fldCharType="separate"/>
      </w:r>
      <w:r w:rsidR="006E0113" w:rsidRPr="00291C4A">
        <w:t xml:space="preserve">Figure </w:t>
      </w:r>
      <w:r w:rsidR="006E0113">
        <w:t>4</w:t>
      </w:r>
      <w:r w:rsidR="00724455" w:rsidRPr="00291C4A">
        <w:fldChar w:fldCharType="end"/>
      </w:r>
      <w:r w:rsidR="00724455" w:rsidRPr="00291C4A">
        <w:t>).</w:t>
      </w:r>
    </w:p>
    <w:p w14:paraId="10060B91" w14:textId="08F2FED3" w:rsidR="00D0397C" w:rsidRPr="00291C4A" w:rsidRDefault="00D0397C" w:rsidP="00EA393F">
      <w:pPr>
        <w:pStyle w:val="Caption"/>
      </w:pPr>
      <w:r w:rsidRPr="00291C4A">
        <w:rPr>
          <w:noProof/>
        </w:rPr>
        <w:drawing>
          <wp:inline distT="0" distB="0" distL="0" distR="0" wp14:anchorId="37A70F04" wp14:editId="1EF7D224">
            <wp:extent cx="5797550" cy="2889885"/>
            <wp:effectExtent l="0" t="0" r="0" b="0"/>
            <wp:docPr id="440409371" name="Picture 440409371" descr="A computer generated image of a fru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409371" name="Picture 440409371" descr="A computer generated image of a fruit&#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5797550" cy="2889885"/>
                    </a:xfrm>
                    <a:prstGeom prst="rect">
                      <a:avLst/>
                    </a:prstGeom>
                    <a:noFill/>
                  </pic:spPr>
                </pic:pic>
              </a:graphicData>
            </a:graphic>
          </wp:inline>
        </w:drawing>
      </w:r>
    </w:p>
    <w:p w14:paraId="52F685F4" w14:textId="477A102B" w:rsidR="00D0397C" w:rsidRPr="00291C4A" w:rsidRDefault="00D0397C" w:rsidP="00EA393F">
      <w:pPr>
        <w:pStyle w:val="Caption"/>
      </w:pPr>
      <w:bookmarkStart w:id="41" w:name="_Ref117692933"/>
      <w:bookmarkStart w:id="42" w:name="_Toc156326945"/>
      <w:bookmarkStart w:id="43" w:name="_Toc156326989"/>
      <w:bookmarkStart w:id="44" w:name="_Toc156898775"/>
      <w:r w:rsidRPr="00291C4A">
        <w:lastRenderedPageBreak/>
        <w:t xml:space="preserve">Figure </w:t>
      </w:r>
      <w:r w:rsidR="00624D52" w:rsidRPr="00291C4A">
        <w:fldChar w:fldCharType="begin"/>
      </w:r>
      <w:r w:rsidR="00624D52" w:rsidRPr="00291C4A">
        <w:instrText xml:space="preserve"> SEQ Figure \* ARABIC </w:instrText>
      </w:r>
      <w:r w:rsidR="00624D52" w:rsidRPr="00291C4A">
        <w:fldChar w:fldCharType="separate"/>
      </w:r>
      <w:r w:rsidR="006E0113">
        <w:rPr>
          <w:noProof/>
        </w:rPr>
        <w:t>4</w:t>
      </w:r>
      <w:r w:rsidR="00624D52" w:rsidRPr="00291C4A">
        <w:fldChar w:fldCharType="end"/>
      </w:r>
      <w:bookmarkEnd w:id="41"/>
      <w:r w:rsidRPr="00291C4A">
        <w:t xml:space="preserve">. (a) </w:t>
      </w:r>
      <w:r w:rsidR="000866A7" w:rsidRPr="00291C4A">
        <w:t xml:space="preserve">Symmetric </w:t>
      </w:r>
      <w:r w:rsidR="001E2FD1" w:rsidRPr="00291C4A">
        <w:t>cross</w:t>
      </w:r>
      <w:r w:rsidR="0048365B" w:rsidRPr="00291C4A">
        <w:t xml:space="preserve">-sectional view of the </w:t>
      </w:r>
      <w:r w:rsidR="006034AC" w:rsidRPr="00291C4A">
        <w:t xml:space="preserve">FE model </w:t>
      </w:r>
      <w:r w:rsidR="008E75CA" w:rsidRPr="00291C4A">
        <w:t xml:space="preserve">of </w:t>
      </w:r>
      <w:r w:rsidR="009C547C" w:rsidRPr="00291C4A">
        <w:t xml:space="preserve">indenter sphere, VLP, and substrate </w:t>
      </w:r>
      <w:r w:rsidR="00D54E76" w:rsidRPr="00291C4A">
        <w:t xml:space="preserve">illustrating the </w:t>
      </w:r>
      <w:r w:rsidR="006034AC" w:rsidRPr="00291C4A">
        <w:t xml:space="preserve">deformed </w:t>
      </w:r>
      <w:r w:rsidR="000866A7" w:rsidRPr="00291C4A">
        <w:t>Gag</w:t>
      </w:r>
      <w:r w:rsidR="000866A7" w:rsidRPr="00291C4A">
        <w:rPr>
          <w:rFonts w:cstheme="minorHAnsi"/>
        </w:rPr>
        <w:t>ᴹ</w:t>
      </w:r>
      <w:r w:rsidR="000866A7" w:rsidRPr="00291C4A">
        <w:t xml:space="preserve"> + gp150 </w:t>
      </w:r>
      <w:r w:rsidR="006034AC" w:rsidRPr="00291C4A">
        <w:t xml:space="preserve">VLP geometry </w:t>
      </w:r>
      <w:r w:rsidR="009C547C" w:rsidRPr="00291C4A">
        <w:t>and</w:t>
      </w:r>
      <w:r w:rsidR="00552AD6" w:rsidRPr="00291C4A">
        <w:t xml:space="preserve"> c</w:t>
      </w:r>
      <w:r w:rsidR="006034AC" w:rsidRPr="00291C4A">
        <w:t>ontour</w:t>
      </w:r>
      <w:r w:rsidR="00155E76" w:rsidRPr="00291C4A">
        <w:t>s</w:t>
      </w:r>
      <w:r w:rsidR="006034AC" w:rsidRPr="00291C4A">
        <w:t xml:space="preserve"> of displacement</w:t>
      </w:r>
      <w:r w:rsidR="00E422D1" w:rsidRPr="00291C4A">
        <w:t xml:space="preserve"> </w:t>
      </w:r>
      <w:r w:rsidR="00552AD6" w:rsidRPr="00291C4A">
        <w:t>at</w:t>
      </w:r>
      <w:r w:rsidR="000866A7" w:rsidRPr="00291C4A">
        <w:t xml:space="preserve"> </w:t>
      </w:r>
      <w:r w:rsidR="0039294C" w:rsidRPr="00291C4A">
        <w:t>an</w:t>
      </w:r>
      <w:r w:rsidR="00552AD6" w:rsidRPr="00291C4A">
        <w:t xml:space="preserve"> indentation depth </w:t>
      </w:r>
      <w:r w:rsidR="00E656F0" w:rsidRPr="00291C4A">
        <w:t xml:space="preserve">corresponding </w:t>
      </w:r>
      <w:r w:rsidR="00CA7771" w:rsidRPr="00291C4A">
        <w:t>to an</w:t>
      </w:r>
      <w:r w:rsidR="00552AD6" w:rsidRPr="00291C4A">
        <w:t xml:space="preserve"> indentation force </w:t>
      </w:r>
      <w:r w:rsidR="00CA7771" w:rsidRPr="00291C4A">
        <w:t xml:space="preserve">of </w:t>
      </w:r>
      <w:r w:rsidR="00552AD6" w:rsidRPr="00291C4A">
        <w:t>F</w:t>
      </w:r>
      <w:r w:rsidR="002A0428" w:rsidRPr="00291C4A">
        <w:rPr>
          <w:vertAlign w:val="subscript"/>
        </w:rPr>
        <w:t>ind</w:t>
      </w:r>
      <w:r w:rsidR="00552AD6" w:rsidRPr="00291C4A">
        <w:t xml:space="preserve"> = 0.2 nN. </w:t>
      </w:r>
      <w:r w:rsidR="000866A7" w:rsidRPr="00291C4A">
        <w:t>(</w:t>
      </w:r>
      <w:r w:rsidR="00552AD6" w:rsidRPr="00291C4A">
        <w:t>T</w:t>
      </w:r>
      <w:r w:rsidRPr="00291C4A">
        <w:t xml:space="preserve">he </w:t>
      </w:r>
      <w:r w:rsidR="00552AD6" w:rsidRPr="00291C4A">
        <w:t xml:space="preserve">displacement </w:t>
      </w:r>
      <w:r w:rsidRPr="00291C4A">
        <w:t>i</w:t>
      </w:r>
      <w:r w:rsidR="000866A7" w:rsidRPr="00291C4A">
        <w:t>s</w:t>
      </w:r>
      <w:r w:rsidRPr="00291C4A">
        <w:t xml:space="preserve"> </w:t>
      </w:r>
      <w:r w:rsidR="0030660D" w:rsidRPr="00291C4A">
        <w:t xml:space="preserve">given in </w:t>
      </w:r>
      <w:r w:rsidR="00552AD6" w:rsidRPr="00291C4A">
        <w:t>nm</w:t>
      </w:r>
      <w:r w:rsidR="000866A7" w:rsidRPr="00291C4A">
        <w:t>)</w:t>
      </w:r>
      <w:r w:rsidRPr="00291C4A">
        <w:t xml:space="preserve">. (b) A close-up view of the </w:t>
      </w:r>
      <w:r w:rsidR="00552AD6" w:rsidRPr="00291C4A">
        <w:t xml:space="preserve">contact region of </w:t>
      </w:r>
      <w:r w:rsidR="00A565CE" w:rsidRPr="00291C4A">
        <w:t xml:space="preserve">the </w:t>
      </w:r>
      <w:r w:rsidRPr="00291C4A">
        <w:t xml:space="preserve">rigid indenter </w:t>
      </w:r>
      <w:r w:rsidR="00552AD6" w:rsidRPr="00291C4A">
        <w:t>and VLP</w:t>
      </w:r>
      <w:r w:rsidRPr="00291C4A">
        <w:t>.</w:t>
      </w:r>
      <w:bookmarkEnd w:id="42"/>
      <w:bookmarkEnd w:id="43"/>
      <w:bookmarkEnd w:id="44"/>
      <w:r w:rsidRPr="00291C4A">
        <w:t xml:space="preserve">  </w:t>
      </w:r>
    </w:p>
    <w:p w14:paraId="567DB808" w14:textId="39D0198F" w:rsidR="00D0397C" w:rsidRPr="00291C4A" w:rsidRDefault="000517FA" w:rsidP="00D97D89">
      <w:r w:rsidRPr="00291C4A">
        <w:t>T</w:t>
      </w:r>
      <w:r w:rsidR="007A4CF7" w:rsidRPr="00291C4A">
        <w:t xml:space="preserve">he FE simulations predicted </w:t>
      </w:r>
      <w:r w:rsidR="001E6A5D" w:rsidRPr="00291C4A">
        <w:t xml:space="preserve">an elastic modulus of </w:t>
      </w:r>
      <w:r w:rsidR="00BC314A" w:rsidRPr="00291C4A">
        <w:t xml:space="preserve">E = </w:t>
      </w:r>
      <w:r w:rsidR="00D0397C" w:rsidRPr="00291C4A">
        <w:t>1.</w:t>
      </w:r>
      <w:r w:rsidR="002858CF" w:rsidRPr="00291C4A">
        <w:t>9</w:t>
      </w:r>
      <w:r w:rsidR="00D0397C" w:rsidRPr="00291C4A">
        <w:t xml:space="preserve"> M</w:t>
      </w:r>
      <w:r w:rsidR="000564EC" w:rsidRPr="00291C4A">
        <w:t>P</w:t>
      </w:r>
      <w:r w:rsidR="00D0397C" w:rsidRPr="00291C4A">
        <w:t>a</w:t>
      </w:r>
      <w:r w:rsidR="00B7520E" w:rsidRPr="00291C4A">
        <w:t xml:space="preserve"> for Gag</w:t>
      </w:r>
      <w:r w:rsidR="00B7520E" w:rsidRPr="00291C4A">
        <w:rPr>
          <w:rFonts w:cstheme="minorHAnsi"/>
        </w:rPr>
        <w:t>ᴹ</w:t>
      </w:r>
      <w:r w:rsidR="00B7520E" w:rsidRPr="00291C4A">
        <w:t xml:space="preserve"> + gp150</w:t>
      </w:r>
      <w:r w:rsidR="00D0397C" w:rsidRPr="00291C4A">
        <w:t xml:space="preserve">, </w:t>
      </w:r>
      <w:r w:rsidR="00BC314A" w:rsidRPr="00291C4A">
        <w:t xml:space="preserve">E = </w:t>
      </w:r>
      <w:r w:rsidR="00D0397C" w:rsidRPr="00291C4A">
        <w:t>4.5 MPa</w:t>
      </w:r>
      <w:r w:rsidR="00B7520E" w:rsidRPr="00291C4A">
        <w:t xml:space="preserve"> for Gag</w:t>
      </w:r>
      <w:r w:rsidR="00B7520E" w:rsidRPr="00291C4A">
        <w:rPr>
          <w:rFonts w:cstheme="minorHAnsi"/>
        </w:rPr>
        <w:t>ᴹ</w:t>
      </w:r>
      <w:r w:rsidR="00B7520E" w:rsidRPr="00291C4A">
        <w:t> + gp140HA₂tr</w:t>
      </w:r>
      <w:r w:rsidR="00D0397C" w:rsidRPr="00291C4A">
        <w:t xml:space="preserve">, and </w:t>
      </w:r>
      <w:r w:rsidR="00BC314A" w:rsidRPr="00291C4A">
        <w:rPr>
          <w:rFonts w:cstheme="minorHAnsi"/>
        </w:rPr>
        <w:t xml:space="preserve">E = </w:t>
      </w:r>
      <w:r w:rsidR="00D0397C" w:rsidRPr="00291C4A">
        <w:rPr>
          <w:rFonts w:cstheme="minorHAnsi"/>
        </w:rPr>
        <w:t>5.</w:t>
      </w:r>
      <w:r w:rsidR="002858CF" w:rsidRPr="00291C4A">
        <w:rPr>
          <w:rFonts w:cstheme="minorHAnsi"/>
        </w:rPr>
        <w:t>6</w:t>
      </w:r>
      <w:r w:rsidR="00D0397C" w:rsidRPr="00291C4A">
        <w:rPr>
          <w:rFonts w:cstheme="minorHAnsi"/>
        </w:rPr>
        <w:t xml:space="preserve"> MPa </w:t>
      </w:r>
      <w:r w:rsidR="00B7520E" w:rsidRPr="00291C4A">
        <w:t>for Gag</w:t>
      </w:r>
      <w:r w:rsidR="00B7520E" w:rsidRPr="00291C4A">
        <w:rPr>
          <w:rFonts w:cstheme="minorHAnsi"/>
        </w:rPr>
        <w:t>ᴹ</w:t>
      </w:r>
      <w:r w:rsidR="00B7520E" w:rsidRPr="00291C4A">
        <w:t xml:space="preserve"> + </w:t>
      </w:r>
      <w:r w:rsidR="00041A19" w:rsidRPr="00291C4A">
        <w:t>gp</w:t>
      </w:r>
      <w:r w:rsidR="00B7520E" w:rsidRPr="00291C4A">
        <w:t>120HA</w:t>
      </w:r>
      <w:r w:rsidR="00B7520E" w:rsidRPr="00291C4A">
        <w:rPr>
          <w:rFonts w:cstheme="minorHAnsi"/>
        </w:rPr>
        <w:t>₂</w:t>
      </w:r>
      <w:r w:rsidR="00A565CE" w:rsidRPr="00291C4A">
        <w:rPr>
          <w:rFonts w:cstheme="minorHAnsi"/>
        </w:rPr>
        <w:t>,</w:t>
      </w:r>
      <w:r w:rsidR="00B7520E" w:rsidRPr="00291C4A">
        <w:rPr>
          <w:rFonts w:cstheme="minorHAnsi"/>
        </w:rPr>
        <w:t xml:space="preserve"> </w:t>
      </w:r>
      <w:r w:rsidR="001E6A5D" w:rsidRPr="00291C4A">
        <w:rPr>
          <w:rFonts w:cstheme="minorHAnsi"/>
        </w:rPr>
        <w:t xml:space="preserve">which </w:t>
      </w:r>
      <w:r w:rsidR="0098336D" w:rsidRPr="00291C4A">
        <w:rPr>
          <w:rFonts w:cstheme="minorHAnsi"/>
        </w:rPr>
        <w:t>was</w:t>
      </w:r>
      <w:r w:rsidR="001E6A5D" w:rsidRPr="00291C4A">
        <w:rPr>
          <w:rFonts w:cstheme="minorHAnsi"/>
        </w:rPr>
        <w:t xml:space="preserve"> </w:t>
      </w:r>
      <w:r w:rsidR="001E6A5D" w:rsidRPr="00291C4A">
        <w:t xml:space="preserve">slightly lower </w:t>
      </w:r>
      <w:r w:rsidR="00261EF5" w:rsidRPr="00291C4A">
        <w:t>tha</w:t>
      </w:r>
      <w:r w:rsidR="0098336D" w:rsidRPr="00291C4A">
        <w:t>n</w:t>
      </w:r>
      <w:r w:rsidR="00261EF5" w:rsidRPr="00291C4A">
        <w:t xml:space="preserve"> the respective </w:t>
      </w:r>
      <w:r w:rsidR="001E6A5D" w:rsidRPr="00291C4A">
        <w:t>value</w:t>
      </w:r>
      <w:r w:rsidR="00261EF5" w:rsidRPr="00291C4A">
        <w:t>s</w:t>
      </w:r>
      <w:r w:rsidR="001E6A5D" w:rsidRPr="00291C4A">
        <w:t xml:space="preserve"> </w:t>
      </w:r>
      <w:r w:rsidR="00261EF5" w:rsidRPr="00291C4A">
        <w:t xml:space="preserve">obtained from </w:t>
      </w:r>
      <w:r w:rsidR="00194514" w:rsidRPr="00291C4A">
        <w:t xml:space="preserve">the </w:t>
      </w:r>
      <w:r w:rsidR="001E6A5D" w:rsidRPr="00291C4A">
        <w:t>thin</w:t>
      </w:r>
      <w:r w:rsidR="00194514" w:rsidRPr="00291C4A">
        <w:t>-</w:t>
      </w:r>
      <w:r w:rsidR="001E6A5D" w:rsidRPr="00291C4A">
        <w:t>shell model</w:t>
      </w:r>
      <w:r w:rsidR="00000C30" w:rsidRPr="00291C4A">
        <w:t>.</w:t>
      </w:r>
      <w:r w:rsidR="001E6A5D" w:rsidRPr="00291C4A">
        <w:t xml:space="preserve"> </w:t>
      </w:r>
    </w:p>
    <w:p w14:paraId="0914887B" w14:textId="438301C6" w:rsidR="00D0397C" w:rsidRPr="00291C4A" w:rsidRDefault="00D0397C" w:rsidP="00EA393F">
      <w:pPr>
        <w:pStyle w:val="Caption"/>
      </w:pPr>
      <w:bookmarkStart w:id="45" w:name="_Ref107578008"/>
      <w:bookmarkStart w:id="46" w:name="_Toc156326946"/>
      <w:bookmarkStart w:id="47" w:name="_Toc156326990"/>
      <w:bookmarkStart w:id="48" w:name="_Toc156898776"/>
      <w:r w:rsidRPr="00291C4A">
        <w:t xml:space="preserve">Figure </w:t>
      </w:r>
      <w:r w:rsidR="00624D52" w:rsidRPr="00291C4A">
        <w:fldChar w:fldCharType="begin"/>
      </w:r>
      <w:r w:rsidR="00624D52" w:rsidRPr="00291C4A">
        <w:instrText xml:space="preserve"> SEQ Figure \* ARABIC </w:instrText>
      </w:r>
      <w:r w:rsidR="00624D52" w:rsidRPr="00291C4A">
        <w:fldChar w:fldCharType="separate"/>
      </w:r>
      <w:r w:rsidR="006E0113">
        <w:rPr>
          <w:noProof/>
        </w:rPr>
        <w:t>5</w:t>
      </w:r>
      <w:r w:rsidR="00624D52" w:rsidRPr="00291C4A">
        <w:fldChar w:fldCharType="end"/>
      </w:r>
      <w:bookmarkEnd w:id="45"/>
      <w:r w:rsidRPr="00291C4A">
        <w:t xml:space="preserve">. </w:t>
      </w:r>
      <w:r w:rsidR="00223ED8" w:rsidRPr="00291C4A">
        <w:t xml:space="preserve">FE-predicted </w:t>
      </w:r>
      <w:r w:rsidR="001748EA" w:rsidRPr="00291C4A">
        <w:t>i</w:t>
      </w:r>
      <w:r w:rsidR="00223ED8" w:rsidRPr="00291C4A">
        <w:t>ndentation f</w:t>
      </w:r>
      <w:r w:rsidRPr="00291C4A">
        <w:t xml:space="preserve">orce versus displacement </w:t>
      </w:r>
      <w:r w:rsidR="00176DBE" w:rsidRPr="00291C4A">
        <w:t xml:space="preserve">for the </w:t>
      </w:r>
      <w:r w:rsidR="00B15A3B" w:rsidRPr="00291C4A">
        <w:t xml:space="preserve">optimised </w:t>
      </w:r>
      <w:r w:rsidR="00D058AF" w:rsidRPr="00291C4A">
        <w:t xml:space="preserve">value of the </w:t>
      </w:r>
      <w:r w:rsidR="00B15A3B" w:rsidRPr="00291C4A">
        <w:t>elastic modulus for each VLP type</w:t>
      </w:r>
      <w:r w:rsidR="00B15A3B" w:rsidRPr="00291C4A" w:rsidDel="001748EA">
        <w:t xml:space="preserve"> </w:t>
      </w:r>
      <w:r w:rsidR="006034AC" w:rsidRPr="00291C4A">
        <w:t>up to a</w:t>
      </w:r>
      <w:r w:rsidR="00DE52B1" w:rsidRPr="00291C4A">
        <w:t>n</w:t>
      </w:r>
      <w:r w:rsidR="006034AC" w:rsidRPr="00291C4A">
        <w:t xml:space="preserve"> indentation force of F</w:t>
      </w:r>
      <w:r w:rsidR="00004566" w:rsidRPr="00291C4A">
        <w:rPr>
          <w:vertAlign w:val="subscript"/>
        </w:rPr>
        <w:t>ind</w:t>
      </w:r>
      <w:r w:rsidR="006034AC" w:rsidRPr="00291C4A">
        <w:t xml:space="preserve"> = 0.2 nN</w:t>
      </w:r>
      <w:r w:rsidR="00176DBE" w:rsidRPr="00291C4A">
        <w:t>.</w:t>
      </w:r>
      <w:bookmarkEnd w:id="46"/>
      <w:bookmarkEnd w:id="47"/>
      <w:bookmarkEnd w:id="48"/>
    </w:p>
    <w:p w14:paraId="73C493AC" w14:textId="7023C560" w:rsidR="00D0397C" w:rsidRPr="00291C4A" w:rsidRDefault="00D0397C" w:rsidP="00D97D89">
      <w:pPr>
        <w:pStyle w:val="Heading2"/>
      </w:pPr>
      <w:bookmarkStart w:id="49" w:name="_Toc156899557"/>
      <w:r w:rsidRPr="00291C4A">
        <w:t>Correlation of s</w:t>
      </w:r>
      <w:r w:rsidR="00126F5F" w:rsidRPr="00291C4A">
        <w:t>pring constant</w:t>
      </w:r>
      <w:r w:rsidRPr="00291C4A">
        <w:t xml:space="preserve"> and height</w:t>
      </w:r>
      <w:bookmarkEnd w:id="49"/>
      <w:r w:rsidR="0069239D" w:rsidRPr="00291C4A">
        <w:t xml:space="preserve"> of VLPs</w:t>
      </w:r>
    </w:p>
    <w:p w14:paraId="57622824" w14:textId="3FE20A71" w:rsidR="00D0397C" w:rsidRPr="00291C4A" w:rsidRDefault="00D0397C" w:rsidP="00D97D89">
      <w:r w:rsidRPr="00291C4A">
        <w:t xml:space="preserve">There </w:t>
      </w:r>
      <w:r w:rsidR="009C1C86" w:rsidRPr="00291C4A">
        <w:t>was</w:t>
      </w:r>
      <w:r w:rsidRPr="00291C4A">
        <w:t xml:space="preserve"> no </w:t>
      </w:r>
      <w:r w:rsidR="009C1C86" w:rsidRPr="00291C4A">
        <w:t xml:space="preserve">consistent </w:t>
      </w:r>
      <w:r w:rsidRPr="00291C4A">
        <w:t xml:space="preserve">correlation between </w:t>
      </w:r>
      <w:r w:rsidR="00F15C26" w:rsidRPr="00291C4A">
        <w:t xml:space="preserve">the </w:t>
      </w:r>
      <w:r w:rsidR="004B4D85" w:rsidRPr="00291C4A">
        <w:t>spring constant</w:t>
      </w:r>
      <w:r w:rsidRPr="00291C4A">
        <w:t xml:space="preserve"> </w:t>
      </w:r>
      <w:r w:rsidR="003E30E9" w:rsidRPr="00291C4A">
        <w:t>k</w:t>
      </w:r>
      <w:r w:rsidR="003E30E9" w:rsidRPr="00291C4A">
        <w:rPr>
          <w:vertAlign w:val="subscript"/>
        </w:rPr>
        <w:t>R1</w:t>
      </w:r>
      <w:r w:rsidR="003E30E9" w:rsidRPr="00291C4A">
        <w:t xml:space="preserve"> </w:t>
      </w:r>
      <w:r w:rsidRPr="00291C4A">
        <w:t>and height for the three VLP types. For Gag</w:t>
      </w:r>
      <w:r w:rsidRPr="00291C4A">
        <w:rPr>
          <w:rFonts w:cstheme="minorHAnsi"/>
        </w:rPr>
        <w:t>ᴹ</w:t>
      </w:r>
      <w:r w:rsidRPr="00291C4A">
        <w:t xml:space="preserve"> + gp150, there </w:t>
      </w:r>
      <w:r w:rsidR="009C1C86" w:rsidRPr="00291C4A">
        <w:t>wa</w:t>
      </w:r>
      <w:r w:rsidRPr="00291C4A">
        <w:t xml:space="preserve">s a moderate negative correlation (r = -.655, p = .002), </w:t>
      </w:r>
      <w:r w:rsidR="002363B3" w:rsidRPr="00291C4A">
        <w:t xml:space="preserve">whereas </w:t>
      </w:r>
      <w:r w:rsidRPr="00291C4A">
        <w:t xml:space="preserve">there </w:t>
      </w:r>
      <w:r w:rsidR="009C1C86" w:rsidRPr="00291C4A">
        <w:t xml:space="preserve">was </w:t>
      </w:r>
      <w:r w:rsidRPr="00291C4A">
        <w:t xml:space="preserve">a weak and statistically not significant positive correlation </w:t>
      </w:r>
      <w:r w:rsidR="002363B3" w:rsidRPr="00291C4A">
        <w:t>for Gag</w:t>
      </w:r>
      <w:r w:rsidR="002363B3" w:rsidRPr="00291C4A">
        <w:rPr>
          <w:rFonts w:cstheme="minorHAnsi"/>
        </w:rPr>
        <w:t>ᴹ</w:t>
      </w:r>
      <w:r w:rsidR="002363B3" w:rsidRPr="00291C4A">
        <w:t xml:space="preserve"> + gp140HA₂tr </w:t>
      </w:r>
      <w:r w:rsidRPr="00291C4A">
        <w:t>(r = .071, p = .704</w:t>
      </w:r>
      <w:r w:rsidR="002363B3" w:rsidRPr="00291C4A">
        <w:t>)</w:t>
      </w:r>
      <w:r w:rsidRPr="00291C4A">
        <w:t xml:space="preserve"> and </w:t>
      </w:r>
      <w:r w:rsidR="002363B3" w:rsidRPr="00291C4A">
        <w:t>Gag</w:t>
      </w:r>
      <w:r w:rsidR="002363B3" w:rsidRPr="00291C4A">
        <w:rPr>
          <w:rFonts w:cstheme="minorHAnsi"/>
        </w:rPr>
        <w:t>ᴹ</w:t>
      </w:r>
      <w:r w:rsidR="002363B3" w:rsidRPr="00291C4A">
        <w:t xml:space="preserve"> + gp120HA₂</w:t>
      </w:r>
      <w:r w:rsidR="002363B3" w:rsidRPr="00291C4A">
        <w:rPr>
          <w:rFonts w:cstheme="minorHAnsi"/>
        </w:rPr>
        <w:t xml:space="preserve"> </w:t>
      </w:r>
      <w:r w:rsidR="002363B3" w:rsidRPr="00291C4A">
        <w:t>(</w:t>
      </w:r>
      <w:r w:rsidRPr="00291C4A">
        <w:t xml:space="preserve">r = .293, p = .155). </w:t>
      </w:r>
    </w:p>
    <w:p w14:paraId="7ABBD550" w14:textId="77777777" w:rsidR="00D0397C" w:rsidRPr="00291C4A" w:rsidRDefault="00D0397C" w:rsidP="00D97D89">
      <w:pPr>
        <w:pStyle w:val="Heading1"/>
      </w:pPr>
      <w:bookmarkStart w:id="50" w:name="_Toc156899560"/>
      <w:r w:rsidRPr="00291C4A">
        <w:t>Discussion</w:t>
      </w:r>
      <w:bookmarkEnd w:id="50"/>
    </w:p>
    <w:p w14:paraId="57B2C90D" w14:textId="7B17B8C3" w:rsidR="00A46FB2" w:rsidRDefault="006B4829" w:rsidP="00D97D89">
      <w:r w:rsidRPr="00291C4A">
        <w:t>T</w:t>
      </w:r>
      <w:r w:rsidR="00A46FB2" w:rsidRPr="00291C4A">
        <w:t xml:space="preserve">he current study </w:t>
      </w:r>
      <w:r w:rsidR="00CB00C4" w:rsidRPr="00291C4A">
        <w:t>employed atomic force microscopy, transmission electron microscopy, and finite element analysis to investigate the mechanical properties of HIV-like particles and their variation with modifications to the</w:t>
      </w:r>
      <w:r w:rsidR="004D77C0" w:rsidRPr="00291C4A">
        <w:t xml:space="preserve"> Env </w:t>
      </w:r>
      <w:r w:rsidR="001E2980" w:rsidRPr="00291C4A">
        <w:t>mem</w:t>
      </w:r>
      <w:r w:rsidR="005161A3" w:rsidRPr="00291C4A">
        <w:t xml:space="preserve">brane </w:t>
      </w:r>
      <w:r w:rsidR="004D77C0" w:rsidRPr="00291C4A">
        <w:t>protein</w:t>
      </w:r>
      <w:r w:rsidR="005161A3" w:rsidRPr="00291C4A">
        <w:t>s</w:t>
      </w:r>
      <w:r w:rsidR="0062406A" w:rsidRPr="00291C4A">
        <w:t>.</w:t>
      </w:r>
    </w:p>
    <w:p w14:paraId="43A4D9A1" w14:textId="29DDE402" w:rsidR="00DA414F" w:rsidRPr="00291C4A" w:rsidRDefault="00947693" w:rsidP="00D97D89">
      <w:r>
        <w:t>The spring constant</w:t>
      </w:r>
      <w:r w:rsidR="00D275F8">
        <w:t>s</w:t>
      </w:r>
      <w:r>
        <w:t xml:space="preserve"> </w:t>
      </w:r>
      <w:r w:rsidR="00D275F8">
        <w:t>of t</w:t>
      </w:r>
      <w:r w:rsidR="008E3531" w:rsidRPr="00291C4A">
        <w:t>wo regions of the force-displacement curve</w:t>
      </w:r>
      <w:r w:rsidR="008E3531">
        <w:t xml:space="preserve"> were </w:t>
      </w:r>
      <w:r w:rsidR="00310640">
        <w:t>assessed</w:t>
      </w:r>
      <w:r w:rsidR="00D275F8">
        <w:t>:</w:t>
      </w:r>
      <w:r w:rsidR="008E3531" w:rsidRPr="00291C4A">
        <w:t xml:space="preserve"> </w:t>
      </w:r>
      <w:r w:rsidR="00310640">
        <w:t>k</w:t>
      </w:r>
      <w:r w:rsidR="00310640">
        <w:rPr>
          <w:vertAlign w:val="subscript"/>
        </w:rPr>
        <w:t>R1</w:t>
      </w:r>
      <w:r w:rsidR="008E3531">
        <w:t xml:space="preserve"> represent</w:t>
      </w:r>
      <w:r w:rsidR="00D275F8">
        <w:t>ing</w:t>
      </w:r>
      <w:r w:rsidR="008E3531">
        <w:t xml:space="preserve"> </w:t>
      </w:r>
      <w:r w:rsidR="00D275F8">
        <w:t xml:space="preserve">the </w:t>
      </w:r>
      <w:r w:rsidR="00DE593C">
        <w:t xml:space="preserve">initial </w:t>
      </w:r>
      <w:r w:rsidR="008E3531">
        <w:t>linear deformation</w:t>
      </w:r>
      <w:r w:rsidR="008E3531" w:rsidRPr="00291C4A">
        <w:t xml:space="preserve">, and </w:t>
      </w:r>
      <w:r w:rsidR="00310640">
        <w:t>k</w:t>
      </w:r>
      <w:r w:rsidR="00310640">
        <w:rPr>
          <w:vertAlign w:val="subscript"/>
        </w:rPr>
        <w:t>R2</w:t>
      </w:r>
      <w:r w:rsidR="008E3531">
        <w:t xml:space="preserve"> </w:t>
      </w:r>
      <w:r w:rsidR="00E31C51">
        <w:t xml:space="preserve">associated with </w:t>
      </w:r>
      <w:r w:rsidR="009F5332">
        <w:t>subsequent</w:t>
      </w:r>
      <w:r w:rsidR="008E3531">
        <w:t xml:space="preserve"> larger deformation</w:t>
      </w:r>
      <w:r w:rsidR="00EE38DC">
        <w:t>. Across all VLP types,</w:t>
      </w:r>
      <w:r w:rsidR="008146E0">
        <w:t xml:space="preserve"> the </w:t>
      </w:r>
      <w:r w:rsidR="007027B4">
        <w:t>latter</w:t>
      </w:r>
      <w:r w:rsidR="008146E0">
        <w:t xml:space="preserve"> region </w:t>
      </w:r>
      <w:r w:rsidR="007027B4">
        <w:t xml:space="preserve">of larger deformation </w:t>
      </w:r>
      <w:r w:rsidR="00325967">
        <w:t xml:space="preserve">yielded </w:t>
      </w:r>
      <w:r w:rsidR="006746E6">
        <w:t>a</w:t>
      </w:r>
      <w:r w:rsidR="007027B4">
        <w:t xml:space="preserve"> larger </w:t>
      </w:r>
      <w:r w:rsidR="008146E0">
        <w:t>spring constant</w:t>
      </w:r>
      <w:r w:rsidR="00325967" w:rsidRPr="00291C4A">
        <w:t xml:space="preserve"> (</w:t>
      </w:r>
      <w:r w:rsidR="00325967" w:rsidRPr="00291C4A">
        <w:fldChar w:fldCharType="begin"/>
      </w:r>
      <w:r w:rsidR="00325967" w:rsidRPr="00291C4A">
        <w:instrText xml:space="preserve"> REF _Ref120609080 \h  \* MERGEFORMAT </w:instrText>
      </w:r>
      <w:r w:rsidR="00325967" w:rsidRPr="00291C4A">
        <w:fldChar w:fldCharType="separate"/>
      </w:r>
      <w:r w:rsidR="00325967" w:rsidRPr="00291C4A">
        <w:t xml:space="preserve">Table </w:t>
      </w:r>
      <w:r w:rsidR="00325967">
        <w:t>1</w:t>
      </w:r>
      <w:r w:rsidR="00325967" w:rsidRPr="00291C4A">
        <w:fldChar w:fldCharType="end"/>
      </w:r>
      <w:r w:rsidR="00325967" w:rsidRPr="00291C4A">
        <w:t>)</w:t>
      </w:r>
      <w:r w:rsidR="007027B4">
        <w:t xml:space="preserve"> than the </w:t>
      </w:r>
      <w:r w:rsidR="00D9315C">
        <w:t xml:space="preserve">region of </w:t>
      </w:r>
      <w:r w:rsidR="007027B4">
        <w:t>initial linear defo</w:t>
      </w:r>
      <w:r w:rsidR="00D9315C">
        <w:t>r</w:t>
      </w:r>
      <w:r w:rsidR="007027B4">
        <w:t>mation</w:t>
      </w:r>
      <w:r w:rsidR="008146E0">
        <w:t>.</w:t>
      </w:r>
      <w:r w:rsidR="006746E6">
        <w:t xml:space="preserve"> </w:t>
      </w:r>
      <w:r w:rsidR="00DA414F" w:rsidRPr="00DA414F">
        <w:t xml:space="preserve">This increase in the spring constant </w:t>
      </w:r>
      <w:r w:rsidR="00027E51">
        <w:t xml:space="preserve">with an increase in </w:t>
      </w:r>
      <w:r w:rsidR="00C85AD0">
        <w:t>deformation</w:t>
      </w:r>
      <w:r w:rsidR="00DA414F" w:rsidRPr="00DA414F">
        <w:t xml:space="preserve"> is known as strain stiffening typical </w:t>
      </w:r>
      <w:r w:rsidR="00D43F69">
        <w:t>for</w:t>
      </w:r>
      <w:r w:rsidR="00DA414F" w:rsidRPr="00DA414F">
        <w:t xml:space="preserve"> biological materials (Song et al., 2025; Zhang et al., 2025).</w:t>
      </w:r>
    </w:p>
    <w:p w14:paraId="7A62B911" w14:textId="32D5708B" w:rsidR="00C85AD0" w:rsidRPr="00291C4A" w:rsidRDefault="00D0397C" w:rsidP="00D97D89">
      <w:r w:rsidRPr="00291C4A">
        <w:t xml:space="preserve">The mechanical </w:t>
      </w:r>
      <w:r w:rsidR="0030663E" w:rsidRPr="00291C4A">
        <w:t xml:space="preserve">properties obtained </w:t>
      </w:r>
      <w:r w:rsidRPr="00291C4A">
        <w:t>suggest that modification of the Env protein by including the</w:t>
      </w:r>
      <w:r w:rsidR="0062406A" w:rsidRPr="00291C4A">
        <w:t xml:space="preserve"> transmembrane or larger</w:t>
      </w:r>
      <w:r w:rsidRPr="00291C4A">
        <w:t xml:space="preserve"> domain of influenza</w:t>
      </w:r>
      <w:r w:rsidR="0062406A" w:rsidRPr="00291C4A">
        <w:t xml:space="preserve"> virus A HA</w:t>
      </w:r>
      <w:r w:rsidRPr="00291C4A">
        <w:t xml:space="preserve"> </w:t>
      </w:r>
      <w:r w:rsidR="001B79C3" w:rsidRPr="00291C4A">
        <w:t>can</w:t>
      </w:r>
      <w:r w:rsidRPr="00291C4A">
        <w:t xml:space="preserve"> improv</w:t>
      </w:r>
      <w:r w:rsidR="001B79C3" w:rsidRPr="00291C4A">
        <w:t>e</w:t>
      </w:r>
      <w:r w:rsidRPr="00291C4A">
        <w:t xml:space="preserve"> the mechanical stability of the </w:t>
      </w:r>
      <w:r w:rsidR="00FE32F1" w:rsidRPr="00291C4A">
        <w:t>VLPs</w:t>
      </w:r>
      <w:r w:rsidRPr="00291C4A">
        <w:t xml:space="preserve">, as both Gagᴹ + gp140HA₂tr and Gagᴹ + gp120HA₂ have </w:t>
      </w:r>
      <w:r w:rsidR="00AC32B6" w:rsidRPr="00291C4A">
        <w:t xml:space="preserve">a </w:t>
      </w:r>
      <w:r w:rsidRPr="00291C4A">
        <w:t xml:space="preserve">significantly higher </w:t>
      </w:r>
      <w:r w:rsidR="006C018C" w:rsidRPr="00291C4A">
        <w:t xml:space="preserve">spring constant </w:t>
      </w:r>
      <w:r w:rsidRPr="00291C4A">
        <w:t xml:space="preserve">and breaking force </w:t>
      </w:r>
      <w:r w:rsidR="00AC32B6" w:rsidRPr="00291C4A">
        <w:t>than</w:t>
      </w:r>
      <w:r w:rsidRPr="00291C4A">
        <w:t xml:space="preserve"> Gag</w:t>
      </w:r>
      <w:r w:rsidRPr="00291C4A">
        <w:rPr>
          <w:rFonts w:cstheme="minorHAnsi"/>
        </w:rPr>
        <w:t>ᴹ </w:t>
      </w:r>
      <w:r w:rsidRPr="00291C4A">
        <w:t>+ gp150. The correlation between stiffness and virion height also indicated that Gagᴹ + gp140HA₂tr and Gagᴹ + gp120HA₂ have similar mechanical behaviour.</w:t>
      </w:r>
    </w:p>
    <w:p w14:paraId="1D88479F" w14:textId="03CCAE18" w:rsidR="00D0397C" w:rsidRPr="00291C4A" w:rsidRDefault="00D0397C" w:rsidP="006B4626">
      <w:pPr>
        <w:pStyle w:val="Caption"/>
        <w:keepNext/>
      </w:pPr>
      <w:bookmarkStart w:id="51" w:name="_Ref120609080"/>
      <w:bookmarkStart w:id="52" w:name="_Toc156899840"/>
      <w:r w:rsidRPr="00291C4A">
        <w:lastRenderedPageBreak/>
        <w:t xml:space="preserve">Table </w:t>
      </w:r>
      <w:r w:rsidR="00624D52" w:rsidRPr="00291C4A">
        <w:fldChar w:fldCharType="begin"/>
      </w:r>
      <w:r w:rsidR="00624D52" w:rsidRPr="00291C4A">
        <w:instrText xml:space="preserve"> SEQ Table \* ARABIC </w:instrText>
      </w:r>
      <w:r w:rsidR="00624D52" w:rsidRPr="00291C4A">
        <w:fldChar w:fldCharType="separate"/>
      </w:r>
      <w:r w:rsidR="006E0113">
        <w:rPr>
          <w:noProof/>
        </w:rPr>
        <w:t>1</w:t>
      </w:r>
      <w:r w:rsidR="00624D52" w:rsidRPr="00291C4A">
        <w:fldChar w:fldCharType="end"/>
      </w:r>
      <w:bookmarkEnd w:id="51"/>
      <w:r w:rsidRPr="00291C4A">
        <w:t xml:space="preserve">. </w:t>
      </w:r>
      <w:r w:rsidR="008856C3" w:rsidRPr="00291C4A">
        <w:t>M</w:t>
      </w:r>
      <w:r w:rsidRPr="00291C4A">
        <w:t xml:space="preserve">echanical </w:t>
      </w:r>
      <w:r w:rsidR="001C698F" w:rsidRPr="00291C4A">
        <w:t xml:space="preserve">properties </w:t>
      </w:r>
      <w:r w:rsidRPr="00291C4A">
        <w:t>of VLPs</w:t>
      </w:r>
      <w:bookmarkEnd w:id="52"/>
      <w:r w:rsidR="00543637" w:rsidRPr="00291C4A">
        <w:t>.</w:t>
      </w:r>
      <w:r w:rsidRPr="00291C4A">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05"/>
        <w:gridCol w:w="1652"/>
        <w:gridCol w:w="1653"/>
        <w:gridCol w:w="1653"/>
        <w:gridCol w:w="1653"/>
      </w:tblGrid>
      <w:tr w:rsidR="00D0397C" w:rsidRPr="00291C4A" w14:paraId="72F01E01" w14:textId="77777777" w:rsidTr="003A1A32">
        <w:tc>
          <w:tcPr>
            <w:tcW w:w="2405" w:type="dxa"/>
            <w:tcBorders>
              <w:bottom w:val="nil"/>
            </w:tcBorders>
          </w:tcPr>
          <w:p w14:paraId="1030693E" w14:textId="49E96391" w:rsidR="00D0397C" w:rsidRPr="00291C4A" w:rsidRDefault="00D0397C" w:rsidP="006B4626">
            <w:pPr>
              <w:keepNext/>
            </w:pPr>
          </w:p>
        </w:tc>
        <w:tc>
          <w:tcPr>
            <w:tcW w:w="3305" w:type="dxa"/>
            <w:gridSpan w:val="2"/>
            <w:tcBorders>
              <w:top w:val="single" w:sz="4" w:space="0" w:color="auto"/>
              <w:bottom w:val="nil"/>
            </w:tcBorders>
            <w:vAlign w:val="center"/>
          </w:tcPr>
          <w:p w14:paraId="2C423821" w14:textId="4D7EB659" w:rsidR="00D0397C" w:rsidRPr="00291C4A" w:rsidRDefault="008856C3" w:rsidP="006B4626">
            <w:pPr>
              <w:keepNext/>
              <w:jc w:val="center"/>
            </w:pPr>
            <w:r w:rsidRPr="00291C4A">
              <w:t xml:space="preserve">Spring constant </w:t>
            </w:r>
            <w:r w:rsidR="00D0397C" w:rsidRPr="00291C4A">
              <w:t>(N/m)</w:t>
            </w:r>
          </w:p>
        </w:tc>
        <w:tc>
          <w:tcPr>
            <w:tcW w:w="1653" w:type="dxa"/>
            <w:vMerge w:val="restart"/>
            <w:vAlign w:val="center"/>
          </w:tcPr>
          <w:p w14:paraId="0029AD0C" w14:textId="604ED1DF" w:rsidR="00D0397C" w:rsidRPr="00291C4A" w:rsidRDefault="00D0397C" w:rsidP="006B4626">
            <w:pPr>
              <w:keepNext/>
              <w:jc w:val="center"/>
            </w:pPr>
            <w:r w:rsidRPr="00291C4A">
              <w:t xml:space="preserve">Elastic </w:t>
            </w:r>
            <w:r w:rsidR="000B65CD" w:rsidRPr="00291C4A">
              <w:t>m</w:t>
            </w:r>
            <w:r w:rsidRPr="00291C4A">
              <w:t>odulus</w:t>
            </w:r>
            <w:r w:rsidR="007F70A9" w:rsidRPr="00291C4A">
              <w:t xml:space="preserve"> </w:t>
            </w:r>
            <w:r w:rsidRPr="00291C4A">
              <w:t>(MPa)</w:t>
            </w:r>
            <w:r w:rsidR="00742729" w:rsidRPr="00291C4A">
              <w:rPr>
                <w:vertAlign w:val="superscript"/>
              </w:rPr>
              <w:t>1</w:t>
            </w:r>
          </w:p>
        </w:tc>
        <w:tc>
          <w:tcPr>
            <w:tcW w:w="1653" w:type="dxa"/>
            <w:vMerge w:val="restart"/>
            <w:vAlign w:val="center"/>
          </w:tcPr>
          <w:p w14:paraId="0B951FC2" w14:textId="793BB462" w:rsidR="00D0397C" w:rsidRPr="00291C4A" w:rsidRDefault="00D0397C" w:rsidP="006B4626">
            <w:pPr>
              <w:keepNext/>
              <w:jc w:val="center"/>
            </w:pPr>
            <w:r w:rsidRPr="00291C4A">
              <w:t xml:space="preserve">Breaking </w:t>
            </w:r>
            <w:r w:rsidR="00D90119" w:rsidRPr="00291C4A">
              <w:t>f</w:t>
            </w:r>
            <w:r w:rsidRPr="00291C4A">
              <w:t>orce</w:t>
            </w:r>
            <w:r w:rsidR="007F70A9" w:rsidRPr="00291C4A">
              <w:t xml:space="preserve"> </w:t>
            </w:r>
            <w:r w:rsidRPr="00291C4A">
              <w:t>(nN)</w:t>
            </w:r>
          </w:p>
        </w:tc>
      </w:tr>
      <w:tr w:rsidR="00D0397C" w:rsidRPr="00291C4A" w14:paraId="0BCB341F" w14:textId="77777777" w:rsidTr="003A1A32">
        <w:tc>
          <w:tcPr>
            <w:tcW w:w="2405" w:type="dxa"/>
            <w:tcBorders>
              <w:top w:val="nil"/>
            </w:tcBorders>
          </w:tcPr>
          <w:p w14:paraId="00BC05FA" w14:textId="77777777" w:rsidR="00D0397C" w:rsidRPr="00291C4A" w:rsidRDefault="00D0397C" w:rsidP="006B4626">
            <w:pPr>
              <w:keepNext/>
            </w:pPr>
          </w:p>
        </w:tc>
        <w:tc>
          <w:tcPr>
            <w:tcW w:w="1652" w:type="dxa"/>
            <w:tcBorders>
              <w:top w:val="nil"/>
            </w:tcBorders>
            <w:vAlign w:val="center"/>
          </w:tcPr>
          <w:p w14:paraId="483DF3CE" w14:textId="112647BB" w:rsidR="00D0397C" w:rsidRPr="00291C4A" w:rsidRDefault="008856C3" w:rsidP="006B4626">
            <w:pPr>
              <w:keepNext/>
              <w:jc w:val="center"/>
            </w:pPr>
            <w:r w:rsidRPr="00291C4A">
              <w:t>k</w:t>
            </w:r>
            <w:r w:rsidRPr="00291C4A">
              <w:rPr>
                <w:vertAlign w:val="subscript"/>
              </w:rPr>
              <w:t>R1</w:t>
            </w:r>
          </w:p>
        </w:tc>
        <w:tc>
          <w:tcPr>
            <w:tcW w:w="1653" w:type="dxa"/>
            <w:tcBorders>
              <w:top w:val="nil"/>
            </w:tcBorders>
            <w:vAlign w:val="center"/>
          </w:tcPr>
          <w:p w14:paraId="0BBEF138" w14:textId="049A8AC8" w:rsidR="00D0397C" w:rsidRPr="00291C4A" w:rsidRDefault="008856C3" w:rsidP="006B4626">
            <w:pPr>
              <w:keepNext/>
              <w:jc w:val="center"/>
            </w:pPr>
            <w:r w:rsidRPr="00291C4A">
              <w:t>k</w:t>
            </w:r>
            <w:r w:rsidRPr="00291C4A">
              <w:rPr>
                <w:vertAlign w:val="subscript"/>
              </w:rPr>
              <w:t>R2</w:t>
            </w:r>
          </w:p>
        </w:tc>
        <w:tc>
          <w:tcPr>
            <w:tcW w:w="1653" w:type="dxa"/>
            <w:vMerge/>
          </w:tcPr>
          <w:p w14:paraId="3738A5F2" w14:textId="77777777" w:rsidR="00D0397C" w:rsidRPr="00291C4A" w:rsidRDefault="00D0397C" w:rsidP="006B4626">
            <w:pPr>
              <w:keepNext/>
            </w:pPr>
          </w:p>
        </w:tc>
        <w:tc>
          <w:tcPr>
            <w:tcW w:w="1653" w:type="dxa"/>
            <w:vMerge/>
          </w:tcPr>
          <w:p w14:paraId="1342FC06" w14:textId="77777777" w:rsidR="00D0397C" w:rsidRPr="00291C4A" w:rsidRDefault="00D0397C" w:rsidP="006B4626">
            <w:pPr>
              <w:keepNext/>
            </w:pPr>
          </w:p>
        </w:tc>
      </w:tr>
      <w:tr w:rsidR="00D0397C" w:rsidRPr="00291C4A" w14:paraId="1C2F1377" w14:textId="77777777" w:rsidTr="003A1A32">
        <w:tc>
          <w:tcPr>
            <w:tcW w:w="2405" w:type="dxa"/>
          </w:tcPr>
          <w:p w14:paraId="0D9B36BF" w14:textId="77777777" w:rsidR="00D0397C" w:rsidRPr="00291C4A" w:rsidRDefault="00D0397C" w:rsidP="006B4626">
            <w:pPr>
              <w:keepNext/>
            </w:pPr>
            <w:r w:rsidRPr="00291C4A">
              <w:t>Gag</w:t>
            </w:r>
            <w:r w:rsidRPr="00291C4A">
              <w:rPr>
                <w:rFonts w:cstheme="minorHAnsi"/>
              </w:rPr>
              <w:t>ᴹ</w:t>
            </w:r>
            <w:r w:rsidRPr="00291C4A">
              <w:t xml:space="preserve"> + gp150</w:t>
            </w:r>
          </w:p>
        </w:tc>
        <w:tc>
          <w:tcPr>
            <w:tcW w:w="1652" w:type="dxa"/>
          </w:tcPr>
          <w:p w14:paraId="168FFAAE" w14:textId="77777777" w:rsidR="00D0397C" w:rsidRPr="00291C4A" w:rsidRDefault="00D0397C" w:rsidP="006B4626">
            <w:pPr>
              <w:keepNext/>
              <w:jc w:val="center"/>
            </w:pPr>
            <w:r w:rsidRPr="00291C4A">
              <w:t xml:space="preserve">0.012 </w:t>
            </w:r>
            <w:r w:rsidRPr="00291C4A">
              <w:rPr>
                <w:rFonts w:cstheme="minorHAnsi"/>
              </w:rPr>
              <w:t>±</w:t>
            </w:r>
            <w:r w:rsidRPr="00291C4A">
              <w:t xml:space="preserve"> 0.002</w:t>
            </w:r>
          </w:p>
        </w:tc>
        <w:tc>
          <w:tcPr>
            <w:tcW w:w="1653" w:type="dxa"/>
          </w:tcPr>
          <w:p w14:paraId="2C90AF04" w14:textId="77777777" w:rsidR="00D0397C" w:rsidRPr="00291C4A" w:rsidRDefault="00D0397C" w:rsidP="006B4626">
            <w:pPr>
              <w:keepNext/>
              <w:jc w:val="center"/>
            </w:pPr>
            <w:r w:rsidRPr="00291C4A">
              <w:t xml:space="preserve">0.014 </w:t>
            </w:r>
            <w:r w:rsidRPr="00291C4A">
              <w:rPr>
                <w:rFonts w:cstheme="minorHAnsi"/>
              </w:rPr>
              <w:t>± 0.002</w:t>
            </w:r>
          </w:p>
        </w:tc>
        <w:tc>
          <w:tcPr>
            <w:tcW w:w="1653" w:type="dxa"/>
          </w:tcPr>
          <w:p w14:paraId="45970312" w14:textId="74CDF8DC" w:rsidR="00D0397C" w:rsidRPr="00291C4A" w:rsidRDefault="00D0397C" w:rsidP="006B4626">
            <w:pPr>
              <w:keepNext/>
              <w:jc w:val="center"/>
            </w:pPr>
            <w:r w:rsidRPr="00291C4A">
              <w:t>1.</w:t>
            </w:r>
            <w:r w:rsidR="002858CF" w:rsidRPr="00291C4A">
              <w:t>9</w:t>
            </w:r>
          </w:p>
        </w:tc>
        <w:tc>
          <w:tcPr>
            <w:tcW w:w="1653" w:type="dxa"/>
          </w:tcPr>
          <w:p w14:paraId="4D5DA27A" w14:textId="1C308444" w:rsidR="00D0397C" w:rsidRPr="00291C4A" w:rsidRDefault="00D0397C" w:rsidP="006B4626">
            <w:pPr>
              <w:keepNext/>
              <w:jc w:val="center"/>
            </w:pPr>
            <w:r w:rsidRPr="00291C4A">
              <w:t>0.</w:t>
            </w:r>
            <w:r w:rsidR="002858CF" w:rsidRPr="00291C4A">
              <w:t>5</w:t>
            </w:r>
            <w:r w:rsidRPr="00291C4A">
              <w:t xml:space="preserve"> </w:t>
            </w:r>
            <w:r w:rsidRPr="00291C4A">
              <w:rPr>
                <w:rFonts w:ascii="Calibri" w:hAnsi="Calibri" w:cs="Calibri"/>
              </w:rPr>
              <w:t>±</w:t>
            </w:r>
            <w:r w:rsidRPr="00291C4A">
              <w:t xml:space="preserve"> 0.1</w:t>
            </w:r>
          </w:p>
        </w:tc>
      </w:tr>
      <w:tr w:rsidR="00D0397C" w:rsidRPr="00291C4A" w14:paraId="4CCD6849" w14:textId="77777777" w:rsidTr="003A1A32">
        <w:tc>
          <w:tcPr>
            <w:tcW w:w="2405" w:type="dxa"/>
          </w:tcPr>
          <w:p w14:paraId="550A7A58" w14:textId="77777777" w:rsidR="00D0397C" w:rsidRPr="00291C4A" w:rsidRDefault="00D0397C" w:rsidP="006B4626">
            <w:pPr>
              <w:keepNext/>
            </w:pPr>
            <w:r w:rsidRPr="00291C4A">
              <w:t>Gag</w:t>
            </w:r>
            <w:r w:rsidRPr="00291C4A">
              <w:rPr>
                <w:rFonts w:cstheme="minorHAnsi"/>
              </w:rPr>
              <w:t>ᴹ</w:t>
            </w:r>
            <w:r w:rsidRPr="00291C4A">
              <w:t xml:space="preserve"> + gp140HA₂tr</w:t>
            </w:r>
          </w:p>
        </w:tc>
        <w:tc>
          <w:tcPr>
            <w:tcW w:w="1652" w:type="dxa"/>
          </w:tcPr>
          <w:p w14:paraId="0E047211" w14:textId="77777777" w:rsidR="00D0397C" w:rsidRPr="00291C4A" w:rsidRDefault="00D0397C" w:rsidP="006B4626">
            <w:pPr>
              <w:keepNext/>
              <w:jc w:val="center"/>
            </w:pPr>
            <w:r w:rsidRPr="00291C4A">
              <w:t xml:space="preserve">0.022 </w:t>
            </w:r>
            <w:r w:rsidRPr="00291C4A">
              <w:rPr>
                <w:rFonts w:cstheme="minorHAnsi"/>
              </w:rPr>
              <w:t>±</w:t>
            </w:r>
            <w:r w:rsidRPr="00291C4A">
              <w:t xml:space="preserve"> 0.004</w:t>
            </w:r>
          </w:p>
        </w:tc>
        <w:tc>
          <w:tcPr>
            <w:tcW w:w="1653" w:type="dxa"/>
          </w:tcPr>
          <w:p w14:paraId="5B989F76" w14:textId="4BF29E67" w:rsidR="00D0397C" w:rsidRPr="00291C4A" w:rsidRDefault="00D0397C" w:rsidP="006B4626">
            <w:pPr>
              <w:keepNext/>
              <w:jc w:val="center"/>
            </w:pPr>
            <w:r w:rsidRPr="00291C4A">
              <w:t>0.0</w:t>
            </w:r>
            <w:r w:rsidR="002858CF" w:rsidRPr="00291C4A">
              <w:t>8</w:t>
            </w:r>
            <w:r w:rsidRPr="00291C4A">
              <w:t xml:space="preserve"> </w:t>
            </w:r>
            <w:r w:rsidRPr="00291C4A">
              <w:rPr>
                <w:rFonts w:ascii="Calibri" w:hAnsi="Calibri" w:cs="Calibri"/>
              </w:rPr>
              <w:t>± 0.0</w:t>
            </w:r>
            <w:r w:rsidR="002858CF" w:rsidRPr="00291C4A">
              <w:rPr>
                <w:rFonts w:ascii="Calibri" w:hAnsi="Calibri" w:cs="Calibri"/>
              </w:rPr>
              <w:t>2</w:t>
            </w:r>
          </w:p>
        </w:tc>
        <w:tc>
          <w:tcPr>
            <w:tcW w:w="1653" w:type="dxa"/>
          </w:tcPr>
          <w:p w14:paraId="092A4EEF" w14:textId="35B3B46E" w:rsidR="00D0397C" w:rsidRPr="00291C4A" w:rsidRDefault="00D0397C" w:rsidP="006B4626">
            <w:pPr>
              <w:keepNext/>
              <w:jc w:val="center"/>
            </w:pPr>
            <w:r w:rsidRPr="00291C4A">
              <w:t>4.5</w:t>
            </w:r>
          </w:p>
        </w:tc>
        <w:tc>
          <w:tcPr>
            <w:tcW w:w="1653" w:type="dxa"/>
          </w:tcPr>
          <w:p w14:paraId="3722CADE" w14:textId="6D856C26" w:rsidR="00D0397C" w:rsidRPr="00291C4A" w:rsidRDefault="00D0397C" w:rsidP="006B4626">
            <w:pPr>
              <w:keepNext/>
              <w:jc w:val="center"/>
            </w:pPr>
            <w:r w:rsidRPr="00291C4A">
              <w:t>1.</w:t>
            </w:r>
            <w:r w:rsidR="002858CF" w:rsidRPr="00291C4A">
              <w:t>6</w:t>
            </w:r>
            <w:r w:rsidRPr="00291C4A">
              <w:t xml:space="preserve"> </w:t>
            </w:r>
            <w:r w:rsidRPr="00291C4A">
              <w:rPr>
                <w:rFonts w:ascii="Calibri" w:hAnsi="Calibri" w:cs="Calibri"/>
              </w:rPr>
              <w:t>± 0.</w:t>
            </w:r>
            <w:r w:rsidR="002858CF" w:rsidRPr="00291C4A">
              <w:rPr>
                <w:rFonts w:ascii="Calibri" w:hAnsi="Calibri" w:cs="Calibri"/>
              </w:rPr>
              <w:t>2</w:t>
            </w:r>
          </w:p>
        </w:tc>
      </w:tr>
      <w:tr w:rsidR="00D0397C" w:rsidRPr="00291C4A" w14:paraId="3CAB12B6" w14:textId="77777777" w:rsidTr="003A1A32">
        <w:tc>
          <w:tcPr>
            <w:tcW w:w="2405" w:type="dxa"/>
          </w:tcPr>
          <w:p w14:paraId="7F2696DA" w14:textId="77777777" w:rsidR="00D0397C" w:rsidRPr="00291C4A" w:rsidRDefault="00D0397C" w:rsidP="006B4626">
            <w:pPr>
              <w:keepNext/>
            </w:pPr>
            <w:r w:rsidRPr="00291C4A">
              <w:t>Gag</w:t>
            </w:r>
            <w:r w:rsidRPr="00291C4A">
              <w:rPr>
                <w:rFonts w:cstheme="minorHAnsi"/>
              </w:rPr>
              <w:t>ᴹ</w:t>
            </w:r>
            <w:r w:rsidRPr="00291C4A">
              <w:t xml:space="preserve"> + gp120HA₂</w:t>
            </w:r>
          </w:p>
        </w:tc>
        <w:tc>
          <w:tcPr>
            <w:tcW w:w="1652" w:type="dxa"/>
          </w:tcPr>
          <w:p w14:paraId="06761D57" w14:textId="77777777" w:rsidR="00D0397C" w:rsidRPr="00291C4A" w:rsidRDefault="00D0397C" w:rsidP="006B4626">
            <w:pPr>
              <w:keepNext/>
              <w:jc w:val="center"/>
            </w:pPr>
            <w:r w:rsidRPr="00291C4A">
              <w:t xml:space="preserve">0.026 </w:t>
            </w:r>
            <w:r w:rsidRPr="00291C4A">
              <w:rPr>
                <w:rFonts w:cstheme="minorHAnsi"/>
              </w:rPr>
              <w:t>±</w:t>
            </w:r>
            <w:r w:rsidRPr="00291C4A">
              <w:t xml:space="preserve"> 0.005</w:t>
            </w:r>
          </w:p>
        </w:tc>
        <w:tc>
          <w:tcPr>
            <w:tcW w:w="1653" w:type="dxa"/>
          </w:tcPr>
          <w:p w14:paraId="7C5034B2" w14:textId="4623FE1E" w:rsidR="00D0397C" w:rsidRPr="00291C4A" w:rsidRDefault="00D0397C" w:rsidP="006B4626">
            <w:pPr>
              <w:keepNext/>
              <w:jc w:val="center"/>
            </w:pPr>
            <w:r w:rsidRPr="00291C4A">
              <w:t>0.1</w:t>
            </w:r>
            <w:r w:rsidR="002858CF" w:rsidRPr="00291C4A">
              <w:t>4</w:t>
            </w:r>
            <w:r w:rsidRPr="00291C4A">
              <w:t xml:space="preserve"> </w:t>
            </w:r>
            <w:r w:rsidRPr="00291C4A">
              <w:rPr>
                <w:rFonts w:ascii="Calibri" w:hAnsi="Calibri" w:cs="Calibri"/>
              </w:rPr>
              <w:t>± 0.0</w:t>
            </w:r>
            <w:r w:rsidR="002858CF" w:rsidRPr="00291C4A">
              <w:rPr>
                <w:rFonts w:ascii="Calibri" w:hAnsi="Calibri" w:cs="Calibri"/>
              </w:rPr>
              <w:t>5</w:t>
            </w:r>
          </w:p>
        </w:tc>
        <w:tc>
          <w:tcPr>
            <w:tcW w:w="1653" w:type="dxa"/>
          </w:tcPr>
          <w:p w14:paraId="2C02834E" w14:textId="6DD89585" w:rsidR="00D0397C" w:rsidRPr="00291C4A" w:rsidRDefault="00D0397C" w:rsidP="006B4626">
            <w:pPr>
              <w:keepNext/>
              <w:jc w:val="center"/>
            </w:pPr>
            <w:r w:rsidRPr="00291C4A">
              <w:t>5.</w:t>
            </w:r>
            <w:r w:rsidR="002858CF" w:rsidRPr="00291C4A">
              <w:t>6</w:t>
            </w:r>
          </w:p>
        </w:tc>
        <w:tc>
          <w:tcPr>
            <w:tcW w:w="1653" w:type="dxa"/>
          </w:tcPr>
          <w:p w14:paraId="77741DE0" w14:textId="2648D7CB" w:rsidR="00D0397C" w:rsidRPr="00291C4A" w:rsidRDefault="00D0397C" w:rsidP="006B4626">
            <w:pPr>
              <w:keepNext/>
              <w:jc w:val="center"/>
            </w:pPr>
            <w:r w:rsidRPr="00291C4A">
              <w:rPr>
                <w:rFonts w:cstheme="minorHAnsi"/>
              </w:rPr>
              <w:t xml:space="preserve">1.1 </w:t>
            </w:r>
            <w:r w:rsidRPr="00291C4A">
              <w:rPr>
                <w:rFonts w:ascii="Calibri" w:hAnsi="Calibri"/>
              </w:rPr>
              <w:t>± 0.</w:t>
            </w:r>
            <w:r w:rsidR="002858CF" w:rsidRPr="00291C4A">
              <w:rPr>
                <w:rFonts w:ascii="Calibri" w:hAnsi="Calibri"/>
              </w:rPr>
              <w:t>3</w:t>
            </w:r>
          </w:p>
        </w:tc>
      </w:tr>
    </w:tbl>
    <w:p w14:paraId="058CB920" w14:textId="3F19E0B0" w:rsidR="002858CF" w:rsidRPr="00291C4A" w:rsidRDefault="00742729" w:rsidP="00D97D89">
      <w:r w:rsidRPr="00291C4A">
        <w:rPr>
          <w:vertAlign w:val="superscript"/>
        </w:rPr>
        <w:t>1</w:t>
      </w:r>
      <w:r w:rsidRPr="00291C4A">
        <w:t xml:space="preserve"> Elastic modulus from FE model</w:t>
      </w:r>
      <w:r w:rsidR="002858CF" w:rsidRPr="00291C4A">
        <w:t xml:space="preserve">. </w:t>
      </w:r>
    </w:p>
    <w:p w14:paraId="4FC1FAE6" w14:textId="14A61039" w:rsidR="001D29BF" w:rsidRPr="00291C4A" w:rsidRDefault="00D0397C" w:rsidP="00954D7F">
      <w:r w:rsidRPr="00291C4A">
        <w:t xml:space="preserve">Previous studies indicated that Env plays a role in regulating the stiffness of particles </w:t>
      </w:r>
      <w:r w:rsidR="00F52E07" w:rsidRPr="00291C4A">
        <w:fldChar w:fldCharType="begin">
          <w:fldData xml:space="preserve">PEVuZE5vdGU+PENpdGU+PEF1dGhvcj5Lb2w8L0F1dGhvcj48WWVhcj4yMDA3PC9ZZWFyPjxSZWNO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</w:fldData>
        </w:fldChar>
      </w:r>
      <w:r w:rsidR="00183B00" w:rsidRPr="00291C4A">
        <w:instrText xml:space="preserve"> ADDIN EN.CITE </w:instrText>
      </w:r>
      <w:r w:rsidR="00183B00" w:rsidRPr="00291C4A">
        <w:fldChar w:fldCharType="begin">
          <w:fldData xml:space="preserve">PEVuZE5vdGU+PENpdGU+PEF1dGhvcj5Lb2w8L0F1dGhvcj48WWVhcj4yMDA3PC9ZZWFyPjxSZWNO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</w:fldData>
        </w:fldChar>
      </w:r>
      <w:r w:rsidR="00183B00" w:rsidRPr="00291C4A">
        <w:instrText xml:space="preserve"> ADDIN EN.CITE.DATA </w:instrText>
      </w:r>
      <w:r w:rsidR="00183B00" w:rsidRPr="00291C4A">
        <w:fldChar w:fldCharType="end"/>
      </w:r>
      <w:r w:rsidR="00F52E07" w:rsidRPr="00291C4A">
        <w:fldChar w:fldCharType="separate"/>
      </w:r>
      <w:r w:rsidR="00427E60" w:rsidRPr="00291C4A">
        <w:t>(Kol et al., 2007; Pang et al., 2013)</w:t>
      </w:r>
      <w:r w:rsidR="00F52E07" w:rsidRPr="00291C4A">
        <w:fldChar w:fldCharType="end"/>
      </w:r>
      <w:r w:rsidRPr="00291C4A">
        <w:t xml:space="preserve">. </w:t>
      </w:r>
      <w:r w:rsidR="00272C5A" w:rsidRPr="00291C4A">
        <w:fldChar w:fldCharType="begin">
          <w:fldData xml:space="preserve">PEVuZE5vdGU+PENpdGUgQXV0aG9yWWVhcj0iMSI+PEF1dGhvcj5DaGFwbWFuPC9BdXRob3I+PFll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</w:fldData>
        </w:fldChar>
      </w:r>
      <w:r w:rsidR="00183B00" w:rsidRPr="00291C4A">
        <w:instrText xml:space="preserve"> ADDIN EN.CITE </w:instrText>
      </w:r>
      <w:r w:rsidR="00183B00" w:rsidRPr="00291C4A">
        <w:fldChar w:fldCharType="begin">
          <w:fldData xml:space="preserve">PEVuZE5vdGU+PENpdGUgQXV0aG9yWWVhcj0iMSI+PEF1dGhvcj5DaGFwbWFuPC9BdXRob3I+PFll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</w:fldData>
        </w:fldChar>
      </w:r>
      <w:r w:rsidR="00183B00" w:rsidRPr="00291C4A">
        <w:instrText xml:space="preserve"> ADDIN EN.CITE.DATA </w:instrText>
      </w:r>
      <w:r w:rsidR="00183B00" w:rsidRPr="00291C4A">
        <w:fldChar w:fldCharType="end"/>
      </w:r>
      <w:r w:rsidR="00272C5A" w:rsidRPr="00291C4A">
        <w:fldChar w:fldCharType="separate"/>
      </w:r>
      <w:r w:rsidR="00427E60" w:rsidRPr="00291C4A">
        <w:t>Chapman et al. (2020)</w:t>
      </w:r>
      <w:r w:rsidR="00272C5A" w:rsidRPr="00291C4A">
        <w:fldChar w:fldCharType="end"/>
      </w:r>
      <w:r w:rsidRPr="00291C4A">
        <w:t xml:space="preserve"> found a difference in the </w:t>
      </w:r>
      <w:proofErr w:type="spellStart"/>
      <w:r w:rsidRPr="00291C4A">
        <w:t>Env:Gag</w:t>
      </w:r>
      <w:proofErr w:type="spellEnd"/>
      <w:r w:rsidRPr="00291C4A">
        <w:t xml:space="preserve"> ratio for the three VLP types</w:t>
      </w:r>
      <w:r w:rsidR="00351C8E" w:rsidRPr="00291C4A">
        <w:t xml:space="preserve"> investigated in the current study</w:t>
      </w:r>
      <w:r w:rsidRPr="00291C4A">
        <w:t>, where Gag</w:t>
      </w:r>
      <w:r w:rsidRPr="00291C4A">
        <w:rPr>
          <w:rFonts w:cstheme="minorHAnsi"/>
        </w:rPr>
        <w:t>ᴹ</w:t>
      </w:r>
      <w:r w:rsidRPr="00291C4A">
        <w:t xml:space="preserve"> + gp150 VLP has the highest </w:t>
      </w:r>
      <w:proofErr w:type="spellStart"/>
      <w:r w:rsidRPr="00291C4A">
        <w:t>Env:Gag</w:t>
      </w:r>
      <w:proofErr w:type="spellEnd"/>
      <w:r w:rsidRPr="00291C4A">
        <w:t xml:space="preserve"> ratio and Gag</w:t>
      </w:r>
      <w:r w:rsidRPr="00291C4A">
        <w:rPr>
          <w:rFonts w:cstheme="minorHAnsi"/>
        </w:rPr>
        <w:t>ᴹ</w:t>
      </w:r>
      <w:r w:rsidRPr="00291C4A">
        <w:t xml:space="preserve"> + gp120HA</w:t>
      </w:r>
      <w:r w:rsidRPr="00291C4A">
        <w:rPr>
          <w:rFonts w:cstheme="minorHAnsi"/>
        </w:rPr>
        <w:t>₂</w:t>
      </w:r>
      <w:r w:rsidRPr="00291C4A">
        <w:t xml:space="preserve"> has the lowest </w:t>
      </w:r>
      <w:proofErr w:type="spellStart"/>
      <w:r w:rsidRPr="00291C4A">
        <w:t>Env:Gag</w:t>
      </w:r>
      <w:proofErr w:type="spellEnd"/>
      <w:r w:rsidRPr="00291C4A">
        <w:t xml:space="preserve"> ratio. This difference</w:t>
      </w:r>
      <w:r w:rsidR="007A0414" w:rsidRPr="00291C4A">
        <w:t>, although not statistically significant,</w:t>
      </w:r>
      <w:r w:rsidRPr="00291C4A">
        <w:t xml:space="preserve"> </w:t>
      </w:r>
      <w:r w:rsidR="00273333" w:rsidRPr="00291C4A">
        <w:t xml:space="preserve">may </w:t>
      </w:r>
      <w:r w:rsidRPr="00291C4A">
        <w:t>indicate a difference in the expression</w:t>
      </w:r>
      <w:r w:rsidR="00D17561" w:rsidRPr="00291C4A">
        <w:t xml:space="preserve"> or packing</w:t>
      </w:r>
      <w:r w:rsidR="00630810" w:rsidRPr="00291C4A">
        <w:t xml:space="preserve"> density</w:t>
      </w:r>
      <w:r w:rsidRPr="00291C4A">
        <w:t xml:space="preserve"> of Env </w:t>
      </w:r>
      <w:r w:rsidR="00273333" w:rsidRPr="00291C4A">
        <w:t xml:space="preserve">that </w:t>
      </w:r>
      <w:r w:rsidRPr="00291C4A">
        <w:t>inversely affect</w:t>
      </w:r>
      <w:r w:rsidR="00273333" w:rsidRPr="00291C4A">
        <w:t>s</w:t>
      </w:r>
      <w:r w:rsidRPr="00291C4A">
        <w:t xml:space="preserve"> the stiffness of the particles</w:t>
      </w:r>
      <w:r w:rsidR="00183E4B" w:rsidRPr="00291C4A">
        <w:t xml:space="preserve"> observed in the current study</w:t>
      </w:r>
      <w:r w:rsidRPr="00291C4A">
        <w:t xml:space="preserve">. </w:t>
      </w:r>
      <w:r w:rsidR="007F70A9" w:rsidRPr="00291C4A">
        <w:t>Currently, there is no data available on the stiffness of VLPs composed solely of the Gag protein, without a viral ligand,</w:t>
      </w:r>
      <w:r w:rsidR="001D29BF" w:rsidRPr="00291C4A">
        <w:t xml:space="preserve"> </w:t>
      </w:r>
      <w:r w:rsidR="00BB12EC" w:rsidRPr="00291C4A">
        <w:t>that</w:t>
      </w:r>
      <w:r w:rsidR="001D29BF" w:rsidRPr="00291C4A">
        <w:t xml:space="preserve"> could provide insight into how the Env proteins affect the stability of these VLPs.</w:t>
      </w:r>
    </w:p>
    <w:p w14:paraId="4AD6D830" w14:textId="140A1A52" w:rsidR="00D0397C" w:rsidRPr="00291C4A" w:rsidRDefault="001679BB" w:rsidP="00D97D89">
      <w:r w:rsidRPr="00291C4A">
        <w:t xml:space="preserve">Mature and immature </w:t>
      </w:r>
      <w:r w:rsidR="001F6070" w:rsidRPr="00291C4A">
        <w:t xml:space="preserve">HIV </w:t>
      </w:r>
      <w:proofErr w:type="spellStart"/>
      <w:r w:rsidR="00D0397C" w:rsidRPr="00291C4A">
        <w:t>pseudovirion</w:t>
      </w:r>
      <w:r w:rsidR="001F6070" w:rsidRPr="00291C4A">
        <w:t>s</w:t>
      </w:r>
      <w:proofErr w:type="spellEnd"/>
      <w:r w:rsidR="00D0397C" w:rsidRPr="00291C4A">
        <w:t xml:space="preserve"> </w:t>
      </w:r>
      <w:r w:rsidRPr="00291C4A">
        <w:t xml:space="preserve">were </w:t>
      </w:r>
      <w:r w:rsidR="00D0397C" w:rsidRPr="00291C4A">
        <w:t xml:space="preserve">reported </w:t>
      </w:r>
      <w:r w:rsidR="00371554" w:rsidRPr="00291C4A">
        <w:t xml:space="preserve">to have </w:t>
      </w:r>
      <w:r w:rsidR="007F70A9" w:rsidRPr="00291C4A">
        <w:t xml:space="preserve">stiffnesses of 0.22 N/m and 3.16 N/m, </w:t>
      </w:r>
      <w:r w:rsidR="00CB00C4" w:rsidRPr="00291C4A">
        <w:t>respectively, and elastic moduli of 440 MPa and 930 MPa</w:t>
      </w:r>
      <w:r w:rsidR="00D0397C" w:rsidRPr="00291C4A">
        <w:t xml:space="preserve"> </w:t>
      </w:r>
      <w:r w:rsidR="00272C5A" w:rsidRPr="00291C4A">
        <w:fldChar w:fldCharType="begin"/>
      </w:r>
      <w:r w:rsidR="00183B00" w:rsidRPr="00291C4A">
        <w:instrText xml:space="preserve"> ADDIN EN.CITE &lt;EndNote&gt;&lt;Cite&gt;&lt;Author&gt;Kol&lt;/Author&gt;&lt;Year&gt;2007&lt;/Year&gt;&lt;RecNum&gt;18&lt;/RecNum&gt;&lt;DisplayText&gt;(Kol et al., 2007)&lt;/DisplayText&gt;&lt;record&gt;&lt;rec-number&gt;18&lt;/rec-number&gt;&lt;foreign-keys&gt;&lt;key app="EN" db-id="v9sxwxapf0rr0medarsvfpr4t5e0da2zsex0" timestamp="1706884296"&gt;18&lt;/key&gt;&lt;/foreign-keys&gt;&lt;ref-type name="Journal Article"&gt;17&lt;/ref-type&gt;&lt;contributors&gt;&lt;authors&gt;&lt;author&gt;Kol, N.&lt;/author&gt;&lt;author&gt;Yu Shi&lt;/author&gt;&lt;author&gt;Marianna Tsvitov&lt;/author&gt;&lt;author&gt;David Barlam&lt;/author&gt;&lt;author&gt;Roni Z. Shneck&lt;/author&gt;&lt;author&gt;Michael S. Kay&lt;/author&gt;&lt;author&gt;Itay Rousso&lt;/author&gt;&lt;/authors&gt;&lt;/contributors&gt;&lt;titles&gt;&lt;title&gt;A stiffness switch in HIV&lt;/title&gt;&lt;secondary-title&gt;Biophys J&lt;/secondary-title&gt;&lt;/titles&gt;&lt;periodical&gt;&lt;full-title&gt;Biophys J&lt;/full-title&gt;&lt;/periodical&gt;&lt;pages&gt;1777-1783&lt;/pages&gt;&lt;volume&gt;92&lt;/volume&gt;&lt;dates&gt;&lt;year&gt;2007&lt;/year&gt;&lt;/dates&gt;&lt;publisher&gt;Nature Publishing Group&lt;/publisher&gt;&lt;work-type&gt;10.1529/biophysj.106.093914&lt;/work-type&gt;&lt;urls&gt;&lt;related-urls&gt;&lt;url&gt;http://www.ncbi.nlm.nih.gov/pmc/articles/PMC1796819/pdf/1777.pdf&lt;/url&gt;&lt;/related-urls&gt;&lt;/urls&gt;&lt;/record&gt;&lt;/Cite&gt;&lt;/EndNote&gt;</w:instrText>
      </w:r>
      <w:r w:rsidR="00272C5A" w:rsidRPr="00291C4A">
        <w:fldChar w:fldCharType="separate"/>
      </w:r>
      <w:r w:rsidR="00427E60" w:rsidRPr="00291C4A">
        <w:t>(Kol et al., 2007)</w:t>
      </w:r>
      <w:r w:rsidR="00272C5A" w:rsidRPr="00291C4A">
        <w:fldChar w:fldCharType="end"/>
      </w:r>
      <w:r w:rsidR="00D0397C" w:rsidRPr="00291C4A">
        <w:t>. Th</w:t>
      </w:r>
      <w:r w:rsidR="00A37E20" w:rsidRPr="00291C4A">
        <w:t>ese values</w:t>
      </w:r>
      <w:r w:rsidR="00D0397C" w:rsidRPr="00291C4A">
        <w:t xml:space="preserve"> differ from </w:t>
      </w:r>
      <w:r w:rsidR="00AF0F8C" w:rsidRPr="00291C4A">
        <w:t>th</w:t>
      </w:r>
      <w:r w:rsidR="00191C13" w:rsidRPr="00291C4A">
        <w:t>ose in the current study, which reported lower stiffness and</w:t>
      </w:r>
      <w:r w:rsidR="0006103F" w:rsidRPr="00291C4A">
        <w:t xml:space="preserve"> elastic modulus</w:t>
      </w:r>
      <w:r w:rsidR="00D0397C" w:rsidRPr="00291C4A">
        <w:t xml:space="preserve">. </w:t>
      </w:r>
      <w:r w:rsidR="00AB07E9" w:rsidRPr="00291C4A">
        <w:t>G</w:t>
      </w:r>
      <w:r w:rsidR="00D0397C" w:rsidRPr="00291C4A">
        <w:t>enetic material contribute</w:t>
      </w:r>
      <w:r w:rsidR="002C447B" w:rsidRPr="00291C4A">
        <w:t>s</w:t>
      </w:r>
      <w:r w:rsidR="00D0397C" w:rsidRPr="00291C4A">
        <w:t xml:space="preserve"> to the mechanics of </w:t>
      </w:r>
      <w:r w:rsidR="00D27684" w:rsidRPr="00291C4A">
        <w:t xml:space="preserve">virus </w:t>
      </w:r>
      <w:r w:rsidR="00D0397C" w:rsidRPr="00291C4A">
        <w:t>particle</w:t>
      </w:r>
      <w:r w:rsidR="00544795" w:rsidRPr="00291C4A">
        <w:t>s</w:t>
      </w:r>
      <w:r w:rsidR="00D0397C" w:rsidRPr="00291C4A">
        <w:t xml:space="preserve"> </w:t>
      </w:r>
      <w:r w:rsidR="00A4791D" w:rsidRPr="00291C4A">
        <w:fldChar w:fldCharType="begin">
          <w:fldData xml:space="preserve">PEVuZE5vdGU+PENpdGU+PEF1dGhvcj5NaWNoZWw8L0F1dGhvcj48WWVhcj4yMDA2PC9ZZWFyPjxS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</w:fldData>
        </w:fldChar>
      </w:r>
      <w:r w:rsidR="00183B00" w:rsidRPr="00291C4A">
        <w:instrText xml:space="preserve"> ADDIN EN.CITE </w:instrText>
      </w:r>
      <w:r w:rsidR="00183B00" w:rsidRPr="00291C4A">
        <w:fldChar w:fldCharType="begin">
          <w:fldData xml:space="preserve">PEVuZE5vdGU+PENpdGU+PEF1dGhvcj5NaWNoZWw8L0F1dGhvcj48WWVhcj4yMDA2PC9ZZWFyPjxS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</w:fldData>
        </w:fldChar>
      </w:r>
      <w:r w:rsidR="00183B00" w:rsidRPr="00291C4A">
        <w:instrText xml:space="preserve"> ADDIN EN.CITE.DATA </w:instrText>
      </w:r>
      <w:r w:rsidR="00183B00" w:rsidRPr="00291C4A">
        <w:fldChar w:fldCharType="end"/>
      </w:r>
      <w:r w:rsidR="00A4791D" w:rsidRPr="00291C4A">
        <w:fldChar w:fldCharType="separate"/>
      </w:r>
      <w:r w:rsidR="00427E60" w:rsidRPr="00291C4A">
        <w:t>(Carrasco et al., 2008; Michel et al., 2006)</w:t>
      </w:r>
      <w:r w:rsidR="00A4791D" w:rsidRPr="00291C4A">
        <w:fldChar w:fldCharType="end"/>
      </w:r>
      <w:r w:rsidR="002E2E73" w:rsidRPr="00291C4A">
        <w:t>.</w:t>
      </w:r>
      <w:r w:rsidR="00D0397C" w:rsidRPr="00291C4A">
        <w:t xml:space="preserve"> </w:t>
      </w:r>
      <w:r w:rsidR="00544795" w:rsidRPr="00291C4A">
        <w:t xml:space="preserve">Hence, </w:t>
      </w:r>
      <w:r w:rsidR="009B6F97" w:rsidRPr="00291C4A">
        <w:t>t</w:t>
      </w:r>
      <w:r w:rsidR="00544795" w:rsidRPr="00291C4A">
        <w:t>he d</w:t>
      </w:r>
      <w:r w:rsidR="002E2E73" w:rsidRPr="00291C4A">
        <w:t xml:space="preserve">ifferences in </w:t>
      </w:r>
      <w:r w:rsidR="001B4884" w:rsidRPr="00291C4A">
        <w:t xml:space="preserve">the </w:t>
      </w:r>
      <w:r w:rsidR="002E2E73" w:rsidRPr="00291C4A">
        <w:t xml:space="preserve">genetic material </w:t>
      </w:r>
      <w:r w:rsidR="001B4884" w:rsidRPr="00291C4A">
        <w:t xml:space="preserve">of </w:t>
      </w:r>
      <w:r w:rsidR="009B6F97" w:rsidRPr="00291C4A">
        <w:t xml:space="preserve">the VLPs </w:t>
      </w:r>
      <w:r w:rsidR="00191C13" w:rsidRPr="00291C4A">
        <w:t xml:space="preserve">in </w:t>
      </w:r>
      <w:r w:rsidR="009B6F97" w:rsidRPr="00291C4A">
        <w:t xml:space="preserve">the current study </w:t>
      </w:r>
      <w:r w:rsidR="001B4884" w:rsidRPr="00291C4A">
        <w:t xml:space="preserve">and </w:t>
      </w:r>
      <w:r w:rsidR="00544795" w:rsidRPr="00291C4A">
        <w:t xml:space="preserve">the </w:t>
      </w:r>
      <w:proofErr w:type="spellStart"/>
      <w:r w:rsidR="0050134F" w:rsidRPr="00291C4A">
        <w:t>pseudovirions</w:t>
      </w:r>
      <w:proofErr w:type="spellEnd"/>
      <w:r w:rsidR="0050134F" w:rsidRPr="00291C4A">
        <w:t xml:space="preserve"> </w:t>
      </w:r>
      <w:r w:rsidR="00137315" w:rsidRPr="00291C4A">
        <w:t xml:space="preserve">used by </w:t>
      </w:r>
      <w:r w:rsidR="00544795" w:rsidRPr="00291C4A">
        <w:fldChar w:fldCharType="begin"/>
      </w:r>
      <w:r w:rsidR="00183B00" w:rsidRPr="00291C4A">
        <w:instrText xml:space="preserve"> ADDIN EN.CITE &lt;EndNote&gt;&lt;Cite AuthorYear="1"&gt;&lt;Author&gt;Kol&lt;/Author&gt;&lt;Year&gt;2007&lt;/Year&gt;&lt;RecNum&gt;18&lt;/RecNum&gt;&lt;DisplayText&gt;Kol et al. (2007)&lt;/DisplayText&gt;&lt;record&gt;&lt;rec-number&gt;18&lt;/rec-number&gt;&lt;foreign-keys&gt;&lt;key app="EN" db-id="v9sxwxapf0rr0medarsvfpr4t5e0da2zsex0" timestamp="1706884296"&gt;18&lt;/key&gt;&lt;/foreign-keys&gt;&lt;ref-type name="Journal Article"&gt;17&lt;/ref-type&gt;&lt;contributors&gt;&lt;authors&gt;&lt;author&gt;Kol, N.&lt;/author&gt;&lt;author&gt;Yu Shi&lt;/author&gt;&lt;author&gt;Marianna Tsvitov&lt;/author&gt;&lt;author&gt;David Barlam&lt;/author&gt;&lt;author&gt;Roni Z. Shneck&lt;/author&gt;&lt;author&gt;Michael S. Kay&lt;/author&gt;&lt;author&gt;Itay Rousso&lt;/author&gt;&lt;/authors&gt;&lt;/contributors&gt;&lt;titles&gt;&lt;title&gt;A stiffness switch in HIV&lt;/title&gt;&lt;secondary-title&gt;Biophys J&lt;/secondary-title&gt;&lt;/titles&gt;&lt;periodical&gt;&lt;full-title&gt;Biophys J&lt;/full-title&gt;&lt;/periodical&gt;&lt;pages&gt;1777-1783&lt;/pages&gt;&lt;volume&gt;92&lt;/volume&gt;&lt;dates&gt;&lt;year&gt;2007&lt;/year&gt;&lt;/dates&gt;&lt;publisher&gt;Nature Publishing Group&lt;/publisher&gt;&lt;work-type&gt;10.1529/biophysj.106.093914&lt;/work-type&gt;&lt;urls&gt;&lt;related-urls&gt;&lt;url&gt;http://www.ncbi.nlm.nih.gov/pmc/articles/PMC1796819/pdf/1777.pdf&lt;/url&gt;&lt;/related-urls&gt;&lt;/urls&gt;&lt;/record&gt;&lt;/Cite&gt;&lt;/EndNote&gt;</w:instrText>
      </w:r>
      <w:r w:rsidR="00544795" w:rsidRPr="00291C4A">
        <w:fldChar w:fldCharType="separate"/>
      </w:r>
      <w:r w:rsidR="00427E60" w:rsidRPr="00291C4A">
        <w:t>Kol et al. (2007)</w:t>
      </w:r>
      <w:r w:rsidR="00544795" w:rsidRPr="00291C4A">
        <w:fldChar w:fldCharType="end"/>
      </w:r>
      <w:r w:rsidR="00571C33" w:rsidRPr="00291C4A">
        <w:t xml:space="preserve"> </w:t>
      </w:r>
      <w:r w:rsidR="00577455" w:rsidRPr="00291C4A">
        <w:t xml:space="preserve">may </w:t>
      </w:r>
      <w:r w:rsidR="00D0397C" w:rsidRPr="00291C4A">
        <w:t xml:space="preserve">contribute to the difference </w:t>
      </w:r>
      <w:r w:rsidR="009B6F97" w:rsidRPr="00291C4A">
        <w:t xml:space="preserve">in </w:t>
      </w:r>
      <w:r w:rsidR="00D0397C" w:rsidRPr="00291C4A">
        <w:t xml:space="preserve">the </w:t>
      </w:r>
      <w:r w:rsidR="008C5861" w:rsidRPr="00291C4A">
        <w:t>mechanical properties</w:t>
      </w:r>
      <w:r w:rsidR="00D0397C" w:rsidRPr="00291C4A">
        <w:t>.</w:t>
      </w:r>
      <w:r w:rsidR="003F52B6" w:rsidRPr="00291C4A">
        <w:t xml:space="preserve"> </w:t>
      </w:r>
      <w:r w:rsidR="00BA31DF" w:rsidRPr="00291C4A">
        <w:t>O</w:t>
      </w:r>
      <w:r w:rsidR="00024289" w:rsidRPr="00291C4A">
        <w:t xml:space="preserve">ther </w:t>
      </w:r>
      <w:r w:rsidR="005B2897" w:rsidRPr="00291C4A">
        <w:t xml:space="preserve">studies </w:t>
      </w:r>
      <w:r w:rsidR="00D0397C" w:rsidRPr="00291C4A">
        <w:t>of VLP</w:t>
      </w:r>
      <w:r w:rsidR="002841C6" w:rsidRPr="00291C4A">
        <w:t>s, although of</w:t>
      </w:r>
      <w:r w:rsidR="00742729" w:rsidRPr="00291C4A">
        <w:t xml:space="preserve"> </w:t>
      </w:r>
      <w:r w:rsidR="004625E6" w:rsidRPr="00291C4A">
        <w:t xml:space="preserve">entirely </w:t>
      </w:r>
      <w:r w:rsidR="002841C6" w:rsidRPr="00291C4A">
        <w:t>different</w:t>
      </w:r>
      <w:r w:rsidR="00D0397C" w:rsidRPr="00291C4A">
        <w:t xml:space="preserve"> type</w:t>
      </w:r>
      <w:r w:rsidR="002841C6" w:rsidRPr="00291C4A">
        <w:t>s,</w:t>
      </w:r>
      <w:r w:rsidR="00D0397C" w:rsidRPr="00291C4A">
        <w:t xml:space="preserve"> yielded similar results</w:t>
      </w:r>
      <w:r w:rsidR="00421619" w:rsidRPr="00291C4A">
        <w:t xml:space="preserve"> to the current </w:t>
      </w:r>
      <w:r w:rsidR="00055860" w:rsidRPr="00291C4A">
        <w:t>work</w:t>
      </w:r>
      <w:r w:rsidR="00D0397C" w:rsidRPr="00291C4A">
        <w:t xml:space="preserve">, such </w:t>
      </w:r>
      <w:r w:rsidR="00140283" w:rsidRPr="00291C4A">
        <w:t xml:space="preserve">as an elastic modulus between 1.5 </w:t>
      </w:r>
      <w:r w:rsidR="004625E6" w:rsidRPr="00291C4A">
        <w:t>and</w:t>
      </w:r>
      <w:r w:rsidR="00140283" w:rsidRPr="00291C4A">
        <w:t xml:space="preserve"> 11.6 MPa for </w:t>
      </w:r>
      <w:r w:rsidR="00D0397C" w:rsidRPr="00291C4A">
        <w:t xml:space="preserve">Hepatitis C VLPs </w:t>
      </w:r>
      <w:r w:rsidR="000C55B4" w:rsidRPr="00291C4A">
        <w:fldChar w:fldCharType="begin">
          <w:fldData xml:space="preserve">PEVuZE5vdGU+PENpdGU+PEF1dGhvcj5Db2xsZXR0PC9BdXRob3I+PFllYXI+MjAxOTwvWWVhcj48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=
</w:fldData>
        </w:fldChar>
      </w:r>
      <w:r w:rsidR="00183B00" w:rsidRPr="00291C4A">
        <w:instrText xml:space="preserve"> ADDIN EN.CITE </w:instrText>
      </w:r>
      <w:r w:rsidR="00183B00" w:rsidRPr="00291C4A">
        <w:fldChar w:fldCharType="begin">
          <w:fldData xml:space="preserve">PEVuZE5vdGU+PENpdGU+PEF1dGhvcj5Db2xsZXR0PC9BdXRob3I+PFllYXI+MjAxOTwvWWVhcj48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=
</w:fldData>
        </w:fldChar>
      </w:r>
      <w:r w:rsidR="00183B00" w:rsidRPr="00291C4A">
        <w:instrText xml:space="preserve"> ADDIN EN.CITE.DATA </w:instrText>
      </w:r>
      <w:r w:rsidR="00183B00" w:rsidRPr="00291C4A">
        <w:fldChar w:fldCharType="end"/>
      </w:r>
      <w:r w:rsidR="000C55B4" w:rsidRPr="00291C4A">
        <w:fldChar w:fldCharType="separate"/>
      </w:r>
      <w:r w:rsidR="00427E60" w:rsidRPr="00291C4A">
        <w:t>(Collett et al., 2019)</w:t>
      </w:r>
      <w:r w:rsidR="000C55B4" w:rsidRPr="00291C4A">
        <w:fldChar w:fldCharType="end"/>
      </w:r>
      <w:r w:rsidR="00D0397C" w:rsidRPr="00291C4A">
        <w:t xml:space="preserve"> and between 6.2 </w:t>
      </w:r>
      <w:r w:rsidR="004625E6" w:rsidRPr="00291C4A">
        <w:t xml:space="preserve">and </w:t>
      </w:r>
      <w:r w:rsidR="00D0397C" w:rsidRPr="00291C4A">
        <w:t xml:space="preserve">21.3 MPa </w:t>
      </w:r>
      <w:r w:rsidR="00140283" w:rsidRPr="00291C4A">
        <w:t xml:space="preserve">for SARS-CoV2 and dengue VLPs </w:t>
      </w:r>
      <w:r w:rsidR="00CD0E1A" w:rsidRPr="00291C4A">
        <w:fldChar w:fldCharType="begin">
          <w:fldData xml:space="preserve">PEVuZE5vdGU+PENpdGU+PEF1dGhvcj5Db2xsZXR0PC9BdXRob3I+PFllYXI+MjAyMzwvWWVhcj48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</w:fldData>
        </w:fldChar>
      </w:r>
      <w:r w:rsidR="00183B00" w:rsidRPr="00291C4A">
        <w:instrText xml:space="preserve"> ADDIN EN.CITE </w:instrText>
      </w:r>
      <w:r w:rsidR="00183B00" w:rsidRPr="00291C4A">
        <w:fldChar w:fldCharType="begin">
          <w:fldData xml:space="preserve">PEVuZE5vdGU+PENpdGU+PEF1dGhvcj5Db2xsZXR0PC9BdXRob3I+PFllYXI+MjAyMzwvWWVhcj48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</w:fldData>
        </w:fldChar>
      </w:r>
      <w:r w:rsidR="00183B00" w:rsidRPr="00291C4A">
        <w:instrText xml:space="preserve"> ADDIN EN.CITE.DATA </w:instrText>
      </w:r>
      <w:r w:rsidR="00183B00" w:rsidRPr="00291C4A">
        <w:fldChar w:fldCharType="end"/>
      </w:r>
      <w:r w:rsidR="00CD0E1A" w:rsidRPr="00291C4A">
        <w:fldChar w:fldCharType="separate"/>
      </w:r>
      <w:r w:rsidR="00427E60" w:rsidRPr="00291C4A">
        <w:t>(Collett et al., 2023)</w:t>
      </w:r>
      <w:r w:rsidR="00CD0E1A" w:rsidRPr="00291C4A">
        <w:fldChar w:fldCharType="end"/>
      </w:r>
      <w:r w:rsidR="00D0397C" w:rsidRPr="00291C4A">
        <w:t>.</w:t>
      </w:r>
    </w:p>
    <w:p w14:paraId="605788FC" w14:textId="15F8A5DF" w:rsidR="00876FEC" w:rsidRPr="00FE4BC2" w:rsidRDefault="00AF10F5" w:rsidP="00D97D89">
      <w:r w:rsidRPr="00291C4A">
        <w:t>The t</w:t>
      </w:r>
      <w:r w:rsidR="00876FEC" w:rsidRPr="00291C4A">
        <w:t xml:space="preserve">hin shell model has been used </w:t>
      </w:r>
      <w:r w:rsidRPr="00291C4A">
        <w:t>previous</w:t>
      </w:r>
      <w:r w:rsidR="00FD23B9" w:rsidRPr="00291C4A">
        <w:t>ly</w:t>
      </w:r>
      <w:r w:rsidR="00876FEC" w:rsidRPr="00291C4A">
        <w:t xml:space="preserve"> to estimate the </w:t>
      </w:r>
      <w:r w:rsidR="003A6BFD" w:rsidRPr="00291C4A">
        <w:t>elastic</w:t>
      </w:r>
      <w:r w:rsidR="00876FEC" w:rsidRPr="00291C4A">
        <w:t xml:space="preserve"> modulus of spherical </w:t>
      </w:r>
      <w:r w:rsidR="0066342E" w:rsidRPr="00291C4A">
        <w:t xml:space="preserve">virions with a </w:t>
      </w:r>
      <w:r w:rsidR="00876FEC" w:rsidRPr="00291C4A">
        <w:t xml:space="preserve">shell </w:t>
      </w:r>
      <w:r w:rsidR="0066342E" w:rsidRPr="00291C4A">
        <w:t xml:space="preserve">thickness of </w:t>
      </w:r>
      <w:r w:rsidR="00876FEC" w:rsidRPr="00291C4A">
        <w:t>less than 10% of the vir</w:t>
      </w:r>
      <w:r w:rsidR="0066342E" w:rsidRPr="00291C4A">
        <w:t>ion</w:t>
      </w:r>
      <w:r w:rsidR="00876FEC" w:rsidRPr="00291C4A">
        <w:t xml:space="preserve"> diameter </w:t>
      </w:r>
      <w:r w:rsidR="00876FEC" w:rsidRPr="00291C4A">
        <w:fldChar w:fldCharType="begin">
          <w:fldData xml:space="preserve">PEVuZE5vdGU+PENpdGU+PEF1dGhvcj5JdmFub3Zza2E8L0F1dGhvcj48WWVhcj4yMDA0PC9ZZWFy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</w:fldData>
        </w:fldChar>
      </w:r>
      <w:r w:rsidR="004D2A6B" w:rsidRPr="00291C4A">
        <w:instrText xml:space="preserve"> ADDIN EN.CITE </w:instrText>
      </w:r>
      <w:r w:rsidR="004D2A6B" w:rsidRPr="00291C4A">
        <w:fldChar w:fldCharType="begin">
          <w:fldData xml:space="preserve">PEVuZE5vdGU+PENpdGU+PEF1dGhvcj5JdmFub3Zza2E8L0F1dGhvcj48WWVhcj4yMDA0PC9ZZWFy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</w:fldData>
        </w:fldChar>
      </w:r>
      <w:r w:rsidR="004D2A6B" w:rsidRPr="00291C4A">
        <w:instrText xml:space="preserve"> ADDIN EN.CITE.DATA </w:instrText>
      </w:r>
      <w:r w:rsidR="004D2A6B" w:rsidRPr="00291C4A">
        <w:fldChar w:fldCharType="end"/>
      </w:r>
      <w:r w:rsidR="00876FEC" w:rsidRPr="00291C4A">
        <w:fldChar w:fldCharType="separate"/>
      </w:r>
      <w:r w:rsidR="00427E60" w:rsidRPr="00291C4A">
        <w:t>(Ivanovska et al., 2004; Roos et al., 2009)</w:t>
      </w:r>
      <w:r w:rsidR="00876FEC" w:rsidRPr="00291C4A">
        <w:fldChar w:fldCharType="end"/>
      </w:r>
      <w:r w:rsidR="00876FEC" w:rsidRPr="00291C4A">
        <w:t xml:space="preserve">. </w:t>
      </w:r>
      <w:r w:rsidR="00393CAB" w:rsidRPr="00291C4A">
        <w:t>F</w:t>
      </w:r>
      <w:r w:rsidR="002E07F6" w:rsidRPr="00291C4A">
        <w:t>or small virion deformations, t</w:t>
      </w:r>
      <w:r w:rsidR="00876FEC" w:rsidRPr="00291C4A">
        <w:t>he thin</w:t>
      </w:r>
      <w:r w:rsidR="0066342E" w:rsidRPr="00291C4A">
        <w:t xml:space="preserve"> </w:t>
      </w:r>
      <w:r w:rsidR="00876FEC" w:rsidRPr="00291C4A">
        <w:t xml:space="preserve">shell model has also been found accurate </w:t>
      </w:r>
      <w:r w:rsidR="0066342E" w:rsidRPr="00291C4A">
        <w:t xml:space="preserve">for virions with thicker shells </w:t>
      </w:r>
      <w:r w:rsidR="00876FEC" w:rsidRPr="00291C4A">
        <w:fldChar w:fldCharType="begin"/>
      </w:r>
      <w:r w:rsidR="00183B00" w:rsidRPr="00291C4A">
        <w:instrText xml:space="preserve"> ADDIN EN.CITE &lt;EndNote&gt;&lt;Cite&gt;&lt;Author&gt;Michel&lt;/Author&gt;&lt;Year&gt;2006&lt;/Year&gt;&lt;RecNum&gt;22&lt;/RecNum&gt;&lt;DisplayText&gt;(Michel et al., 2006)&lt;/DisplayText&gt;&lt;record&gt;&lt;rec-number&gt;22&lt;/rec-number&gt;&lt;foreign-keys&gt;&lt;key app="EN" db-id="v9sxwxapf0rr0medarsvfpr4t5e0da2zsex0" timestamp="1706884296"&gt;22&lt;/key&gt;&lt;/foreign-keys&gt;&lt;ref-type name="Journal Article"&gt;17&lt;/ref-type&gt;&lt;contributors&gt;&lt;authors&gt;&lt;author&gt;Michel, J. P.&lt;/author&gt;&lt;author&gt;Ivanovska, I. L.&lt;/author&gt;&lt;author&gt;Gibbons, M. M.&lt;/author&gt;&lt;author&gt;Klug, W. S.&lt;/author&gt;&lt;author&gt;Knobler, C. M.&lt;/author&gt;&lt;author&gt;Wuite, G. J.&lt;/author&gt;&lt;author&gt;Schmidt, C. F.&lt;/author&gt;&lt;/authors&gt;&lt;/contributors&gt;&lt;auth-address&gt;Department of Chemistry and Biochemistry, University of California, Los Angeles, CA 90095-1569, USA.&lt;/auth-address&gt;&lt;titles&gt;&lt;title&gt;Nanoindentation studies of full and empty viral capsids and the effects of capsid protein mutations on elasticity and strength&lt;/title&gt;&lt;secondary-title&gt;Proc Natl Acad Sci U S A&lt;/secondary-title&gt;&lt;/titles&gt;&lt;periodical&gt;&lt;full-title&gt;Proc Natl Acad Sci U S A&lt;/full-title&gt;&lt;/periodical&gt;&lt;pages&gt;6184-9&lt;/pages&gt;&lt;volume&gt;103&lt;/volume&gt;&lt;number&gt;16&lt;/number&gt;&lt;keywords&gt;&lt;keyword&gt;Bromovirus/genetics/*ultrastructure&lt;/keyword&gt;&lt;keyword&gt;Capsid/*ultrastructure&lt;/keyword&gt;&lt;keyword&gt;Capsid Proteins/*genetics&lt;/keyword&gt;&lt;keyword&gt;Elasticity&lt;/keyword&gt;&lt;keyword&gt;Genome, Viral/genetics&lt;/keyword&gt;&lt;keyword&gt;Hydrogen-Ion Concentration&lt;/keyword&gt;&lt;keyword&gt;Microscopy, Atomic Force&lt;/keyword&gt;&lt;keyword&gt;Point Mutation&lt;/keyword&gt;&lt;keyword&gt;RNA, Viral/*ultrastructure&lt;/keyword&gt;&lt;/keywords&gt;&lt;dates&gt;&lt;year&gt;2006&lt;/year&gt;&lt;pub-dates&gt;&lt;date&gt;Apr 18&lt;/date&gt;&lt;/pub-dates&gt;&lt;/dates&gt;&lt;isbn&gt;0027-8424 (Print)&amp;#xD;0027-8424 (Linking)&lt;/isbn&gt;&lt;accession-num&gt;16606825&lt;/accession-num&gt;&lt;urls&gt;&lt;related-urls&gt;&lt;url&gt;https://www.ncbi.nlm.nih.gov/pubmed/16606825&lt;/url&gt;&lt;/related-urls&gt;&lt;/urls&gt;&lt;custom2&gt;PMC1458852&lt;/custom2&gt;&lt;electronic-resource-num&gt;10.1073/pnas.0601744103&lt;/electronic-resource-num&gt;&lt;/record&gt;&lt;/Cite&gt;&lt;/EndNote&gt;</w:instrText>
      </w:r>
      <w:r w:rsidR="00876FEC" w:rsidRPr="00291C4A">
        <w:fldChar w:fldCharType="separate"/>
      </w:r>
      <w:r w:rsidR="00427E60" w:rsidRPr="00291C4A">
        <w:t>(Michel et al., 2006)</w:t>
      </w:r>
      <w:r w:rsidR="00876FEC" w:rsidRPr="00291C4A">
        <w:fldChar w:fldCharType="end"/>
      </w:r>
      <w:r w:rsidR="00876FEC" w:rsidRPr="00291C4A">
        <w:t xml:space="preserve">. However, as the VLPs </w:t>
      </w:r>
      <w:r w:rsidR="0066342E" w:rsidRPr="00291C4A">
        <w:t xml:space="preserve">in the current study </w:t>
      </w:r>
      <w:r w:rsidR="00876FEC" w:rsidRPr="00291C4A">
        <w:t xml:space="preserve">have a </w:t>
      </w:r>
      <w:r w:rsidR="00F42164" w:rsidRPr="00291C4A">
        <w:t xml:space="preserve">shell </w:t>
      </w:r>
      <w:r w:rsidR="00876FEC" w:rsidRPr="00291C4A">
        <w:t xml:space="preserve">thickness of </w:t>
      </w:r>
      <w:r w:rsidR="004625E6" w:rsidRPr="00291C4A">
        <w:t xml:space="preserve">approximately </w:t>
      </w:r>
      <w:r w:rsidR="00876FEC" w:rsidRPr="00291C4A">
        <w:t xml:space="preserve">20% of the </w:t>
      </w:r>
      <w:r w:rsidR="00F42164" w:rsidRPr="00291C4A">
        <w:t xml:space="preserve">VLP </w:t>
      </w:r>
      <w:r w:rsidR="00876FEC" w:rsidRPr="00291C4A">
        <w:t>diameter, a finite</w:t>
      </w:r>
      <w:r w:rsidR="00667EFD" w:rsidRPr="00291C4A">
        <w:t xml:space="preserve"> </w:t>
      </w:r>
      <w:r w:rsidR="00876FEC" w:rsidRPr="00291C4A">
        <w:t>element model is considered more robust and reliable</w:t>
      </w:r>
      <w:r w:rsidR="007C6488" w:rsidRPr="00291C4A">
        <w:t xml:space="preserve"> than the thin shell model to determine the VLP elastic modulus</w:t>
      </w:r>
      <w:r w:rsidR="00876FEC" w:rsidRPr="00291C4A">
        <w:t>. The finite</w:t>
      </w:r>
      <w:r w:rsidR="00667EFD" w:rsidRPr="00291C4A">
        <w:t xml:space="preserve"> </w:t>
      </w:r>
      <w:r w:rsidR="00876FEC" w:rsidRPr="00291C4A">
        <w:t xml:space="preserve">element models </w:t>
      </w:r>
      <w:r w:rsidR="00CA0652" w:rsidRPr="00291C4A">
        <w:t xml:space="preserve">yielded </w:t>
      </w:r>
      <w:r w:rsidR="00876FEC" w:rsidRPr="00291C4A">
        <w:t xml:space="preserve">a slightly lower </w:t>
      </w:r>
      <w:r w:rsidR="00E3570A" w:rsidRPr="00291C4A">
        <w:t>elastic</w:t>
      </w:r>
      <w:r w:rsidR="00876FEC" w:rsidRPr="00291C4A">
        <w:t xml:space="preserve"> modulus </w:t>
      </w:r>
      <w:r w:rsidR="00A702E1" w:rsidRPr="00291C4A">
        <w:t>than</w:t>
      </w:r>
      <w:r w:rsidR="00876FEC" w:rsidRPr="00291C4A">
        <w:t xml:space="preserve"> the thin</w:t>
      </w:r>
      <w:r w:rsidR="00983ED0" w:rsidRPr="00291C4A">
        <w:t xml:space="preserve"> </w:t>
      </w:r>
      <w:r w:rsidR="00876FEC" w:rsidRPr="00291C4A">
        <w:t>shell model</w:t>
      </w:r>
      <w:r w:rsidR="00CA0652" w:rsidRPr="00291C4A">
        <w:t xml:space="preserve"> for each VLP type</w:t>
      </w:r>
      <w:r w:rsidR="00876FEC" w:rsidRPr="00291C4A">
        <w:t xml:space="preserve">. </w:t>
      </w:r>
      <w:r w:rsidR="009D43EF">
        <w:t xml:space="preserve">The finite element model was only used to predict the elastic modulus for the </w:t>
      </w:r>
      <w:r w:rsidR="00501FB4">
        <w:t xml:space="preserve">initial </w:t>
      </w:r>
      <w:r w:rsidR="00D800E6">
        <w:t xml:space="preserve">linear </w:t>
      </w:r>
      <w:r w:rsidR="00501FB4">
        <w:t>deformation correspond</w:t>
      </w:r>
      <w:r w:rsidR="00AB1144">
        <w:t>ing</w:t>
      </w:r>
      <w:r w:rsidR="00501FB4">
        <w:t xml:space="preserve"> to the </w:t>
      </w:r>
      <w:r w:rsidR="00FE4BC2">
        <w:t xml:space="preserve">spring constant </w:t>
      </w:r>
      <w:r w:rsidR="00FE4BC2" w:rsidRPr="00291C4A">
        <w:t>k</w:t>
      </w:r>
      <w:r w:rsidR="00FE4BC2" w:rsidRPr="00291C4A">
        <w:rPr>
          <w:vertAlign w:val="subscript"/>
        </w:rPr>
        <w:t>R1</w:t>
      </w:r>
      <w:r w:rsidR="00D800E6">
        <w:t>.</w:t>
      </w:r>
      <w:r w:rsidR="00C328A5">
        <w:t xml:space="preserve"> </w:t>
      </w:r>
    </w:p>
    <w:p w14:paraId="2F307D95" w14:textId="0FEBD850" w:rsidR="00D0397C" w:rsidRPr="00291C4A" w:rsidRDefault="00BD5053" w:rsidP="00D97D89">
      <w:r w:rsidRPr="00291C4A">
        <w:lastRenderedPageBreak/>
        <w:t xml:space="preserve">AFM </w:t>
      </w:r>
      <w:r w:rsidR="0030011F" w:rsidRPr="00291C4A">
        <w:t>a</w:t>
      </w:r>
      <w:r w:rsidR="00D0397C" w:rsidRPr="00291C4A">
        <w:t xml:space="preserve">ssessment determined </w:t>
      </w:r>
      <w:r w:rsidR="00E3604C" w:rsidRPr="00291C4A">
        <w:t xml:space="preserve">a </w:t>
      </w:r>
      <w:r w:rsidR="005837E3" w:rsidRPr="00291C4A">
        <w:t xml:space="preserve">virion </w:t>
      </w:r>
      <w:r w:rsidR="00D0397C" w:rsidRPr="00291C4A">
        <w:t xml:space="preserve">height before nanoindentation </w:t>
      </w:r>
      <w:r w:rsidR="005837E3" w:rsidRPr="00291C4A">
        <w:t>of</w:t>
      </w:r>
      <w:r w:rsidR="00D0397C" w:rsidRPr="00291C4A">
        <w:t xml:space="preserve"> 164 nm</w:t>
      </w:r>
      <w:r w:rsidR="005837E3" w:rsidRPr="00291C4A">
        <w:t xml:space="preserve"> Gagᴹ + gp150</w:t>
      </w:r>
      <w:r w:rsidR="00451290" w:rsidRPr="00291C4A">
        <w:t xml:space="preserve">, </w:t>
      </w:r>
      <w:r w:rsidR="00D0397C" w:rsidRPr="00291C4A">
        <w:t xml:space="preserve">170 nm </w:t>
      </w:r>
      <w:r w:rsidR="00E3604C" w:rsidRPr="00291C4A">
        <w:t>for Gagᴹ + gp140HA₂tr</w:t>
      </w:r>
      <w:r w:rsidR="00451290" w:rsidRPr="00291C4A">
        <w:t>,</w:t>
      </w:r>
      <w:r w:rsidR="00E3604C" w:rsidRPr="00291C4A">
        <w:t xml:space="preserve"> </w:t>
      </w:r>
      <w:r w:rsidR="00D0397C" w:rsidRPr="00291C4A">
        <w:t>and 146 nm</w:t>
      </w:r>
      <w:r w:rsidR="00E3604C" w:rsidRPr="00291C4A">
        <w:t xml:space="preserve"> for Gagᴹ + gp120HA₂</w:t>
      </w:r>
      <w:r w:rsidR="00D0397C" w:rsidRPr="00291C4A">
        <w:t xml:space="preserve">. After nanoindentation, the heights were 149 nm, 168 nm, and 146 nm for the three respective particles. No significant difference </w:t>
      </w:r>
      <w:r w:rsidR="002046C5" w:rsidRPr="00291C4A">
        <w:t xml:space="preserve">in </w:t>
      </w:r>
      <w:r w:rsidR="00CA0652" w:rsidRPr="00291C4A">
        <w:t>particle size was observed before and after nanoindentation</w:t>
      </w:r>
      <w:r w:rsidR="00D0397C" w:rsidRPr="00291C4A">
        <w:t xml:space="preserve">. </w:t>
      </w:r>
      <w:r w:rsidR="00837F94" w:rsidRPr="00291C4A">
        <w:t xml:space="preserve">The size of </w:t>
      </w:r>
      <w:r w:rsidR="008867E8" w:rsidRPr="00291C4A">
        <w:t>HIV</w:t>
      </w:r>
      <w:r w:rsidR="0062406A" w:rsidRPr="00291C4A">
        <w:t xml:space="preserve"> virions</w:t>
      </w:r>
      <w:r w:rsidR="008867E8" w:rsidRPr="00291C4A">
        <w:t xml:space="preserve"> has been </w:t>
      </w:r>
      <w:r w:rsidR="005F04AA" w:rsidRPr="00291C4A">
        <w:t>rep</w:t>
      </w:r>
      <w:r w:rsidR="004E71FA" w:rsidRPr="00291C4A">
        <w:t>orted</w:t>
      </w:r>
      <w:r w:rsidR="005F04AA" w:rsidRPr="00291C4A">
        <w:t xml:space="preserve"> </w:t>
      </w:r>
      <w:r w:rsidR="008867E8" w:rsidRPr="00291C4A">
        <w:t>to be 110 -</w:t>
      </w:r>
      <w:r w:rsidR="00DB176F" w:rsidRPr="00291C4A">
        <w:t xml:space="preserve"> </w:t>
      </w:r>
      <w:r w:rsidR="008867E8" w:rsidRPr="00291C4A">
        <w:t xml:space="preserve">146 nm </w:t>
      </w:r>
      <w:r w:rsidR="008867E8" w:rsidRPr="00291C4A">
        <w:fldChar w:fldCharType="begin">
          <w:fldData xml:space="preserve">PEVuZE5vdGU+PENpdGU+PEF1dGhvcj5HZW50aWxlPC9BdXRob3I+PFllYXI+MTk5NDwvWWVhcj48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</w:fldData>
        </w:fldChar>
      </w:r>
      <w:r w:rsidR="004D2A6B" w:rsidRPr="00291C4A">
        <w:instrText xml:space="preserve"> ADDIN EN.CITE </w:instrText>
      </w:r>
      <w:r w:rsidR="004D2A6B" w:rsidRPr="00291C4A">
        <w:fldChar w:fldCharType="begin">
          <w:fldData xml:space="preserve">PEVuZE5vdGU+PENpdGU+PEF1dGhvcj5HZW50aWxlPC9BdXRob3I+PFllYXI+MTk5NDwvWWVhcj48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</w:fldData>
        </w:fldChar>
      </w:r>
      <w:r w:rsidR="004D2A6B" w:rsidRPr="00291C4A">
        <w:instrText xml:space="preserve"> ADDIN EN.CITE.DATA </w:instrText>
      </w:r>
      <w:r w:rsidR="004D2A6B" w:rsidRPr="00291C4A">
        <w:fldChar w:fldCharType="end"/>
      </w:r>
      <w:r w:rsidR="008867E8" w:rsidRPr="00291C4A">
        <w:fldChar w:fldCharType="separate"/>
      </w:r>
      <w:r w:rsidR="00427E60" w:rsidRPr="00291C4A">
        <w:t>(Gentile et al., 1994)</w:t>
      </w:r>
      <w:r w:rsidR="008867E8" w:rsidRPr="00291C4A">
        <w:fldChar w:fldCharType="end"/>
      </w:r>
      <w:r w:rsidR="008867E8" w:rsidRPr="00291C4A">
        <w:t xml:space="preserve"> and 145</w:t>
      </w:r>
      <w:r w:rsidR="00EC6B3A" w:rsidRPr="00291C4A">
        <w:t xml:space="preserve"> </w:t>
      </w:r>
      <w:r w:rsidR="008867E8" w:rsidRPr="00291C4A">
        <w:rPr>
          <w:rFonts w:cstheme="minorHAnsi"/>
        </w:rPr>
        <w:t>±</w:t>
      </w:r>
      <w:r w:rsidR="00EC6B3A" w:rsidRPr="00291C4A">
        <w:rPr>
          <w:rFonts w:cstheme="minorHAnsi"/>
        </w:rPr>
        <w:t xml:space="preserve"> </w:t>
      </w:r>
      <w:r w:rsidR="008867E8" w:rsidRPr="00291C4A">
        <w:t>15</w:t>
      </w:r>
      <w:r w:rsidR="00EC6B3A" w:rsidRPr="00291C4A">
        <w:t xml:space="preserve"> </w:t>
      </w:r>
      <w:r w:rsidR="008867E8" w:rsidRPr="00291C4A">
        <w:t xml:space="preserve">nm </w:t>
      </w:r>
      <w:r w:rsidR="008867E8" w:rsidRPr="00291C4A">
        <w:fldChar w:fldCharType="begin"/>
      </w:r>
      <w:r w:rsidR="004D2A6B" w:rsidRPr="00291C4A">
        <w:instrText xml:space="preserve"> ADDIN EN.CITE &lt;EndNote&gt;&lt;Cite&gt;&lt;Author&gt;Briggs&lt;/Author&gt;&lt;Year&gt;2003&lt;/Year&gt;&lt;RecNum&gt;49&lt;/RecNum&gt;&lt;DisplayText&gt;(Briggs et al., 2003)&lt;/DisplayText&gt;&lt;record&gt;&lt;rec-number&gt;49&lt;/rec-number&gt;&lt;foreign-keys&gt;&lt;key app="EN" db-id="v9sxwxapf0rr0medarsvfpr4t5e0da2zsex0" timestamp="1738084731"&gt;49&lt;/key&gt;&lt;/foreign-keys&gt;&lt;ref-type name="Journal Article"&gt;17&lt;/ref-type&gt;&lt;contributors&gt;&lt;authors&gt;&lt;author&gt;Briggs, J. A.&lt;/author&gt;&lt;author&gt;Wilk, T.&lt;/author&gt;&lt;author&gt;Welker, R.&lt;/author&gt;&lt;author&gt;Krausslich, H. G.&lt;/author&gt;&lt;author&gt;Fuller, S. D.&lt;/author&gt;&lt;/authors&gt;&lt;/contributors&gt;&lt;auth-address&gt;The Wellcome Trust Centre for Human Genetics, Division of Structural Biology, University of Oxford, Roosevelt Drive, Headington, Oxford OX3 7BN, UK.&lt;/auth-address&gt;&lt;titles&gt;&lt;title&gt;Structural organization of authentic, mature HIV-1 virions and cores&lt;/title&gt;&lt;secondary-title&gt;EMBO J&lt;/secondary-title&gt;&lt;/titles&gt;&lt;periodical&gt;&lt;full-title&gt;EMBO J&lt;/full-title&gt;&lt;/periodical&gt;&lt;pages&gt;1707-15&lt;/pages&gt;&lt;volume&gt;22&lt;/volume&gt;&lt;number&gt;7&lt;/number&gt;&lt;keywords&gt;&lt;keyword&gt;Cell Line&lt;/keyword&gt;&lt;keyword&gt;HIV-1/*chemistry/ultrastructure&lt;/keyword&gt;&lt;keyword&gt;Humans&lt;/keyword&gt;&lt;keyword&gt;Microscopy, Electron&lt;/keyword&gt;&lt;keyword&gt;Virion/*chemistry/ultrastructure&lt;/keyword&gt;&lt;/keywords&gt;&lt;dates&gt;&lt;year&gt;2003&lt;/year&gt;&lt;pub-dates&gt;&lt;date&gt;Apr 1&lt;/date&gt;&lt;/pub-dates&gt;&lt;/dates&gt;&lt;isbn&gt;0261-4189 (Print)&amp;#xD;1460-2075 (Electronic)&amp;#xD;0261-4189 (Linking)&lt;/isbn&gt;&lt;accession-num&gt;12660176&lt;/accession-num&gt;&lt;urls&gt;&lt;related-urls&gt;&lt;url&gt;https://www.ncbi.nlm.nih.gov/pubmed/12660176&lt;/url&gt;&lt;/related-urls&gt;&lt;/urls&gt;&lt;custom2&gt;PMC152888&lt;/custom2&gt;&lt;electronic-resource-num&gt;10.1093/emboj/cdg143&lt;/electronic-resource-num&gt;&lt;remote-database-name&gt;Medline&lt;/remote-database-name&gt;&lt;remote-database-provider&gt;NLM&lt;/remote-database-provider&gt;&lt;/record&gt;&lt;/Cite&gt;&lt;/EndNote&gt;</w:instrText>
      </w:r>
      <w:r w:rsidR="008867E8" w:rsidRPr="00291C4A">
        <w:fldChar w:fldCharType="separate"/>
      </w:r>
      <w:r w:rsidR="00427E60" w:rsidRPr="00291C4A">
        <w:t>(Briggs et al., 2003)</w:t>
      </w:r>
      <w:r w:rsidR="008867E8" w:rsidRPr="00291C4A">
        <w:fldChar w:fldCharType="end"/>
      </w:r>
      <w:r w:rsidR="008867E8" w:rsidRPr="00291C4A">
        <w:t xml:space="preserve">. HIV has </w:t>
      </w:r>
      <w:r w:rsidR="00435DBD" w:rsidRPr="00291C4A">
        <w:t xml:space="preserve">also </w:t>
      </w:r>
      <w:r w:rsidR="008867E8" w:rsidRPr="00291C4A">
        <w:t xml:space="preserve">been reported </w:t>
      </w:r>
      <w:r w:rsidR="00435DBD" w:rsidRPr="00291C4A">
        <w:t xml:space="preserve">to </w:t>
      </w:r>
      <w:r w:rsidR="002D4654" w:rsidRPr="00291C4A">
        <w:t xml:space="preserve">exhibit </w:t>
      </w:r>
      <w:r w:rsidR="00435DBD" w:rsidRPr="00291C4A">
        <w:t xml:space="preserve">considerable </w:t>
      </w:r>
      <w:r w:rsidR="008867E8" w:rsidRPr="00291C4A">
        <w:t xml:space="preserve">variation in particle size, with individual virions </w:t>
      </w:r>
      <w:r w:rsidR="00C32CB1" w:rsidRPr="00291C4A">
        <w:t xml:space="preserve">reaching </w:t>
      </w:r>
      <w:r w:rsidR="008867E8" w:rsidRPr="00291C4A">
        <w:t>up to</w:t>
      </w:r>
      <w:r w:rsidR="00B81E02" w:rsidRPr="00291C4A">
        <w:t xml:space="preserve"> 200 nm </w:t>
      </w:r>
      <w:r w:rsidR="00B81E02" w:rsidRPr="00291C4A">
        <w:fldChar w:fldCharType="begin"/>
      </w:r>
      <w:r w:rsidR="004D2A6B" w:rsidRPr="00291C4A">
        <w:instrText xml:space="preserve"> ADDIN EN.CITE &lt;EndNote&gt;&lt;Cite&gt;&lt;Author&gt;Briggs&lt;/Author&gt;&lt;Year&gt;2003&lt;/Year&gt;&lt;RecNum&gt;49&lt;/RecNum&gt;&lt;DisplayText&gt;(Briggs et al., 2003)&lt;/DisplayText&gt;&lt;record&gt;&lt;rec-number&gt;49&lt;/rec-number&gt;&lt;foreign-keys&gt;&lt;key app="EN" db-id="v9sxwxapf0rr0medarsvfpr4t5e0da2zsex0" timestamp="1738084731"&gt;49&lt;/key&gt;&lt;/foreign-keys&gt;&lt;ref-type name="Journal Article"&gt;17&lt;/ref-type&gt;&lt;contributors&gt;&lt;authors&gt;&lt;author&gt;Briggs, J. A.&lt;/author&gt;&lt;author&gt;Wilk, T.&lt;/author&gt;&lt;author&gt;Welker, R.&lt;/author&gt;&lt;author&gt;Krausslich, H. G.&lt;/author&gt;&lt;author&gt;Fuller, S. D.&lt;/author&gt;&lt;/authors&gt;&lt;/contributors&gt;&lt;auth-address&gt;The Wellcome Trust Centre for Human Genetics, Division of Structural Biology, University of Oxford, Roosevelt Drive, Headington, Oxford OX3 7BN, UK.&lt;/auth-address&gt;&lt;titles&gt;&lt;title&gt;Structural organization of authentic, mature HIV-1 virions and cores&lt;/title&gt;&lt;secondary-title&gt;EMBO J&lt;/secondary-title&gt;&lt;/titles&gt;&lt;periodical&gt;&lt;full-title&gt;EMBO J&lt;/full-title&gt;&lt;/periodical&gt;&lt;pages&gt;1707-15&lt;/pages&gt;&lt;volume&gt;22&lt;/volume&gt;&lt;number&gt;7&lt;/number&gt;&lt;keywords&gt;&lt;keyword&gt;Cell Line&lt;/keyword&gt;&lt;keyword&gt;HIV-1/*chemistry/ultrastructure&lt;/keyword&gt;&lt;keyword&gt;Humans&lt;/keyword&gt;&lt;keyword&gt;Microscopy, Electron&lt;/keyword&gt;&lt;keyword&gt;Virion/*chemistry/ultrastructure&lt;/keyword&gt;&lt;/keywords&gt;&lt;dates&gt;&lt;year&gt;2003&lt;/year&gt;&lt;pub-dates&gt;&lt;date&gt;Apr 1&lt;/date&gt;&lt;/pub-dates&gt;&lt;/dates&gt;&lt;isbn&gt;0261-4189 (Print)&amp;#xD;1460-2075 (Electronic)&amp;#xD;0261-4189 (Linking)&lt;/isbn&gt;&lt;accession-num&gt;12660176&lt;/accession-num&gt;&lt;urls&gt;&lt;related-urls&gt;&lt;url&gt;https://www.ncbi.nlm.nih.gov/pubmed/12660176&lt;/url&gt;&lt;/related-urls&gt;&lt;/urls&gt;&lt;custom2&gt;PMC152888&lt;/custom2&gt;&lt;electronic-resource-num&gt;10.1093/emboj/cdg143&lt;/electronic-resource-num&gt;&lt;remote-database-name&gt;Medline&lt;/remote-database-name&gt;&lt;remote-database-provider&gt;NLM&lt;/remote-database-provider&gt;&lt;/record&gt;&lt;/Cite&gt;&lt;/EndNote&gt;</w:instrText>
      </w:r>
      <w:r w:rsidR="00B81E02" w:rsidRPr="00291C4A">
        <w:fldChar w:fldCharType="separate"/>
      </w:r>
      <w:r w:rsidR="00B81E02" w:rsidRPr="00291C4A">
        <w:t>(Briggs et al., 2003)</w:t>
      </w:r>
      <w:r w:rsidR="00B81E02" w:rsidRPr="00291C4A">
        <w:fldChar w:fldCharType="end"/>
      </w:r>
      <w:r w:rsidR="0089326E" w:rsidRPr="00291C4A">
        <w:t xml:space="preserve"> and </w:t>
      </w:r>
      <w:r w:rsidR="008867E8" w:rsidRPr="00291C4A">
        <w:t>240 nm</w:t>
      </w:r>
      <w:r w:rsidR="00FE7057" w:rsidRPr="00291C4A">
        <w:t xml:space="preserve"> </w:t>
      </w:r>
      <w:r w:rsidR="004D2A6B" w:rsidRPr="00291C4A">
        <w:fldChar w:fldCharType="begin"/>
      </w:r>
      <w:r w:rsidR="004D2A6B" w:rsidRPr="00291C4A">
        <w:instrText xml:space="preserve"> ADDIN EN.CITE &lt;EndNote&gt;&lt;Cite&gt;&lt;Author&gt;Kuznetsov&lt;/Author&gt;&lt;Year&gt;2003&lt;/Year&gt;&lt;RecNum&gt;51&lt;/RecNum&gt;&lt;DisplayText&gt;(Kuznetsov et al., 2003)&lt;/DisplayText&gt;&lt;record&gt;&lt;rec-number&gt;51&lt;/rec-number&gt;&lt;foreign-keys&gt;&lt;key app="EN" db-id="v9sxwxapf0rr0medarsvfpr4t5e0da2zsex0" timestamp="1738084731"&gt;51&lt;/key&gt;&lt;/foreign-keys&gt;&lt;ref-type name="Journal Article"&gt;17&lt;/ref-type&gt;&lt;contributors&gt;&lt;authors&gt;&lt;author&gt;Kuznetsov, Y. G.&lt;/author&gt;&lt;author&gt;Victoria, J. G.&lt;/author&gt;&lt;author&gt;Robinson, W. E., Jr.&lt;/author&gt;&lt;author&gt;McPherson, A.&lt;/author&gt;&lt;/authors&gt;&lt;/contributors&gt;&lt;auth-address&gt;Department of Molecular Biology and Biochemistry, University of California-Irvine, Irvine, California 92697-3900, USA.&lt;/auth-address&gt;&lt;titles&gt;&lt;title&gt;Atomic force microscopy investigation of human immunodeficiency virus (HIV) and HIV-infected lymphocytes&lt;/title&gt;&lt;secondary-title&gt;J Virol&lt;/secondary-title&gt;&lt;/titles&gt;&lt;periodical&gt;&lt;full-title&gt;J Virol&lt;/full-title&gt;&lt;/periodical&gt;&lt;pages&gt;11896-909&lt;/pages&gt;&lt;volume&gt;77&lt;/volume&gt;&lt;number&gt;22&lt;/number&gt;&lt;keywords&gt;&lt;keyword&gt;Cell Line&lt;/keyword&gt;&lt;keyword&gt;Detergents/pharmacology&lt;/keyword&gt;&lt;keyword&gt;HIV/*ultrastructure&lt;/keyword&gt;&lt;keyword&gt;HIV Envelope Protein gp120/analysis&lt;/keyword&gt;&lt;keyword&gt;Humans&lt;/keyword&gt;&lt;keyword&gt;Lymphocytes/*ultrastructure/*virology&lt;/keyword&gt;&lt;keyword&gt;Microscopy, Atomic Force&lt;/keyword&gt;&lt;keyword&gt;Protease Inhibitors/pharmacology&lt;/keyword&gt;&lt;keyword&gt;Virion/ultrastructure&lt;/keyword&gt;&lt;/keywords&gt;&lt;dates&gt;&lt;year&gt;2003&lt;/year&gt;&lt;pub-dates&gt;&lt;date&gt;Nov&lt;/date&gt;&lt;/pub-dates&gt;&lt;/dates&gt;&lt;isbn&gt;0022-538X (Print)&amp;#xD;0022-538X (Linking)&lt;/isbn&gt;&lt;accession-num&gt;14581526&lt;/accession-num&gt;&lt;urls&gt;&lt;related-urls&gt;&lt;url&gt;https://www.ncbi.nlm.nih.gov/pubmed/14581526&lt;/url&gt;&lt;/related-urls&gt;&lt;/urls&gt;&lt;custom2&gt;PMC254268&lt;/custom2&gt;&lt;electronic-resource-num&gt;10.1128/jvi.77.22.11896-11909.2003&lt;/electronic-resource-num&gt;&lt;/record&gt;&lt;/Cite&gt;&lt;/EndNote&gt;</w:instrText>
      </w:r>
      <w:r w:rsidR="004D2A6B" w:rsidRPr="00291C4A">
        <w:fldChar w:fldCharType="separate"/>
      </w:r>
      <w:r w:rsidR="004D2A6B" w:rsidRPr="00291C4A">
        <w:t>(Kuznetsov et al., 2003)</w:t>
      </w:r>
      <w:r w:rsidR="004D2A6B" w:rsidRPr="00291C4A">
        <w:fldChar w:fldCharType="end"/>
      </w:r>
      <w:r w:rsidR="008867E8" w:rsidRPr="00291C4A">
        <w:t xml:space="preserve">. </w:t>
      </w:r>
      <w:r w:rsidR="00A005C0" w:rsidRPr="00291C4A">
        <w:t>Although</w:t>
      </w:r>
      <w:r w:rsidR="008867E8" w:rsidRPr="00291C4A">
        <w:t xml:space="preserve"> the </w:t>
      </w:r>
      <w:r w:rsidR="00ED5EFC" w:rsidRPr="00291C4A">
        <w:t xml:space="preserve">average </w:t>
      </w:r>
      <w:r w:rsidR="00421D33" w:rsidRPr="00291C4A">
        <w:t xml:space="preserve">VLP </w:t>
      </w:r>
      <w:r w:rsidR="008867E8" w:rsidRPr="00291C4A">
        <w:t>size</w:t>
      </w:r>
      <w:r w:rsidR="00421D33" w:rsidRPr="00291C4A">
        <w:t>s</w:t>
      </w:r>
      <w:r w:rsidR="008867E8" w:rsidRPr="00291C4A">
        <w:t xml:space="preserve"> </w:t>
      </w:r>
      <w:r w:rsidR="00A005C0" w:rsidRPr="00291C4A">
        <w:t xml:space="preserve">in the current study </w:t>
      </w:r>
      <w:r w:rsidR="00421D33" w:rsidRPr="00291C4A">
        <w:t xml:space="preserve">are </w:t>
      </w:r>
      <w:r w:rsidR="008867E8" w:rsidRPr="00291C4A">
        <w:t>larger than that of HIV</w:t>
      </w:r>
      <w:r w:rsidR="00300DFF" w:rsidRPr="00291C4A">
        <w:t>, the particle height of the VLP types falls</w:t>
      </w:r>
      <w:r w:rsidR="00300DFF" w:rsidRPr="00291C4A" w:rsidDel="00435DBD">
        <w:t xml:space="preserve"> </w:t>
      </w:r>
      <w:r w:rsidR="002A0640" w:rsidRPr="00291C4A">
        <w:t>with</w:t>
      </w:r>
      <w:r w:rsidR="00300DFF" w:rsidRPr="00291C4A">
        <w:t>in the size range previously reported for HIV</w:t>
      </w:r>
      <w:r w:rsidR="00D47407" w:rsidRPr="00291C4A">
        <w:t xml:space="preserve"> and </w:t>
      </w:r>
      <w:r w:rsidR="00432EC6" w:rsidRPr="00291C4A">
        <w:t xml:space="preserve">is </w:t>
      </w:r>
      <w:r w:rsidR="00D47407" w:rsidRPr="00291C4A">
        <w:t xml:space="preserve">similar to a diameter of 172 ± 10 nm reported for HIV-like particles </w:t>
      </w:r>
      <w:r w:rsidR="00D47407" w:rsidRPr="00291C4A">
        <w:fldChar w:fldCharType="begin">
          <w:fldData xml:space="preserve">PEVuZE5vdGU+PENpdGU+PEF1dGhvcj5FbmRyZXNzPC9BdXRob3I+PFllYXI+MjAwODwvWWVhcj48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</w:fldData>
        </w:fldChar>
      </w:r>
      <w:r w:rsidR="004D2A6B" w:rsidRPr="00291C4A">
        <w:instrText xml:space="preserve"> ADDIN EN.CITE </w:instrText>
      </w:r>
      <w:r w:rsidR="004D2A6B" w:rsidRPr="00291C4A">
        <w:fldChar w:fldCharType="begin">
          <w:fldData xml:space="preserve">PEVuZE5vdGU+PENpdGU+PEF1dGhvcj5FbmRyZXNzPC9BdXRob3I+PFllYXI+MjAwODwvWWVhcj48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</w:fldData>
        </w:fldChar>
      </w:r>
      <w:r w:rsidR="004D2A6B" w:rsidRPr="00291C4A">
        <w:instrText xml:space="preserve"> ADDIN EN.CITE.DATA </w:instrText>
      </w:r>
      <w:r w:rsidR="004D2A6B" w:rsidRPr="00291C4A">
        <w:fldChar w:fldCharType="end"/>
      </w:r>
      <w:r w:rsidR="00D47407" w:rsidRPr="00291C4A">
        <w:fldChar w:fldCharType="separate"/>
      </w:r>
      <w:r w:rsidR="00427E60" w:rsidRPr="00291C4A">
        <w:t>(Endress et al., 2008)</w:t>
      </w:r>
      <w:r w:rsidR="00D47407" w:rsidRPr="00291C4A">
        <w:fldChar w:fldCharType="end"/>
      </w:r>
      <w:r w:rsidR="00D47407" w:rsidRPr="00291C4A">
        <w:t>.</w:t>
      </w:r>
      <w:r w:rsidR="008867E8" w:rsidRPr="00291C4A">
        <w:t xml:space="preserve"> </w:t>
      </w:r>
      <w:r w:rsidR="003A676A" w:rsidRPr="00291C4A">
        <w:t xml:space="preserve">The </w:t>
      </w:r>
      <w:r w:rsidR="001E2742" w:rsidRPr="00291C4A">
        <w:t xml:space="preserve">larger </w:t>
      </w:r>
      <w:r w:rsidR="00715A1D" w:rsidRPr="00291C4A">
        <w:t xml:space="preserve">average VLP size </w:t>
      </w:r>
      <w:r w:rsidR="001D09F4" w:rsidRPr="00291C4A">
        <w:t>may result from</w:t>
      </w:r>
      <w:r w:rsidR="008867E8" w:rsidRPr="00291C4A">
        <w:t xml:space="preserve"> differen</w:t>
      </w:r>
      <w:r w:rsidR="00F05B22" w:rsidRPr="00291C4A">
        <w:t>ce</w:t>
      </w:r>
      <w:r w:rsidR="001C1F45" w:rsidRPr="00291C4A">
        <w:t>s</w:t>
      </w:r>
      <w:r w:rsidR="00F05B22" w:rsidRPr="00291C4A">
        <w:t xml:space="preserve"> in the </w:t>
      </w:r>
      <w:r w:rsidR="008867E8" w:rsidRPr="00291C4A">
        <w:t>assembly proces</w:t>
      </w:r>
      <w:r w:rsidR="001D09F4" w:rsidRPr="00291C4A">
        <w:t>se</w:t>
      </w:r>
      <w:r w:rsidR="008867E8" w:rsidRPr="00291C4A">
        <w:t>s of VLPs</w:t>
      </w:r>
      <w:r w:rsidR="00715A1D" w:rsidRPr="00291C4A">
        <w:t xml:space="preserve"> </w:t>
      </w:r>
      <w:r w:rsidR="00F05B22" w:rsidRPr="00291C4A">
        <w:t xml:space="preserve">and HIV </w:t>
      </w:r>
      <w:r w:rsidR="00EB014B" w:rsidRPr="00291C4A">
        <w:t xml:space="preserve">or </w:t>
      </w:r>
      <w:r w:rsidR="00F64A67" w:rsidRPr="00291C4A">
        <w:t xml:space="preserve">from </w:t>
      </w:r>
      <w:r w:rsidR="00354A3A" w:rsidRPr="00291C4A">
        <w:t>swe</w:t>
      </w:r>
      <w:r w:rsidR="0025137C" w:rsidRPr="00291C4A">
        <w:t>l</w:t>
      </w:r>
      <w:r w:rsidR="00354A3A" w:rsidRPr="00291C4A">
        <w:t xml:space="preserve">ling of VLPs </w:t>
      </w:r>
      <w:r w:rsidR="00861DA4" w:rsidRPr="00291C4A">
        <w:t>due to</w:t>
      </w:r>
      <w:r w:rsidR="00701CA9" w:rsidRPr="00291C4A">
        <w:t xml:space="preserve"> their internal </w:t>
      </w:r>
      <w:r w:rsidR="008867E8" w:rsidRPr="00291C4A">
        <w:t>osmotic pressure.</w:t>
      </w:r>
    </w:p>
    <w:p w14:paraId="55098A4A" w14:textId="16D644EA" w:rsidR="00CD6B98" w:rsidRPr="00291C4A" w:rsidRDefault="003B37A2" w:rsidP="00CD6B98">
      <w:r w:rsidRPr="00291C4A">
        <w:t xml:space="preserve">Despite </w:t>
      </w:r>
      <w:r w:rsidR="00FE3CF3" w:rsidRPr="00291C4A">
        <w:t xml:space="preserve">apparent </w:t>
      </w:r>
      <w:r w:rsidRPr="00291C4A">
        <w:t>breaking point</w:t>
      </w:r>
      <w:r w:rsidR="00FE3CF3" w:rsidRPr="00291C4A">
        <w:t>s</w:t>
      </w:r>
      <w:r w:rsidRPr="00291C4A">
        <w:t xml:space="preserve"> in the nanoindentation </w:t>
      </w:r>
      <w:r w:rsidR="00B06B6D" w:rsidRPr="00291C4A">
        <w:t xml:space="preserve">force-depth </w:t>
      </w:r>
      <w:r w:rsidR="00FE3CF3" w:rsidRPr="00291C4A">
        <w:t>data</w:t>
      </w:r>
      <w:r w:rsidRPr="00291C4A">
        <w:t xml:space="preserve">, </w:t>
      </w:r>
      <w:r w:rsidR="00F93D47" w:rsidRPr="00291C4A">
        <w:t xml:space="preserve">permanent fracture </w:t>
      </w:r>
      <w:r w:rsidRPr="00291C4A">
        <w:t xml:space="preserve">or buckling </w:t>
      </w:r>
      <w:r w:rsidR="00570135" w:rsidRPr="00291C4A">
        <w:t xml:space="preserve">damage </w:t>
      </w:r>
      <w:r w:rsidRPr="00291C4A">
        <w:t xml:space="preserve">of the VLPs was </w:t>
      </w:r>
      <w:r w:rsidR="00570135" w:rsidRPr="00291C4A">
        <w:t xml:space="preserve">not </w:t>
      </w:r>
      <w:r w:rsidRPr="00291C4A">
        <w:t xml:space="preserve">observed visually after nanoindentation. </w:t>
      </w:r>
      <w:r w:rsidR="00D0397C" w:rsidRPr="00291C4A">
        <w:t>Imag</w:t>
      </w:r>
      <w:r w:rsidR="00570135" w:rsidRPr="00291C4A">
        <w:t>e</w:t>
      </w:r>
      <w:r w:rsidR="00D0397C" w:rsidRPr="00291C4A">
        <w:t xml:space="preserve"> analysis </w:t>
      </w:r>
      <w:r w:rsidR="00F9289D" w:rsidRPr="00291C4A">
        <w:t xml:space="preserve">also confirmed the absence of </w:t>
      </w:r>
      <w:r w:rsidR="00D0397C" w:rsidRPr="00291C4A">
        <w:t>mov</w:t>
      </w:r>
      <w:r w:rsidR="00F9289D" w:rsidRPr="00291C4A">
        <w:t xml:space="preserve">ement </w:t>
      </w:r>
      <w:r w:rsidR="00D0397C" w:rsidRPr="00291C4A">
        <w:t xml:space="preserve">or slipping of VLPs during nanoindentation. </w:t>
      </w:r>
      <w:r w:rsidR="00B06B6D" w:rsidRPr="00291C4A">
        <w:t>A</w:t>
      </w:r>
      <w:r w:rsidR="00D0397C" w:rsidRPr="00291C4A">
        <w:t xml:space="preserve"> second nanoindentation </w:t>
      </w:r>
      <w:r w:rsidR="00B06B6D" w:rsidRPr="00291C4A">
        <w:t xml:space="preserve">procedure </w:t>
      </w:r>
      <w:r w:rsidR="00D0397C" w:rsidRPr="00291C4A">
        <w:t xml:space="preserve">on a </w:t>
      </w:r>
      <w:r w:rsidR="00B06B6D" w:rsidRPr="00291C4A">
        <w:t xml:space="preserve">limited </w:t>
      </w:r>
      <w:r w:rsidR="00D0397C" w:rsidRPr="00291C4A">
        <w:t xml:space="preserve">number of particles indicated differences in the force-depth curve and </w:t>
      </w:r>
      <w:r w:rsidR="00B06B6D" w:rsidRPr="00291C4A">
        <w:t xml:space="preserve">the particle </w:t>
      </w:r>
      <w:r w:rsidR="00D0397C" w:rsidRPr="00291C4A">
        <w:t xml:space="preserve">stiffness compared to the </w:t>
      </w:r>
      <w:r w:rsidR="00B06B6D" w:rsidRPr="00291C4A">
        <w:t xml:space="preserve">first </w:t>
      </w:r>
      <w:r w:rsidR="00D0397C" w:rsidRPr="00291C4A">
        <w:t xml:space="preserve">nanoindentation. This </w:t>
      </w:r>
      <w:r w:rsidR="00B06B6D" w:rsidRPr="00291C4A">
        <w:t xml:space="preserve">stiffness </w:t>
      </w:r>
      <w:r w:rsidR="00D0397C" w:rsidRPr="00291C4A">
        <w:t xml:space="preserve">difference </w:t>
      </w:r>
      <w:r w:rsidR="00B06B6D" w:rsidRPr="00291C4A">
        <w:t xml:space="preserve">suggests </w:t>
      </w:r>
      <w:r w:rsidR="00D0397C" w:rsidRPr="00291C4A">
        <w:t xml:space="preserve">that the </w:t>
      </w:r>
      <w:r w:rsidR="00B06B6D" w:rsidRPr="00291C4A">
        <w:t xml:space="preserve">particle </w:t>
      </w:r>
      <w:r w:rsidR="00D0397C" w:rsidRPr="00291C4A">
        <w:t>undergoes permanent d</w:t>
      </w:r>
      <w:r w:rsidR="00597BDF" w:rsidRPr="00291C4A">
        <w:t>amage</w:t>
      </w:r>
      <w:r w:rsidR="00B06B6D" w:rsidRPr="00291C4A">
        <w:t xml:space="preserve"> during the first indentation</w:t>
      </w:r>
      <w:r w:rsidR="00D0397C" w:rsidRPr="00291C4A">
        <w:t xml:space="preserve">. </w:t>
      </w:r>
      <w:r w:rsidR="008F6D14" w:rsidRPr="00291C4A">
        <w:t xml:space="preserve">Such damage </w:t>
      </w:r>
      <w:r w:rsidR="00CD6B98" w:rsidRPr="00291C4A">
        <w:t xml:space="preserve">may </w:t>
      </w:r>
      <w:r w:rsidR="008F6D14" w:rsidRPr="00291C4A">
        <w:t>be</w:t>
      </w:r>
      <w:r w:rsidR="00D0397C" w:rsidRPr="00291C4A">
        <w:t xml:space="preserve"> </w:t>
      </w:r>
      <w:r w:rsidR="001E09AF" w:rsidRPr="00291C4A">
        <w:t>caused by buckling and un</w:t>
      </w:r>
      <w:r w:rsidR="002B6FB0" w:rsidRPr="00291C4A">
        <w:t>buckling</w:t>
      </w:r>
      <w:r w:rsidR="008F6D14" w:rsidRPr="00291C4A">
        <w:t xml:space="preserve"> of the particle</w:t>
      </w:r>
      <w:r w:rsidR="001E09AF" w:rsidRPr="00291C4A">
        <w:t xml:space="preserve"> due to t</w:t>
      </w:r>
      <w:r w:rsidR="00D0397C" w:rsidRPr="00291C4A">
        <w:t xml:space="preserve">he osmolarity </w:t>
      </w:r>
      <w:r w:rsidR="00E96CAA" w:rsidRPr="00291C4A">
        <w:t xml:space="preserve">difference </w:t>
      </w:r>
      <w:r w:rsidR="00E31131" w:rsidRPr="00291C4A">
        <w:t xml:space="preserve">between </w:t>
      </w:r>
      <w:r w:rsidR="00D0397C" w:rsidRPr="00291C4A">
        <w:t xml:space="preserve">the fluid in the particle </w:t>
      </w:r>
      <w:r w:rsidR="00E96CAA" w:rsidRPr="00291C4A">
        <w:t xml:space="preserve">and </w:t>
      </w:r>
      <w:r w:rsidR="00D0397C" w:rsidRPr="00291C4A">
        <w:t>the buffering media</w:t>
      </w:r>
      <w:r w:rsidR="001E09AF" w:rsidRPr="00291C4A">
        <w:t>.</w:t>
      </w:r>
      <w:r w:rsidR="00E96CAA" w:rsidRPr="00291C4A">
        <w:t xml:space="preserve"> </w:t>
      </w:r>
      <w:r w:rsidR="001E09AF" w:rsidRPr="00291C4A">
        <w:t>Th</w:t>
      </w:r>
      <w:r w:rsidR="00B977C8" w:rsidRPr="00291C4A">
        <w:t xml:space="preserve">e different osmolarities </w:t>
      </w:r>
      <w:r w:rsidR="00E96CAA" w:rsidRPr="00291C4A">
        <w:t xml:space="preserve">may cause </w:t>
      </w:r>
      <w:r w:rsidR="00D0397C" w:rsidRPr="00291C4A">
        <w:t xml:space="preserve">the particle to </w:t>
      </w:r>
      <w:r w:rsidR="00B977C8" w:rsidRPr="00291C4A">
        <w:t>fill up with fluid and regain its spherical shape</w:t>
      </w:r>
      <w:r w:rsidR="00244D07" w:rsidRPr="00291C4A">
        <w:t xml:space="preserve"> instantaneously</w:t>
      </w:r>
      <w:r w:rsidR="00D0397C" w:rsidRPr="00291C4A">
        <w:t xml:space="preserve">. </w:t>
      </w:r>
      <w:r w:rsidR="000B20F3" w:rsidRPr="00291C4A">
        <w:t>A s</w:t>
      </w:r>
      <w:r w:rsidR="00D0397C" w:rsidRPr="00291C4A">
        <w:t xml:space="preserve">imilar structural recovery after repeated nanoindentation </w:t>
      </w:r>
      <w:r w:rsidR="00F93D47" w:rsidRPr="00291C4A">
        <w:t>was</w:t>
      </w:r>
      <w:r w:rsidR="00D0397C" w:rsidRPr="00291C4A">
        <w:t xml:space="preserve"> observed </w:t>
      </w:r>
      <w:r w:rsidR="00BF5D3B" w:rsidRPr="00291C4A">
        <w:t>for</w:t>
      </w:r>
      <w:r w:rsidR="000B2F15">
        <w:t xml:space="preserve"> Human Pa</w:t>
      </w:r>
      <w:r w:rsidR="000D67BA">
        <w:t xml:space="preserve">pilloma Virus VLPs </w:t>
      </w:r>
      <w:r w:rsidR="00413425">
        <w:fldChar w:fldCharType="begin">
          <w:fldData xml:space="preserve">PEVuZE5vdGU+PENpdGU+PEF1dGhvcj5GZW5nPC9BdXRob3I+PFllYXI+MjAyNDwvWWVhcj48UmVj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</w:fldData>
        </w:fldChar>
      </w:r>
      <w:r w:rsidR="003F5E8F">
        <w:instrText xml:space="preserve"> ADDIN EN.CITE </w:instrText>
      </w:r>
      <w:r w:rsidR="003F5E8F">
        <w:fldChar w:fldCharType="begin">
          <w:fldData xml:space="preserve">PEVuZE5vdGU+PENpdGU+PEF1dGhvcj5GZW5nPC9BdXRob3I+PFllYXI+MjAyNDwvWWVhcj48UmVj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</w:fldData>
        </w:fldChar>
      </w:r>
      <w:r w:rsidR="003F5E8F">
        <w:instrText xml:space="preserve"> ADDIN EN.CITE.DATA </w:instrText>
      </w:r>
      <w:r w:rsidR="003F5E8F">
        <w:fldChar w:fldCharType="end"/>
      </w:r>
      <w:r w:rsidR="00413425">
        <w:fldChar w:fldCharType="separate"/>
      </w:r>
      <w:r w:rsidR="003F5E8F">
        <w:rPr>
          <w:noProof/>
        </w:rPr>
        <w:t>(Feng et al., 2024)</w:t>
      </w:r>
      <w:r w:rsidR="00413425">
        <w:fldChar w:fldCharType="end"/>
      </w:r>
      <w:r w:rsidR="00413425">
        <w:t>,</w:t>
      </w:r>
      <w:r w:rsidR="00BF5D3B" w:rsidRPr="00291C4A">
        <w:t xml:space="preserve"> </w:t>
      </w:r>
      <w:r w:rsidR="00D0397C" w:rsidRPr="00291C4A">
        <w:t xml:space="preserve">SARS-CoV-2 </w:t>
      </w:r>
      <w:r w:rsidR="00E31131" w:rsidRPr="00291C4A">
        <w:t xml:space="preserve">virions </w:t>
      </w:r>
      <w:r w:rsidR="0043191E" w:rsidRPr="00291C4A">
        <w:fldChar w:fldCharType="begin">
          <w:fldData xml:space="preserve">PEVuZE5vdGU+PENpdGU+PEF1dGhvcj5LaXNzPC9BdXRob3I+PFllYXI+MjAyMTwvWWVhcj48UmVj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</w:fldData>
        </w:fldChar>
      </w:r>
      <w:r w:rsidR="003F5E8F">
        <w:instrText xml:space="preserve"> ADDIN EN.CITE </w:instrText>
      </w:r>
      <w:r w:rsidR="003F5E8F">
        <w:fldChar w:fldCharType="begin">
          <w:fldData xml:space="preserve">PEVuZE5vdGU+PENpdGU+PEF1dGhvcj5LaXNzPC9BdXRob3I+PFllYXI+MjAyMTwvWWVhcj48UmVj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</w:fldData>
        </w:fldChar>
      </w:r>
      <w:r w:rsidR="003F5E8F">
        <w:instrText xml:space="preserve"> ADDIN EN.CITE.DATA </w:instrText>
      </w:r>
      <w:r w:rsidR="003F5E8F">
        <w:fldChar w:fldCharType="end"/>
      </w:r>
      <w:r w:rsidR="0043191E" w:rsidRPr="00291C4A">
        <w:fldChar w:fldCharType="separate"/>
      </w:r>
      <w:r w:rsidR="003F5E8F">
        <w:rPr>
          <w:noProof/>
        </w:rPr>
        <w:t>(Kiss et al., 2021)</w:t>
      </w:r>
      <w:r w:rsidR="0043191E" w:rsidRPr="00291C4A">
        <w:fldChar w:fldCharType="end"/>
      </w:r>
      <w:r w:rsidR="00D0397C" w:rsidRPr="00291C4A">
        <w:t xml:space="preserve"> and </w:t>
      </w:r>
      <w:r w:rsidR="00E61C07" w:rsidRPr="00291C4A">
        <w:t xml:space="preserve">for </w:t>
      </w:r>
      <w:r w:rsidR="00D0397C" w:rsidRPr="00291C4A">
        <w:t xml:space="preserve">T7 bacteriophages </w:t>
      </w:r>
      <w:r w:rsidR="0043191E" w:rsidRPr="00291C4A">
        <w:fldChar w:fldCharType="begin"/>
      </w:r>
      <w:r w:rsidR="003F5E8F">
        <w:instrText xml:space="preserve"> ADDIN EN.CITE &lt;EndNote&gt;&lt;Cite&gt;&lt;Author&gt;Voros&lt;/Author&gt;&lt;Year&gt;2017&lt;/Year&gt;&lt;RecNum&gt;40&lt;/RecNum&gt;&lt;DisplayText&gt;(Voros et al., 2017)&lt;/DisplayText&gt;&lt;record&gt;&lt;rec-number&gt;40&lt;/rec-number&gt;&lt;foreign-keys&gt;&lt;key app="EN" db-id="v9sxwxapf0rr0medarsvfpr4t5e0da2zsex0" timestamp="1706884296"&gt;40&lt;/key&gt;&lt;/foreign-keys&gt;&lt;ref-type name="Journal Article"&gt;17&lt;/ref-type&gt;&lt;contributors&gt;&lt;authors&gt;&lt;author&gt;Voros, Z.&lt;/author&gt;&lt;author&gt;Csik, G.&lt;/author&gt;&lt;author&gt;Herenyi, L.&lt;/author&gt;&lt;author&gt;Kellermayer, M. S.&lt;/author&gt;&lt;/authors&gt;&lt;/contributors&gt;&lt;auth-address&gt;Department of Biophysics and Radiation Biology, Semmelweis University, Tuzolto u. 37-47., Budapest H-1094, Hungary. kellermayer.miklos@med.semmelweis-univ.hu.&amp;#xD;Department of Biophysics and Radiation Biology, Semmelweis University, Tuzolto u. 37-47., Budapest H-1094, Hungary. kellermayer.miklos@med.semmelweis-univ.hu and MTA-SE Molecular Biophysics Research Group, Semmelweis University, Tuzolto u. 37-47., Budapest H-1094, Hungary.&lt;/auth-address&gt;&lt;titles&gt;&lt;title&gt;Stepwise reversible nanomechanical buckling in a viral capsid&lt;/title&gt;&lt;secondary-title&gt;Nanoscale&lt;/secondary-title&gt;&lt;/titles&gt;&lt;periodical&gt;&lt;full-title&gt;Nanoscale&lt;/full-title&gt;&lt;/periodical&gt;&lt;pages&gt;1136-1143&lt;/pages&gt;&lt;volume&gt;9&lt;/volume&gt;&lt;number&gt;3&lt;/number&gt;&lt;keywords&gt;&lt;keyword&gt;Bacteriophage T7/*ultrastructure&lt;/keyword&gt;&lt;keyword&gt;Capsid/*ultrastructure&lt;/keyword&gt;&lt;keyword&gt;Capsid Proteins/*chemistry&lt;/keyword&gt;&lt;keyword&gt;Mechanical Phenomena&lt;/keyword&gt;&lt;keyword&gt;Microscopy, Atomic Force&lt;/keyword&gt;&lt;/keywords&gt;&lt;dates&gt;&lt;year&gt;2017&lt;/year&gt;&lt;pub-dates&gt;&lt;date&gt;Jan 19&lt;/date&gt;&lt;/pub-dates&gt;&lt;/dates&gt;&lt;isbn&gt;2040-3372 (Electronic)&amp;#xD;2040-3364 (Linking)&lt;/isbn&gt;&lt;accession-num&gt;28009879&lt;/accession-num&gt;&lt;urls&gt;&lt;related-urls&gt;&lt;url&gt;https://www.ncbi.nlm.nih.gov/pubmed/28009879&lt;/url&gt;&lt;/related-urls&gt;&lt;/urls&gt;&lt;electronic-resource-num&gt;10.1039/c6nr06598h&lt;/electronic-resource-num&gt;&lt;remote-database-name&gt;Medline&lt;/remote-database-name&gt;&lt;remote-database-provider&gt;NLM&lt;/remote-database-provider&gt;&lt;/record&gt;&lt;/Cite&gt;&lt;/EndNote&gt;</w:instrText>
      </w:r>
      <w:r w:rsidR="0043191E" w:rsidRPr="00291C4A">
        <w:fldChar w:fldCharType="separate"/>
      </w:r>
      <w:r w:rsidR="003F5E8F">
        <w:rPr>
          <w:noProof/>
        </w:rPr>
        <w:t>(Voros et al., 2017)</w:t>
      </w:r>
      <w:r w:rsidR="0043191E" w:rsidRPr="00291C4A">
        <w:fldChar w:fldCharType="end"/>
      </w:r>
      <w:r w:rsidR="00D0397C" w:rsidRPr="00291C4A">
        <w:t>.</w:t>
      </w:r>
      <w:r w:rsidR="00BB5B18" w:rsidRPr="00291C4A">
        <w:t xml:space="preserve"> </w:t>
      </w:r>
      <w:r w:rsidR="0040638E" w:rsidRPr="00291C4A">
        <w:t xml:space="preserve">Lastly, </w:t>
      </w:r>
      <w:r w:rsidR="00ED746F" w:rsidRPr="00291C4A">
        <w:t xml:space="preserve">the breaking point in the force-depth curve </w:t>
      </w:r>
      <w:r w:rsidR="00DA127B" w:rsidRPr="00291C4A">
        <w:t>may represent</w:t>
      </w:r>
      <w:r w:rsidR="0040638E" w:rsidRPr="00291C4A">
        <w:t xml:space="preserve"> </w:t>
      </w:r>
      <w:r w:rsidR="000B20F3" w:rsidRPr="00291C4A">
        <w:t>the</w:t>
      </w:r>
      <w:r w:rsidR="0040638E" w:rsidRPr="00291C4A">
        <w:t xml:space="preserve"> </w:t>
      </w:r>
      <w:r w:rsidR="00BB5B18" w:rsidRPr="00291C4A">
        <w:t xml:space="preserve">puncturing of the virion shell with the cantilever probe </w:t>
      </w:r>
      <w:r w:rsidR="00BB5B18" w:rsidRPr="00291C4A">
        <w:fldChar w:fldCharType="begin">
          <w:fldData xml:space="preserve">PEVuZE5vdGU+PENpdGU+PEF1dGhvcj5aaGFuZzwvQXV0aG9yPjxZZWFyPjIwMTA8L1llYXI+PFJl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</w:fldData>
        </w:fldChar>
      </w:r>
      <w:r w:rsidR="004D2A6B" w:rsidRPr="00291C4A">
        <w:instrText xml:space="preserve"> ADDIN EN.CITE </w:instrText>
      </w:r>
      <w:r w:rsidR="004D2A6B" w:rsidRPr="00291C4A">
        <w:fldChar w:fldCharType="begin">
          <w:fldData xml:space="preserve">PEVuZE5vdGU+PENpdGU+PEF1dGhvcj5aaGFuZzwvQXV0aG9yPjxZZWFyPjIwMTA8L1llYXI+PFJl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</w:fldData>
        </w:fldChar>
      </w:r>
      <w:r w:rsidR="004D2A6B" w:rsidRPr="00291C4A">
        <w:instrText xml:space="preserve"> ADDIN EN.CITE.DATA </w:instrText>
      </w:r>
      <w:r w:rsidR="004D2A6B" w:rsidRPr="00291C4A">
        <w:fldChar w:fldCharType="end"/>
      </w:r>
      <w:r w:rsidR="00BB5B18" w:rsidRPr="00291C4A">
        <w:fldChar w:fldCharType="separate"/>
      </w:r>
      <w:r w:rsidR="00427E60" w:rsidRPr="00291C4A">
        <w:t>(Nasto et al., 2013; Streltsov et al., 2023; Zhang et al., 2010)</w:t>
      </w:r>
      <w:r w:rsidR="00BB5B18" w:rsidRPr="00291C4A">
        <w:fldChar w:fldCharType="end"/>
      </w:r>
      <w:r w:rsidR="00BB5B18" w:rsidRPr="00291C4A">
        <w:t>.</w:t>
      </w:r>
      <w:r w:rsidR="00CD6B98" w:rsidRPr="00291C4A">
        <w:t xml:space="preserve"> </w:t>
      </w:r>
      <w:r w:rsidR="006B671D" w:rsidRPr="00291C4A">
        <w:t>F</w:t>
      </w:r>
      <w:r w:rsidR="00CD6B98" w:rsidRPr="00291C4A">
        <w:t xml:space="preserve">urther experiments and a larger sample size are needed to confirm and elucidate this </w:t>
      </w:r>
      <w:r w:rsidR="006B671D" w:rsidRPr="00291C4A">
        <w:t>phenomeno</w:t>
      </w:r>
      <w:r w:rsidR="008E520B" w:rsidRPr="00291C4A">
        <w:t>n</w:t>
      </w:r>
      <w:r w:rsidR="00CD6B98" w:rsidRPr="00291C4A">
        <w:t xml:space="preserve">. </w:t>
      </w:r>
    </w:p>
    <w:p w14:paraId="358C74A7" w14:textId="77777777" w:rsidR="00D0397C" w:rsidRPr="00291C4A" w:rsidRDefault="00D0397C" w:rsidP="00D97D89">
      <w:pPr>
        <w:pStyle w:val="Heading1"/>
      </w:pPr>
      <w:bookmarkStart w:id="53" w:name="_Toc156899561"/>
      <w:r w:rsidRPr="00291C4A">
        <w:t>Conclusions</w:t>
      </w:r>
      <w:bookmarkEnd w:id="53"/>
    </w:p>
    <w:p w14:paraId="6863FC7D" w14:textId="1E95B4BC" w:rsidR="00D0397C" w:rsidRPr="00291C4A" w:rsidRDefault="00D0397C" w:rsidP="00D97D89">
      <w:r w:rsidRPr="00291C4A">
        <w:t xml:space="preserve">The current study </w:t>
      </w:r>
      <w:r w:rsidR="008E520B" w:rsidRPr="00291C4A">
        <w:t>determined</w:t>
      </w:r>
      <w:r w:rsidRPr="00291C4A">
        <w:t xml:space="preserve"> the mechanical and morphological properties of three different HIV-</w:t>
      </w:r>
      <w:r w:rsidR="00742729" w:rsidRPr="00291C4A">
        <w:t>V</w:t>
      </w:r>
      <w:r w:rsidRPr="00291C4A">
        <w:t xml:space="preserve">LPs. The results showed that </w:t>
      </w:r>
      <w:r w:rsidR="008E520B" w:rsidRPr="00291C4A">
        <w:t>including</w:t>
      </w:r>
      <w:r w:rsidRPr="00291C4A">
        <w:t xml:space="preserve"> the </w:t>
      </w:r>
      <w:r w:rsidR="0054125D" w:rsidRPr="00291C4A">
        <w:t>influe</w:t>
      </w:r>
      <w:r w:rsidR="001B134E" w:rsidRPr="00291C4A">
        <w:t xml:space="preserve">nza protein </w:t>
      </w:r>
      <w:r w:rsidRPr="00291C4A">
        <w:t>HA</w:t>
      </w:r>
      <w:r w:rsidRPr="00291C4A">
        <w:rPr>
          <w:vertAlign w:val="subscript"/>
        </w:rPr>
        <w:t>2</w:t>
      </w:r>
      <w:r w:rsidRPr="00291C4A">
        <w:t xml:space="preserve"> in the envelope structure of the HIV-like particles increased </w:t>
      </w:r>
      <w:r w:rsidR="008E520B" w:rsidRPr="00291C4A">
        <w:t xml:space="preserve">the </w:t>
      </w:r>
      <w:r w:rsidRPr="00291C4A">
        <w:t>breaking force and spring constant</w:t>
      </w:r>
      <w:r w:rsidR="008E520B" w:rsidRPr="00291C4A">
        <w:t xml:space="preserve"> of the particle</w:t>
      </w:r>
      <w:r w:rsidR="00E41947" w:rsidRPr="00291C4A">
        <w:t>s</w:t>
      </w:r>
      <w:r w:rsidRPr="00291C4A">
        <w:t xml:space="preserve">. This could indicate that </w:t>
      </w:r>
      <w:r w:rsidR="008D25A6" w:rsidRPr="00291C4A">
        <w:t>including</w:t>
      </w:r>
      <w:r w:rsidR="00A1324E" w:rsidRPr="00291C4A">
        <w:t xml:space="preserve"> </w:t>
      </w:r>
      <w:r w:rsidRPr="00291C4A">
        <w:t xml:space="preserve">the </w:t>
      </w:r>
      <w:r w:rsidR="008D25A6" w:rsidRPr="00291C4A">
        <w:t>i</w:t>
      </w:r>
      <w:r w:rsidRPr="00291C4A">
        <w:t xml:space="preserve">nfluenza envelope proteins affects the mechanical behaviour of the VLPs and improves their structural integrity. These results </w:t>
      </w:r>
      <w:r w:rsidR="00861DA4" w:rsidRPr="00291C4A">
        <w:t xml:space="preserve">demonstrate </w:t>
      </w:r>
      <w:r w:rsidRPr="00291C4A">
        <w:t xml:space="preserve">how </w:t>
      </w:r>
      <w:r w:rsidR="00C23525" w:rsidRPr="00291C4A">
        <w:t xml:space="preserve">mechanical </w:t>
      </w:r>
      <w:r w:rsidRPr="00291C4A">
        <w:t>factors</w:t>
      </w:r>
      <w:r w:rsidR="00C23525" w:rsidRPr="00291C4A">
        <w:t xml:space="preserve"> </w:t>
      </w:r>
      <w:r w:rsidR="004C14E8" w:rsidRPr="00291C4A">
        <w:t xml:space="preserve">can </w:t>
      </w:r>
      <w:r w:rsidR="00D32354" w:rsidRPr="00291C4A">
        <w:t>be u</w:t>
      </w:r>
      <w:r w:rsidR="004C14E8" w:rsidRPr="00291C4A">
        <w:t>tili</w:t>
      </w:r>
      <w:r w:rsidR="00D32354" w:rsidRPr="00291C4A">
        <w:t>se</w:t>
      </w:r>
      <w:r w:rsidR="002973E3" w:rsidRPr="00291C4A">
        <w:t xml:space="preserve">d </w:t>
      </w:r>
      <w:r w:rsidR="00D32354" w:rsidRPr="00291C4A">
        <w:t xml:space="preserve">for </w:t>
      </w:r>
      <w:r w:rsidR="004D5713" w:rsidRPr="00291C4A">
        <w:t>designing</w:t>
      </w:r>
      <w:r w:rsidR="00CE7048" w:rsidRPr="00291C4A">
        <w:t xml:space="preserve"> </w:t>
      </w:r>
      <w:r w:rsidR="00C23525" w:rsidRPr="00291C4A">
        <w:t>future VLPs</w:t>
      </w:r>
      <w:r w:rsidRPr="00291C4A">
        <w:t xml:space="preserve">. Further work </w:t>
      </w:r>
      <w:r w:rsidR="00CE7048" w:rsidRPr="00291C4A">
        <w:t>is required</w:t>
      </w:r>
      <w:r w:rsidRPr="00291C4A">
        <w:t xml:space="preserve"> to quantify the expression</w:t>
      </w:r>
      <w:r w:rsidR="00D17561" w:rsidRPr="00291C4A">
        <w:t xml:space="preserve"> and packing</w:t>
      </w:r>
      <w:r w:rsidR="00630810" w:rsidRPr="00291C4A">
        <w:t xml:space="preserve"> density</w:t>
      </w:r>
      <w:r w:rsidRPr="00291C4A">
        <w:t xml:space="preserve"> of the envelope proteins and </w:t>
      </w:r>
      <w:r w:rsidR="00D94205" w:rsidRPr="00291C4A">
        <w:t xml:space="preserve">to determine </w:t>
      </w:r>
      <w:r w:rsidRPr="00291C4A">
        <w:t xml:space="preserve">how </w:t>
      </w:r>
      <w:r w:rsidR="00D94205" w:rsidRPr="00291C4A">
        <w:t xml:space="preserve">these parameters may </w:t>
      </w:r>
      <w:r w:rsidRPr="00291C4A">
        <w:t xml:space="preserve">be affected by the inclusion of the </w:t>
      </w:r>
      <w:r w:rsidRPr="00291C4A">
        <w:lastRenderedPageBreak/>
        <w:t>HA</w:t>
      </w:r>
      <w:r w:rsidRPr="00291C4A">
        <w:rPr>
          <w:vertAlign w:val="subscript"/>
        </w:rPr>
        <w:t>2</w:t>
      </w:r>
      <w:r w:rsidRPr="00291C4A">
        <w:t xml:space="preserve"> protein</w:t>
      </w:r>
      <w:r w:rsidR="0062406A" w:rsidRPr="00291C4A">
        <w:t xml:space="preserve"> segment</w:t>
      </w:r>
      <w:r w:rsidRPr="00291C4A">
        <w:t xml:space="preserve">s. Assessment of the Gag protein without Env </w:t>
      </w:r>
      <w:r w:rsidR="002C0C21" w:rsidRPr="00291C4A">
        <w:t>will</w:t>
      </w:r>
      <w:r w:rsidRPr="00291C4A">
        <w:t xml:space="preserve"> provide insight into the impact of the Env proteins on the mechanic</w:t>
      </w:r>
      <w:r w:rsidR="008424E6" w:rsidRPr="00291C4A">
        <w:t xml:space="preserve">al properties </w:t>
      </w:r>
      <w:r w:rsidRPr="00291C4A">
        <w:t xml:space="preserve">of VLPs. </w:t>
      </w:r>
    </w:p>
    <w:p w14:paraId="35D28EA9" w14:textId="176E1BA9" w:rsidR="00D0397C" w:rsidRPr="00291C4A" w:rsidRDefault="000564EC" w:rsidP="008736DC">
      <w:pPr>
        <w:pStyle w:val="Heading1"/>
        <w:numPr>
          <w:ilvl w:val="0"/>
          <w:numId w:val="0"/>
        </w:numPr>
      </w:pPr>
      <w:r w:rsidRPr="00291C4A">
        <w:t>Data Availability</w:t>
      </w:r>
    </w:p>
    <w:p w14:paraId="03BF9328" w14:textId="307973D3" w:rsidR="000564EC" w:rsidRPr="00291C4A" w:rsidRDefault="006624CE" w:rsidP="00D97D89">
      <w:r w:rsidRPr="00291C4A">
        <w:t xml:space="preserve">Data </w:t>
      </w:r>
      <w:r w:rsidR="00DA3A9B" w:rsidRPr="00291C4A">
        <w:t xml:space="preserve">and software code </w:t>
      </w:r>
      <w:r w:rsidRPr="00291C4A">
        <w:t xml:space="preserve">supporting this study are available on the University of Cape Town’s institutional data repository ZivaHub under the DOI </w:t>
      </w:r>
      <w:hyperlink r:id="rId19" w:history="1">
        <w:r w:rsidRPr="00291C4A">
          <w:rPr>
            <w:rStyle w:val="Hyperlink"/>
          </w:rPr>
          <w:t>https://doi.org/10.25375/uct.28016702</w:t>
        </w:r>
      </w:hyperlink>
      <w:r w:rsidRPr="00291C4A">
        <w:t xml:space="preserve"> as </w:t>
      </w:r>
      <w:r w:rsidR="007F0FD3" w:rsidRPr="00291C4A">
        <w:t>Kruse E, van Diep</w:t>
      </w:r>
      <w:r w:rsidR="007349EA" w:rsidRPr="00291C4A">
        <w:t>en M, Chapman R, Horn E, Abdalrahman T,</w:t>
      </w:r>
      <w:r w:rsidR="00EB1F7F" w:rsidRPr="00291C4A">
        <w:t xml:space="preserve"> Williamson A-L, Rybicki E, Roos WH,</w:t>
      </w:r>
      <w:r w:rsidR="007349EA" w:rsidRPr="00291C4A">
        <w:t xml:space="preserve"> </w:t>
      </w:r>
      <w:r w:rsidRPr="00291C4A">
        <w:t>Franz T. Data for “</w:t>
      </w:r>
      <w:r w:rsidR="00C0474B" w:rsidRPr="00291C4A">
        <w:t xml:space="preserve">Impact of modification of envelope proteins on </w:t>
      </w:r>
      <w:r w:rsidR="003A4A29" w:rsidRPr="00291C4A">
        <w:t xml:space="preserve">the </w:t>
      </w:r>
      <w:r w:rsidR="00C0474B" w:rsidRPr="00291C4A">
        <w:t>mechanical properties of HIV</w:t>
      </w:r>
      <w:r w:rsidR="00AA114B" w:rsidRPr="00291C4A">
        <w:t xml:space="preserve"> virus</w:t>
      </w:r>
      <w:r w:rsidR="00C0474B" w:rsidRPr="00291C4A">
        <w:t>-like particles</w:t>
      </w:r>
      <w:r w:rsidRPr="00291C4A">
        <w:t>”. ZivaHub, 202</w:t>
      </w:r>
      <w:r w:rsidR="00BB2C49" w:rsidRPr="00291C4A">
        <w:t>5</w:t>
      </w:r>
      <w:r w:rsidRPr="00291C4A">
        <w:t>,</w:t>
      </w:r>
      <w:r w:rsidR="00BB2C49" w:rsidRPr="00291C4A">
        <w:t xml:space="preserve"> DOI</w:t>
      </w:r>
      <w:r w:rsidR="00FF5F06" w:rsidRPr="00291C4A">
        <w:t xml:space="preserve"> </w:t>
      </w:r>
      <w:r w:rsidR="00BB2C49" w:rsidRPr="00291C4A">
        <w:t>10.25375/uct.28016702</w:t>
      </w:r>
      <w:r w:rsidR="003E1E69" w:rsidRPr="00291C4A">
        <w:t>.</w:t>
      </w:r>
    </w:p>
    <w:p w14:paraId="448B9B07" w14:textId="631A389C" w:rsidR="000564EC" w:rsidRPr="00291C4A" w:rsidRDefault="000564EC" w:rsidP="008736DC">
      <w:pPr>
        <w:pStyle w:val="Heading1"/>
        <w:numPr>
          <w:ilvl w:val="0"/>
          <w:numId w:val="0"/>
        </w:numPr>
      </w:pPr>
      <w:r w:rsidRPr="00291C4A">
        <w:t>Funding</w:t>
      </w:r>
    </w:p>
    <w:p w14:paraId="4C09EF4B" w14:textId="0120235F" w:rsidR="000564EC" w:rsidRPr="00291C4A" w:rsidRDefault="000564EC" w:rsidP="00D97D89">
      <w:r w:rsidRPr="00291C4A">
        <w:t>The work was supported by the National Research Foundation of South Africa (grants UID92531 and UID93542 to TF and an Innovation Doctoral Scholarship to EK), the South African Medical Research Council (grant SIR328148 to TF), and the University of Cape Town (Doctoral Research Scholarship</w:t>
      </w:r>
      <w:r w:rsidR="00B7031E" w:rsidRPr="00291C4A">
        <w:t>,</w:t>
      </w:r>
      <w:r w:rsidRPr="00291C4A">
        <w:t xml:space="preserve"> KW Johnston Bequest Scholarship</w:t>
      </w:r>
      <w:r w:rsidR="003A4A29" w:rsidRPr="00291C4A">
        <w:t>,</w:t>
      </w:r>
      <w:r w:rsidR="00B7031E" w:rsidRPr="00291C4A">
        <w:t xml:space="preserve"> and Murray-Jelks Scholarship</w:t>
      </w:r>
      <w:r w:rsidRPr="00291C4A">
        <w:t xml:space="preserve"> to EK).</w:t>
      </w:r>
      <w:r w:rsidR="00B7031E" w:rsidRPr="00291C4A">
        <w:t xml:space="preserve"> This work was also supported by the South African Medical Research Council, with funds received from the South African Department of Science and Technology. ALW was funded by the National Research Foundation of South Africa (grant 64815).</w:t>
      </w:r>
    </w:p>
    <w:p w14:paraId="5F430E5E" w14:textId="6E9D85AD" w:rsidR="000564EC" w:rsidRPr="00291C4A" w:rsidRDefault="000564EC" w:rsidP="008736DC">
      <w:pPr>
        <w:pStyle w:val="Heading1"/>
        <w:numPr>
          <w:ilvl w:val="0"/>
          <w:numId w:val="0"/>
        </w:numPr>
      </w:pPr>
      <w:r w:rsidRPr="00291C4A">
        <w:t>Competing Interests</w:t>
      </w:r>
    </w:p>
    <w:p w14:paraId="46DEBCDA" w14:textId="244F5736" w:rsidR="000564EC" w:rsidRPr="00291C4A" w:rsidRDefault="000564EC" w:rsidP="00D97D89">
      <w:r w:rsidRPr="00291C4A">
        <w:t>The authors declare that they have no competing interests.</w:t>
      </w:r>
    </w:p>
    <w:p w14:paraId="166A934A" w14:textId="18F89E8E" w:rsidR="000564EC" w:rsidRPr="00291C4A" w:rsidRDefault="000564EC" w:rsidP="008736DC">
      <w:pPr>
        <w:pStyle w:val="Heading1"/>
        <w:numPr>
          <w:ilvl w:val="0"/>
          <w:numId w:val="0"/>
        </w:numPr>
      </w:pPr>
      <w:r w:rsidRPr="00291C4A">
        <w:t>Credit Author Contributions</w:t>
      </w:r>
    </w:p>
    <w:p w14:paraId="459A3AF3" w14:textId="401698E3" w:rsidR="00BE04D8" w:rsidRPr="00291C4A" w:rsidRDefault="00BE04D8" w:rsidP="00BE04D8">
      <w:r w:rsidRPr="00291C4A">
        <w:t>E Kruse</w:t>
      </w:r>
      <w:r w:rsidR="00977517" w:rsidRPr="00291C4A">
        <w:t xml:space="preserve">: </w:t>
      </w:r>
      <w:r w:rsidRPr="00291C4A">
        <w:t>Conceptualization, Data curation, Formal analysis, Investigation, Methodology, Project administration, Software, Validation, Visualization, Writing – Original Draft Preparation, Writing – Review &amp; Editing</w:t>
      </w:r>
    </w:p>
    <w:p w14:paraId="48D44B2D" w14:textId="57A3E488" w:rsidR="00BE04D8" w:rsidRPr="00291C4A" w:rsidRDefault="00BE04D8" w:rsidP="00BE04D8">
      <w:r w:rsidRPr="00291C4A">
        <w:t>M van Diepen</w:t>
      </w:r>
      <w:r w:rsidR="00977517" w:rsidRPr="00291C4A">
        <w:t xml:space="preserve">: </w:t>
      </w:r>
      <w:r w:rsidRPr="00291C4A">
        <w:t>Methodology, Supervision, Writing – Review &amp; Editing</w:t>
      </w:r>
    </w:p>
    <w:p w14:paraId="1354E174" w14:textId="5439A407" w:rsidR="00BE04D8" w:rsidRPr="00291C4A" w:rsidRDefault="00BE04D8" w:rsidP="00BE04D8">
      <w:r w:rsidRPr="00291C4A">
        <w:t>R Chapman</w:t>
      </w:r>
      <w:r w:rsidR="00977517" w:rsidRPr="00291C4A">
        <w:t xml:space="preserve">: </w:t>
      </w:r>
      <w:r w:rsidRPr="00291C4A">
        <w:t>Methodology, Writing – Review &amp; Editing</w:t>
      </w:r>
    </w:p>
    <w:p w14:paraId="3A59EC64" w14:textId="09BEBD7E" w:rsidR="00BE04D8" w:rsidRPr="00291C4A" w:rsidRDefault="00BE04D8" w:rsidP="00BE04D8">
      <w:r w:rsidRPr="00291C4A">
        <w:t>E Horn</w:t>
      </w:r>
      <w:r w:rsidR="00977517" w:rsidRPr="00291C4A">
        <w:t xml:space="preserve">: </w:t>
      </w:r>
      <w:r w:rsidRPr="00291C4A">
        <w:t>Methodology, Writing – Review &amp; Editing</w:t>
      </w:r>
    </w:p>
    <w:p w14:paraId="26CE9C96" w14:textId="23B36F7F" w:rsidR="00BE04D8" w:rsidRPr="00291C4A" w:rsidRDefault="00BE04D8" w:rsidP="00BE04D8">
      <w:r w:rsidRPr="00291C4A">
        <w:t>T Abdalrahman</w:t>
      </w:r>
      <w:r w:rsidR="00977517" w:rsidRPr="00291C4A">
        <w:t xml:space="preserve">: </w:t>
      </w:r>
      <w:r w:rsidRPr="00291C4A">
        <w:t>Methodology, Software, Writing – Review &amp; Editing</w:t>
      </w:r>
    </w:p>
    <w:p w14:paraId="5F59DB51" w14:textId="7CFC1203" w:rsidR="00BE04D8" w:rsidRPr="00291C4A" w:rsidRDefault="00BE04D8" w:rsidP="00BE04D8">
      <w:r w:rsidRPr="00291C4A">
        <w:t>A-L Williamso</w:t>
      </w:r>
      <w:r w:rsidR="008D3038" w:rsidRPr="00291C4A">
        <w:t>n</w:t>
      </w:r>
      <w:r w:rsidR="00977517" w:rsidRPr="00291C4A">
        <w:t xml:space="preserve">: </w:t>
      </w:r>
      <w:r w:rsidRPr="00291C4A">
        <w:t>Resources, Writing – Review &amp; Editing</w:t>
      </w:r>
    </w:p>
    <w:p w14:paraId="153F8E71" w14:textId="374268BA" w:rsidR="00BE04D8" w:rsidRPr="00291C4A" w:rsidRDefault="00BE04D8" w:rsidP="00BE04D8">
      <w:r w:rsidRPr="00291C4A">
        <w:lastRenderedPageBreak/>
        <w:t>E Rybicki</w:t>
      </w:r>
      <w:r w:rsidR="00977517" w:rsidRPr="00291C4A">
        <w:t xml:space="preserve">: </w:t>
      </w:r>
      <w:r w:rsidRPr="00291C4A">
        <w:t>Resources, Writing – Review &amp; Editing</w:t>
      </w:r>
    </w:p>
    <w:p w14:paraId="42483AA0" w14:textId="03BC8C2A" w:rsidR="00BE04D8" w:rsidRPr="00291C4A" w:rsidRDefault="00BE04D8" w:rsidP="00BE04D8">
      <w:r w:rsidRPr="00291C4A">
        <w:t>WH Roos</w:t>
      </w:r>
      <w:r w:rsidR="00977517" w:rsidRPr="00291C4A">
        <w:t xml:space="preserve">: </w:t>
      </w:r>
      <w:r w:rsidRPr="00291C4A">
        <w:t>Investigation, Resources, Supervision, Writing – Review &amp; Editing</w:t>
      </w:r>
    </w:p>
    <w:p w14:paraId="0BE53017" w14:textId="5AFDBAE3" w:rsidR="000564EC" w:rsidRPr="00291C4A" w:rsidRDefault="00BE04D8" w:rsidP="00BE04D8">
      <w:r w:rsidRPr="00291C4A">
        <w:t>T Franz</w:t>
      </w:r>
      <w:r w:rsidR="00977517" w:rsidRPr="00291C4A">
        <w:t xml:space="preserve">: </w:t>
      </w:r>
      <w:r w:rsidRPr="00291C4A">
        <w:t>Conceptualization, Data curation, Funding acquisition, Methodology, Project administration, Resources, Supervision, Validation, Writing – Original Draft Preparation, Writing – Review &amp; Editing</w:t>
      </w:r>
    </w:p>
    <w:p w14:paraId="0A7D4030" w14:textId="047FCFD6" w:rsidR="00B940FC" w:rsidRPr="00291C4A" w:rsidRDefault="000564EC" w:rsidP="008736DC">
      <w:pPr>
        <w:pStyle w:val="Heading1"/>
        <w:numPr>
          <w:ilvl w:val="0"/>
          <w:numId w:val="0"/>
        </w:numPr>
      </w:pPr>
      <w:r w:rsidRPr="00291C4A">
        <w:t>References</w:t>
      </w:r>
    </w:p>
    <w:p w14:paraId="48580A00" w14:textId="77777777" w:rsidR="003F5E8F" w:rsidRPr="003F5E8F" w:rsidRDefault="00B940FC" w:rsidP="003F5E8F">
      <w:pPr>
        <w:pStyle w:val="EndNoteBibliography"/>
        <w:spacing w:after="240"/>
      </w:pPr>
      <w:r w:rsidRPr="00291C4A">
        <w:rPr>
          <w:noProof w:val="0"/>
          <w:lang w:val="en-GB"/>
        </w:rPr>
        <w:fldChar w:fldCharType="begin"/>
      </w:r>
      <w:r w:rsidRPr="00291C4A">
        <w:rPr>
          <w:noProof w:val="0"/>
          <w:lang w:val="en-GB"/>
        </w:rPr>
        <w:instrText xml:space="preserve"> ADDIN EN.REFLIST </w:instrText>
      </w:r>
      <w:r w:rsidRPr="00291C4A">
        <w:rPr>
          <w:noProof w:val="0"/>
          <w:lang w:val="en-GB"/>
        </w:rPr>
        <w:fldChar w:fldCharType="separate"/>
      </w:r>
      <w:r w:rsidR="003F5E8F" w:rsidRPr="003F5E8F">
        <w:t>Ahadi, A., Johansson, D., Evilevitch, A., 2013. Modeling and simulation of the mechanical response from nanoindentation test of DNA-filled viral capsids. J Biol Phys 39, 183-199.</w:t>
      </w:r>
    </w:p>
    <w:p w14:paraId="3DFAC063" w14:textId="77777777" w:rsidR="003F5E8F" w:rsidRPr="003F5E8F" w:rsidRDefault="003F5E8F" w:rsidP="003F5E8F">
      <w:pPr>
        <w:pStyle w:val="EndNoteBibliography"/>
        <w:spacing w:after="240"/>
      </w:pPr>
      <w:r w:rsidRPr="003F5E8F">
        <w:t>Aldon, Y., McKay, P.F., Allen, J., Ozorowski, G., Felfodine Levai, R., Tolazzi, M., Rogers, P., He, L., de Val, N., Fabian, K., Scarlatti, G., Zhu, J., Ward, A.B., Crispin, M., Shattock, R.J., 2018. Rational Design of DNA-Expressed Stabilized Native-Like HIV-1 Envelope Trimers. Cell Rep 24, 3324-3338 e3325.</w:t>
      </w:r>
    </w:p>
    <w:p w14:paraId="2595FD0B" w14:textId="77777777" w:rsidR="003F5E8F" w:rsidRPr="003F5E8F" w:rsidRDefault="003F5E8F" w:rsidP="003F5E8F">
      <w:pPr>
        <w:pStyle w:val="EndNoteBibliography"/>
        <w:spacing w:after="240"/>
      </w:pPr>
      <w:r w:rsidRPr="003F5E8F">
        <w:t>Armanious, A., Radiom, M., Mezzenga, R., 2023. Recent experimental advances in probing the colloidal properties of viruses. Current Opinion in Colloid &amp; Interface Science 66.</w:t>
      </w:r>
    </w:p>
    <w:p w14:paraId="2689CCF5" w14:textId="77777777" w:rsidR="003F5E8F" w:rsidRPr="003F5E8F" w:rsidRDefault="003F5E8F" w:rsidP="003F5E8F">
      <w:pPr>
        <w:pStyle w:val="EndNoteBibliography"/>
        <w:spacing w:after="240"/>
      </w:pPr>
      <w:r w:rsidRPr="003F5E8F">
        <w:t>Briggs, J.A., Wilk, T., Welker, R., Krausslich, H.G., Fuller, S.D., 2003. Structural organization of authentic, mature HIV-1 virions and cores. EMBO J 22, 1707-1715.</w:t>
      </w:r>
    </w:p>
    <w:p w14:paraId="08339977" w14:textId="77777777" w:rsidR="003F5E8F" w:rsidRPr="003F5E8F" w:rsidRDefault="003F5E8F" w:rsidP="003F5E8F">
      <w:pPr>
        <w:pStyle w:val="EndNoteBibliography"/>
        <w:spacing w:after="240"/>
      </w:pPr>
      <w:r w:rsidRPr="003F5E8F">
        <w:t>Brunk, N.E., Twarock, R., 2021. Percolation Theory Reveals Biophysical Properties of Virus-like Particles. ACS Nano 15, 12988-12995.</w:t>
      </w:r>
    </w:p>
    <w:p w14:paraId="68BDAC08" w14:textId="77777777" w:rsidR="003F5E8F" w:rsidRPr="003F5E8F" w:rsidRDefault="003F5E8F" w:rsidP="003F5E8F">
      <w:pPr>
        <w:pStyle w:val="EndNoteBibliography"/>
        <w:spacing w:after="240"/>
      </w:pPr>
      <w:r w:rsidRPr="003F5E8F">
        <w:t>Buzon, P., Maity, S., Roos, W.H., 2020. Physical virology: From virus self-assembly to particle mechanics. Wiley Interdiscip Rev Nanomed Nanobiotechnol 12, e1613.</w:t>
      </w:r>
    </w:p>
    <w:p w14:paraId="1E2E700C" w14:textId="77777777" w:rsidR="003F5E8F" w:rsidRPr="003F5E8F" w:rsidRDefault="003F5E8F" w:rsidP="003F5E8F">
      <w:pPr>
        <w:pStyle w:val="EndNoteBibliography"/>
        <w:spacing w:after="240"/>
      </w:pPr>
      <w:r w:rsidRPr="003F5E8F">
        <w:t>Carrasco, C., Castellanos, M., de Pablo, P.J., Mateu, M.G., 2008. Manipulation of the mechanical properties of a virus by protein engineering. Proc Natl Acad Sci U S A 105, 4150-4155.</w:t>
      </w:r>
    </w:p>
    <w:p w14:paraId="3A5A67E0" w14:textId="77777777" w:rsidR="003F5E8F" w:rsidRPr="003F5E8F" w:rsidRDefault="003F5E8F" w:rsidP="003F5E8F">
      <w:pPr>
        <w:pStyle w:val="EndNoteBibliography"/>
        <w:spacing w:after="240"/>
      </w:pPr>
      <w:r w:rsidRPr="003F5E8F">
        <w:t>Cervera, L., Godia, F., Tarres-Freixas, F., Aguilar-Gurrieri, C., Carrillo, J., Blanco, J., Gutierrez-Granados, S., 2019. Production of HIV-1-based virus-like particles for vaccination: achievements and limits. Appl Microbiol Biotechnol 103, 7367-7384.</w:t>
      </w:r>
    </w:p>
    <w:p w14:paraId="589BE147" w14:textId="77777777" w:rsidR="003F5E8F" w:rsidRPr="003F5E8F" w:rsidRDefault="003F5E8F" w:rsidP="003F5E8F">
      <w:pPr>
        <w:pStyle w:val="EndNoteBibliography"/>
        <w:spacing w:after="240"/>
      </w:pPr>
      <w:r w:rsidRPr="003F5E8F">
        <w:t>Chapman, R., Jongwe, T.I., Douglass, N., Chege, G., Williamson, A.L., 2017. Heterologous prime-boost vaccination with DNA and MVA vaccines, expressing HIV-1 subtype C mosaic Gag virus-like particles, is highly immunogenic in mice. PLoS One 12, e0173352.</w:t>
      </w:r>
    </w:p>
    <w:p w14:paraId="18EFDC5C" w14:textId="77777777" w:rsidR="003F5E8F" w:rsidRPr="003F5E8F" w:rsidRDefault="003F5E8F" w:rsidP="003F5E8F">
      <w:pPr>
        <w:pStyle w:val="EndNoteBibliography"/>
        <w:spacing w:after="240"/>
      </w:pPr>
      <w:r w:rsidRPr="003F5E8F">
        <w:lastRenderedPageBreak/>
        <w:t>Chapman, R., van Diepen, M., Galant, S., Kruse, E., Margolin, E., Ximba, P., Hermanus, T., Moore, P., Douglass, N., Williamson, A.L., Rybicki, E., 2020. Immunogenicity of HIV-1 Vaccines Expressing Chimeric Envelope Glycoproteins on the Surface of Pr55 Gag Virus-Like Particles. Vaccines (Basel) 8.</w:t>
      </w:r>
    </w:p>
    <w:p w14:paraId="66B893AB" w14:textId="77777777" w:rsidR="003F5E8F" w:rsidRPr="003F5E8F" w:rsidRDefault="003F5E8F" w:rsidP="003F5E8F">
      <w:pPr>
        <w:pStyle w:val="EndNoteBibliography"/>
        <w:spacing w:after="240"/>
      </w:pPr>
      <w:r w:rsidRPr="003F5E8F">
        <w:t>Collett, S., Earnest, L., Carrera Montoya, J., Edeling, M.A., Yap, A., Wong, C.Y., Christiansen, D., Roberts, J., Mumford, J., Lecouturier, V., Pavot, V., Marco, S., Loi, J.K., Simmons, C., Gulab, S.A., Mackenzie, J.M., Elbourne, A., Ramsland, P.A., Cameron, G., Hans, D., Godfrey, D.I., Torresi, J., 2023. Development of virus-like particles with inbuilt immunostimulatory properties as vaccine candidates. Front Microbiol 14, 1065609.</w:t>
      </w:r>
    </w:p>
    <w:p w14:paraId="476E8536" w14:textId="77777777" w:rsidR="003F5E8F" w:rsidRPr="003F5E8F" w:rsidRDefault="003F5E8F" w:rsidP="003F5E8F">
      <w:pPr>
        <w:pStyle w:val="EndNoteBibliography"/>
        <w:spacing w:after="240"/>
      </w:pPr>
      <w:r w:rsidRPr="003F5E8F">
        <w:t>Collett, S., Torresi, J., Earnest-Silveira, L., Christiansen, D., Elbourne, A., Ramsland, P.A., 2019. Probing and pressing surfaces of hepatitis C virus-like particles. J Colloid Interface Sci 545, 259-268.</w:t>
      </w:r>
    </w:p>
    <w:p w14:paraId="1623E195" w14:textId="77777777" w:rsidR="003F5E8F" w:rsidRPr="003F5E8F" w:rsidRDefault="003F5E8F" w:rsidP="003F5E8F">
      <w:pPr>
        <w:pStyle w:val="EndNoteBibliography"/>
        <w:spacing w:after="240"/>
      </w:pPr>
      <w:r w:rsidRPr="003F5E8F">
        <w:t>Donaldson, B., Lateef, Z., Walker, G.F., Young, S.L., Ward, V.K., 2018. Virus-like particle vaccines: immunology and formulation for clinical translation. Expert Rev Vaccines 17, 833-849.</w:t>
      </w:r>
    </w:p>
    <w:p w14:paraId="7CC54BC7" w14:textId="77777777" w:rsidR="003F5E8F" w:rsidRPr="003F5E8F" w:rsidRDefault="003F5E8F" w:rsidP="003F5E8F">
      <w:pPr>
        <w:pStyle w:val="EndNoteBibliography"/>
        <w:spacing w:after="240"/>
      </w:pPr>
      <w:r w:rsidRPr="003F5E8F">
        <w:t>Endress, T., Lampe, M., Briggs, J.A., Krausslich, H.G., Brauchle, C., Muller, B., Lamb, D.C., 2008. HIV-1-cellular interactions analyzed by single virus tracing. Eur Biophys J 37, 1291-1301.</w:t>
      </w:r>
    </w:p>
    <w:p w14:paraId="73E92141" w14:textId="77777777" w:rsidR="003F5E8F" w:rsidRPr="003F5E8F" w:rsidRDefault="003F5E8F" w:rsidP="003F5E8F">
      <w:pPr>
        <w:pStyle w:val="EndNoteBibliography"/>
        <w:spacing w:after="240"/>
      </w:pPr>
      <w:r w:rsidRPr="003F5E8F">
        <w:t>Feng, Y., van Bodegraven, D., Kadek, A., I, L.B.M., Soria-Martinez, L., Nentwich, S., Saha, S., Chardon, F., Kavan, D., Uetrecht, C., Schelhaas, M., Roos, W.H., 2024. Glycan-induced structural activation softens the human papillomavirus capsid for entry through reduction of intercapsomere flexibility. Nat Commun 15, 10076.</w:t>
      </w:r>
    </w:p>
    <w:p w14:paraId="4188AB6C" w14:textId="77777777" w:rsidR="003F5E8F" w:rsidRPr="003F5E8F" w:rsidRDefault="003F5E8F" w:rsidP="003F5E8F">
      <w:pPr>
        <w:pStyle w:val="EndNoteBibliography"/>
        <w:spacing w:after="240"/>
      </w:pPr>
      <w:r w:rsidRPr="003F5E8F">
        <w:t>Fuenmayor, J., Godia, F., Cervera, L., 2017. Production of virus-like particles for vaccines. N Biotechnol 39, 174-180.</w:t>
      </w:r>
    </w:p>
    <w:p w14:paraId="33CFAEF4" w14:textId="77777777" w:rsidR="003F5E8F" w:rsidRPr="003F5E8F" w:rsidRDefault="003F5E8F" w:rsidP="003F5E8F">
      <w:pPr>
        <w:pStyle w:val="EndNoteBibliography"/>
        <w:spacing w:after="240"/>
      </w:pPr>
      <w:r w:rsidRPr="003F5E8F">
        <w:t>Gentile, M., Adrian, T., Scheidler, A., Ewald, M., Dianzani, F., Pauli, G., Gelderblom, H.R., 1994. Determination of the Size of HIV Using Adenovirus Type-2 as an Internal Length Marker. J Virol Methods 48, 43-52.</w:t>
      </w:r>
    </w:p>
    <w:p w14:paraId="6241398A" w14:textId="77777777" w:rsidR="003F5E8F" w:rsidRPr="003F5E8F" w:rsidRDefault="003F5E8F" w:rsidP="003F5E8F">
      <w:pPr>
        <w:pStyle w:val="EndNoteBibliography"/>
        <w:spacing w:after="240"/>
      </w:pPr>
      <w:r w:rsidRPr="003F5E8F">
        <w:t>Gibbons, M.M., Klug, W.S., 2007. Nonlinear finite-element analysis of nanoindentation of viral capsids. Phys Rev E Stat Nonlin Soft Matter Phys 75, 031901.</w:t>
      </w:r>
    </w:p>
    <w:p w14:paraId="4D913DE3" w14:textId="77777777" w:rsidR="003F5E8F" w:rsidRPr="003F5E8F" w:rsidRDefault="003F5E8F" w:rsidP="003F5E8F">
      <w:pPr>
        <w:pStyle w:val="EndNoteBibliography"/>
        <w:spacing w:after="240"/>
      </w:pPr>
      <w:r w:rsidRPr="003F5E8F">
        <w:t>Gonelli, C.A., Khoury, G., Center, R.J., Purcell, D.F.J., 2019. HIV-1-based Virus-like Particles that Morphologically Resemble Mature, Infectious HIV-1 Virions. Viruses 11.</w:t>
      </w:r>
    </w:p>
    <w:p w14:paraId="491CD001" w14:textId="77777777" w:rsidR="003F5E8F" w:rsidRPr="003F5E8F" w:rsidRDefault="003F5E8F" w:rsidP="003F5E8F">
      <w:pPr>
        <w:pStyle w:val="EndNoteBibliography"/>
        <w:spacing w:after="240"/>
      </w:pPr>
      <w:r w:rsidRPr="003F5E8F">
        <w:lastRenderedPageBreak/>
        <w:t>Greco, R., Michel, M., Guetard, D., Cervantes-Gonzalez, M., Pelucchi, N., Wain-Hobson, S., Sala, F., Sala, M., 2007. Production of recombinant HIV-1/HBV virus-like particles in Nicotiana tabacum and Arabidopsis thaliana plants for a bivalent plant-based vaccine. Vaccine 25, 8228-8240.</w:t>
      </w:r>
    </w:p>
    <w:p w14:paraId="3A75A722" w14:textId="77777777" w:rsidR="003F5E8F" w:rsidRPr="003F5E8F" w:rsidRDefault="003F5E8F" w:rsidP="003F5E8F">
      <w:pPr>
        <w:pStyle w:val="EndNoteBibliography"/>
        <w:spacing w:after="240"/>
      </w:pPr>
      <w:r w:rsidRPr="003F5E8F">
        <w:t>Haywood, A.M., 1994. Virus Receptors: Binding, Adhesion Strengthening, and Changes in Viral Structure. J Virol 68, 1-5.</w:t>
      </w:r>
    </w:p>
    <w:p w14:paraId="40564AA6" w14:textId="77777777" w:rsidR="003F5E8F" w:rsidRPr="003F5E8F" w:rsidRDefault="003F5E8F" w:rsidP="003F5E8F">
      <w:pPr>
        <w:pStyle w:val="EndNoteBibliography"/>
        <w:spacing w:after="240"/>
      </w:pPr>
      <w:r w:rsidRPr="003F5E8F">
        <w:t>Ivanovska, I.L., de Pablo, P.J., Ibarra, B., Sgalari, G., MacKintosh, F.C., Carrascosa, J.L., Schmidt, C.F., Wuite, G.J., 2004. Bacteriophage capsids: tough nanoshells with complex elastic properties. Proc Natl Acad Sci U S A 101, 7600-7605.</w:t>
      </w:r>
    </w:p>
    <w:p w14:paraId="5C88D655" w14:textId="77777777" w:rsidR="003F5E8F" w:rsidRPr="003F5E8F" w:rsidRDefault="003F5E8F" w:rsidP="003F5E8F">
      <w:pPr>
        <w:pStyle w:val="EndNoteBibliography"/>
        <w:spacing w:after="240"/>
      </w:pPr>
      <w:r w:rsidRPr="003F5E8F">
        <w:t>Kiss, B., Kis, Z., Palyi, B., Kellermayer, M.S.Z., 2021. Topography, Spike Dynamics, and Nanomechanics of Individual Native SARS-CoV-2 Virions. Nano Lett 21, 2675-2680.</w:t>
      </w:r>
    </w:p>
    <w:p w14:paraId="17C40FCB" w14:textId="77777777" w:rsidR="003F5E8F" w:rsidRPr="003F5E8F" w:rsidRDefault="003F5E8F" w:rsidP="003F5E8F">
      <w:pPr>
        <w:pStyle w:val="EndNoteBibliography"/>
        <w:spacing w:after="240"/>
      </w:pPr>
      <w:r w:rsidRPr="003F5E8F">
        <w:t>Kol, N., Shi, Y., Tsvitov, M., Barlam, D., Shneck, R.Z., Kay, M.S., Rousso, I., 2007. A stiffness switch in HIV. Biophys J 92, 1777-1783.</w:t>
      </w:r>
    </w:p>
    <w:p w14:paraId="007CED26" w14:textId="77777777" w:rsidR="003F5E8F" w:rsidRPr="003F5E8F" w:rsidRDefault="003F5E8F" w:rsidP="003F5E8F">
      <w:pPr>
        <w:pStyle w:val="EndNoteBibliography"/>
        <w:spacing w:after="240"/>
      </w:pPr>
      <w:r w:rsidRPr="003F5E8F">
        <w:t>Kuznetsov, Y.G., Victoria, J.G., Robinson, W.E., Jr., McPherson, A., 2003. Atomic force microscopy investigation of human immunodeficiency virus (HIV) and HIV-infected lymphocytes. J Virol 77, 11896-11909.</w:t>
      </w:r>
    </w:p>
    <w:p w14:paraId="25A60C2C" w14:textId="77777777" w:rsidR="003F5E8F" w:rsidRPr="003F5E8F" w:rsidRDefault="003F5E8F" w:rsidP="003F5E8F">
      <w:pPr>
        <w:pStyle w:val="EndNoteBibliography"/>
        <w:spacing w:after="240"/>
      </w:pPr>
      <w:r w:rsidRPr="003F5E8F">
        <w:t>Li, S., Eghiaian, F., Sieben, C., Herrmann, A., Schaap, I.A., 2011. Bending and puncturing the influenza lipid envelope. Biophys J 100, 637-645.</w:t>
      </w:r>
    </w:p>
    <w:p w14:paraId="6A05A1C1" w14:textId="77777777" w:rsidR="003F5E8F" w:rsidRPr="003F5E8F" w:rsidRDefault="003F5E8F" w:rsidP="003F5E8F">
      <w:pPr>
        <w:pStyle w:val="EndNoteBibliography"/>
        <w:spacing w:after="240"/>
      </w:pPr>
      <w:r w:rsidRPr="003F5E8F">
        <w:t>Manole, V., Laurinmaki, P., Van Wyngaardt, W., Potgieter, C.A., Wright, I.M., Venter, G.J., van Dijk, A.A., Sewell, B.T., Butcher, S.J., 2012. Structural insight into African horsesickness virus infection. J Virol 86, 7858-7866.</w:t>
      </w:r>
    </w:p>
    <w:p w14:paraId="37F4967A" w14:textId="77777777" w:rsidR="003F5E8F" w:rsidRPr="003F5E8F" w:rsidRDefault="003F5E8F" w:rsidP="003F5E8F">
      <w:pPr>
        <w:pStyle w:val="EndNoteBibliography"/>
        <w:spacing w:after="240"/>
      </w:pPr>
      <w:r w:rsidRPr="003F5E8F">
        <w:t>Marchetti, M., Wuite, G., Roos, W.H., 2016. Atomic force microscopy observation and characterization of single virions and virus-like particles by nano-indentation. Curr Opin Virol 18, 82-88.</w:t>
      </w:r>
    </w:p>
    <w:p w14:paraId="00E9E2C9" w14:textId="77777777" w:rsidR="003F5E8F" w:rsidRPr="003F5E8F" w:rsidRDefault="003F5E8F" w:rsidP="003F5E8F">
      <w:pPr>
        <w:pStyle w:val="EndNoteBibliography"/>
        <w:spacing w:after="240"/>
      </w:pPr>
      <w:r w:rsidRPr="003F5E8F">
        <w:t>Michel, J.P., Ivanovska, I.L., Gibbons, M.M., Klug, W.S., Knobler, C.M., Wuite, G.J., Schmidt, C.F., 2006. Nanoindentation studies of full and empty viral capsids and the effects of capsid protein mutations on elasticity and strength. Proc Natl Acad Sci U S A 103, 6184-6189.</w:t>
      </w:r>
    </w:p>
    <w:p w14:paraId="54DB26E1" w14:textId="77777777" w:rsidR="003F5E8F" w:rsidRPr="003F5E8F" w:rsidRDefault="003F5E8F" w:rsidP="003F5E8F">
      <w:pPr>
        <w:pStyle w:val="EndNoteBibliography"/>
        <w:spacing w:after="240"/>
      </w:pPr>
      <w:r w:rsidRPr="003F5E8F">
        <w:t>Murakami, T., Ablan, S., Freed, E.O., Tanaka, Y., 2004. Regulation of human immunodeficiency virus type 1 Env-mediated membrane fusion by viral protease activity. J Virol 78, 1026-1031.</w:t>
      </w:r>
    </w:p>
    <w:p w14:paraId="6B245CD3" w14:textId="77777777" w:rsidR="003F5E8F" w:rsidRPr="003F5E8F" w:rsidRDefault="003F5E8F" w:rsidP="003F5E8F">
      <w:pPr>
        <w:pStyle w:val="EndNoteBibliography"/>
        <w:spacing w:after="240"/>
      </w:pPr>
      <w:r w:rsidRPr="003F5E8F">
        <w:lastRenderedPageBreak/>
        <w:t>Nasto, A., Ajdari, A., Lazarus, A., Vaziri, A., Reis, P.M., 2013. Localization of deformation in thin shells under indentation. Soft Matter 9.</w:t>
      </w:r>
    </w:p>
    <w:p w14:paraId="1641E49E" w14:textId="77777777" w:rsidR="003F5E8F" w:rsidRPr="003F5E8F" w:rsidRDefault="003F5E8F" w:rsidP="003F5E8F">
      <w:pPr>
        <w:pStyle w:val="EndNoteBibliography"/>
        <w:spacing w:after="240"/>
      </w:pPr>
      <w:r w:rsidRPr="003F5E8F">
        <w:t>Nooraei, S., Bahrulolum, H., Hoseini, Z.S., Katalani, C., Hajizade, A., Easton, A.J., Ahmadian, G., 2021. Virus-like particles: preparation, immunogenicity and their roles as nanovaccines and drug nanocarriers. J Nanobiotechnology 19, 59.</w:t>
      </w:r>
    </w:p>
    <w:p w14:paraId="19256201" w14:textId="77777777" w:rsidR="003F5E8F" w:rsidRPr="003F5E8F" w:rsidRDefault="003F5E8F" w:rsidP="003F5E8F">
      <w:pPr>
        <w:pStyle w:val="EndNoteBibliography"/>
        <w:spacing w:after="240"/>
      </w:pPr>
      <w:r w:rsidRPr="003F5E8F">
        <w:t>Pang, H.B., Hevroni, L., Kol, N., Eckert, D.M., Tsvitov, M., Kay, M.S., Rousso, I., 2013. Virion stiffness regulates immature HIV-1 entry. Retrovirology 10, 4.</w:t>
      </w:r>
    </w:p>
    <w:p w14:paraId="5F38D2DA" w14:textId="77777777" w:rsidR="003F5E8F" w:rsidRPr="003F5E8F" w:rsidRDefault="003F5E8F" w:rsidP="003F5E8F">
      <w:pPr>
        <w:pStyle w:val="EndNoteBibliography"/>
        <w:spacing w:after="240"/>
      </w:pPr>
      <w:r w:rsidRPr="003F5E8F">
        <w:t>Patel, S.I., 2015. Soluble Expression of Plasmodium falciparum Glutamine Synthetase and Three-Dimensional Structure by Single Particle Reconstruction, Department of Integrative Biomedical Sciences. University of Cape Town.</w:t>
      </w:r>
    </w:p>
    <w:p w14:paraId="316B3EB1" w14:textId="77777777" w:rsidR="003F5E8F" w:rsidRPr="003F5E8F" w:rsidRDefault="003F5E8F" w:rsidP="003F5E8F">
      <w:pPr>
        <w:pStyle w:val="EndNoteBibliography"/>
        <w:spacing w:after="240"/>
      </w:pPr>
      <w:r w:rsidRPr="003F5E8F">
        <w:t>Puente-Massaguer, E., Grau-Garcia, P., Strobl, F., Grabherr, R., Striedner, G., Lecina, M., Godia, F., 2021. Accelerating HIV-1 VLP production using stable High Five insect cell pools. Biotechnol J 16, e2000391.</w:t>
      </w:r>
    </w:p>
    <w:p w14:paraId="41E50FE6" w14:textId="77777777" w:rsidR="003F5E8F" w:rsidRPr="003F5E8F" w:rsidRDefault="003F5E8F" w:rsidP="003F5E8F">
      <w:pPr>
        <w:pStyle w:val="EndNoteBibliography"/>
        <w:spacing w:after="240"/>
      </w:pPr>
      <w:r w:rsidRPr="003F5E8F">
        <w:t>Radiom, M., Keys, T., Turgay, Y., Ali, A., Preet, S., Chesnov, S., Lutz-Bueno, V., Slack, E., Mezzenga, R., 2023. Mechanical tuning of virus-like particles. J Colloid Interface Sci 634, 963-971.</w:t>
      </w:r>
    </w:p>
    <w:p w14:paraId="375972E9" w14:textId="77777777" w:rsidR="003F5E8F" w:rsidRPr="003F5E8F" w:rsidRDefault="003F5E8F" w:rsidP="003F5E8F">
      <w:pPr>
        <w:pStyle w:val="EndNoteBibliography"/>
        <w:spacing w:after="240"/>
      </w:pPr>
      <w:r w:rsidRPr="003F5E8F">
        <w:t>Rodriguez-Espinosa, M.J., Rodriguez, J.M., Caston, J.R., de Pablo, P.J., 2023. Mechanical disassembly of human picobirnavirus like particles indicates that cargo retention is tuned by the RNA-coat protein interaction. Nanoscale Horiz 8, 1665-1676.</w:t>
      </w:r>
    </w:p>
    <w:p w14:paraId="1F69178C" w14:textId="77777777" w:rsidR="003F5E8F" w:rsidRPr="003F5E8F" w:rsidRDefault="003F5E8F" w:rsidP="003F5E8F">
      <w:pPr>
        <w:pStyle w:val="EndNoteBibliography"/>
        <w:spacing w:after="240"/>
      </w:pPr>
      <w:r w:rsidRPr="003F5E8F">
        <w:t>Rohovie, M.J., Nagasawa, M., Swartz, J.R., 2017. Virus-like particles: Next-generation nanoparticles for targeted therapeutic delivery. Bioeng Transl Med 2, 43-57.</w:t>
      </w:r>
    </w:p>
    <w:p w14:paraId="4716A079" w14:textId="77777777" w:rsidR="003F5E8F" w:rsidRPr="003F5E8F" w:rsidRDefault="003F5E8F" w:rsidP="003F5E8F">
      <w:pPr>
        <w:pStyle w:val="EndNoteBibliography"/>
        <w:spacing w:after="240"/>
      </w:pPr>
      <w:r w:rsidRPr="003F5E8F">
        <w:t>Roos, W.H., 2011. How to perform a nanoindentation experiment on a virus. Methods Mol Biol 783, 251-264.</w:t>
      </w:r>
    </w:p>
    <w:p w14:paraId="212DCC51" w14:textId="77777777" w:rsidR="003F5E8F" w:rsidRPr="003F5E8F" w:rsidRDefault="003F5E8F" w:rsidP="003F5E8F">
      <w:pPr>
        <w:pStyle w:val="EndNoteBibliography"/>
        <w:spacing w:after="240"/>
      </w:pPr>
      <w:r w:rsidRPr="003F5E8F">
        <w:t>Roos, W.H., Radtke, K., Kniesmeijer, E., Geertsema, H., Sodeik, B., Wuite, G.J., 2009. Scaffold expulsion and genome packaging trigger stabilization of herpes simplex virus capsids. Proc Natl Acad Sci U S A 106, 9673-9678.</w:t>
      </w:r>
    </w:p>
    <w:p w14:paraId="36D1B3D4" w14:textId="77777777" w:rsidR="003F5E8F" w:rsidRPr="003F5E8F" w:rsidRDefault="003F5E8F" w:rsidP="003F5E8F">
      <w:pPr>
        <w:pStyle w:val="EndNoteBibliography"/>
        <w:spacing w:after="240"/>
      </w:pPr>
      <w:r w:rsidRPr="003F5E8F">
        <w:t>Sakuragi, S., Goto, T., Sano, K., Morikawa, Y., 2002. HIV type 1 Gag virus-like particle budding from spheroplasts of Saccharomyces cerevisiae. Proc Natl Acad Sci U S A 99, 7956-7961.</w:t>
      </w:r>
    </w:p>
    <w:p w14:paraId="23AB09D1" w14:textId="77777777" w:rsidR="003F5E8F" w:rsidRPr="003F5E8F" w:rsidRDefault="003F5E8F" w:rsidP="003F5E8F">
      <w:pPr>
        <w:pStyle w:val="EndNoteBibliography"/>
        <w:spacing w:after="240"/>
      </w:pPr>
      <w:r w:rsidRPr="003F5E8F">
        <w:lastRenderedPageBreak/>
        <w:t>Schaap, I.A., Eghiaian, F., des Georges, A., Veigel, C., 2012. Effect of envelope proteins on the mechanical properties of influenza virus. J Biol Chem 287, 41078-41088.</w:t>
      </w:r>
    </w:p>
    <w:p w14:paraId="4E1F62F9" w14:textId="77777777" w:rsidR="003F5E8F" w:rsidRPr="003F5E8F" w:rsidRDefault="003F5E8F" w:rsidP="003F5E8F">
      <w:pPr>
        <w:pStyle w:val="EndNoteBibliography"/>
        <w:spacing w:after="240"/>
      </w:pPr>
      <w:r w:rsidRPr="003F5E8F">
        <w:t>Schumacher, J., Bacic, T., Staritzbichler, R., Daneschdar, M., Klamp, T., Arnold, P., Jagle, S., Tureci, O., Markl, J., Sahin, U., 2018. Enhanced stability of a chimeric hepatitis B core antigen virus-like-particle (HBcAg-VLP) by a C-terminal linker-hexahistidine-peptide. J Nanobiotechnology 16, 39.</w:t>
      </w:r>
    </w:p>
    <w:p w14:paraId="1AAA1D6B" w14:textId="77777777" w:rsidR="003F5E8F" w:rsidRPr="003F5E8F" w:rsidRDefault="003F5E8F" w:rsidP="003F5E8F">
      <w:pPr>
        <w:pStyle w:val="EndNoteBibliography"/>
        <w:spacing w:after="240"/>
      </w:pPr>
      <w:r w:rsidRPr="003F5E8F">
        <w:t>Sharma, S.K., de Val, N., Bale, S., Guenaga, J., Tran, K., Feng, Y., Dubrovskaya, V., Ward, A.B., Wyatt, R.T., 2015. Cleavage-independent HIV-1 Env trimers engineered as soluble native spike mimetics for vaccine design. Cell Rep 11, 539-550.</w:t>
      </w:r>
    </w:p>
    <w:p w14:paraId="293EB004" w14:textId="77777777" w:rsidR="003F5E8F" w:rsidRPr="003F5E8F" w:rsidRDefault="003F5E8F" w:rsidP="003F5E8F">
      <w:pPr>
        <w:pStyle w:val="EndNoteBibliography"/>
        <w:spacing w:after="240"/>
      </w:pPr>
      <w:r w:rsidRPr="003F5E8F">
        <w:t>Snijder, J., Ivanovska, I.L., Baclayon, M., Roos, W.H., Wuite, G.J., 2012. Probing the impact of loading rate on the mechanical properties of viral nanoparticles. Micron 43, 1343-1350.</w:t>
      </w:r>
    </w:p>
    <w:p w14:paraId="182A54F7" w14:textId="77777777" w:rsidR="003F5E8F" w:rsidRPr="003F5E8F" w:rsidRDefault="003F5E8F" w:rsidP="003F5E8F">
      <w:pPr>
        <w:pStyle w:val="EndNoteBibliography"/>
        <w:spacing w:after="240"/>
      </w:pPr>
      <w:r w:rsidRPr="003F5E8F">
        <w:t>Streltsov, D.R., Borisov, K.M., Kalinina, A.A., Muzafarov, A.M., 2023. Quantitative Elasticity Mapping of Submicron Silica Hollow Particles by PeakForce QNM AFM Mode. Nanomaterials (Basel) 13.</w:t>
      </w:r>
    </w:p>
    <w:p w14:paraId="45F24ADF" w14:textId="77777777" w:rsidR="003F5E8F" w:rsidRPr="003F5E8F" w:rsidRDefault="003F5E8F" w:rsidP="003F5E8F">
      <w:pPr>
        <w:pStyle w:val="EndNoteBibliography"/>
        <w:spacing w:after="240"/>
      </w:pPr>
      <w:r w:rsidRPr="003F5E8F">
        <w:t>Su, Y., Liu, B., Huang, Z., Teng, Z., Yang, L., Zhu, J., Huo, S., Liu, A., 2023. Virus-like particles nanoreactors: from catalysis towards bio-applications. J Mater Chem B 11, 9084-9098.</w:t>
      </w:r>
    </w:p>
    <w:p w14:paraId="2C5F098E" w14:textId="77777777" w:rsidR="003F5E8F" w:rsidRPr="003F5E8F" w:rsidRDefault="003F5E8F" w:rsidP="003F5E8F">
      <w:pPr>
        <w:pStyle w:val="EndNoteBibliography"/>
        <w:spacing w:after="240"/>
      </w:pPr>
      <w:r w:rsidRPr="003F5E8F">
        <w:t>Vahdat, M.M., Hemmati, F., Ghorbani, A., Rutkowska, D., Afsharifar, A., Eskandari, M.H., Rezaei, N., Niazi, A., 2021. Hepatitis B core-based virus-like particles: A platform for vaccine development in plants. Biotechnol Rep (Amst) 29, e00605.</w:t>
      </w:r>
    </w:p>
    <w:p w14:paraId="6CB47E70" w14:textId="77777777" w:rsidR="003F5E8F" w:rsidRPr="003F5E8F" w:rsidRDefault="003F5E8F" w:rsidP="003F5E8F">
      <w:pPr>
        <w:pStyle w:val="EndNoteBibliography"/>
        <w:spacing w:after="240"/>
      </w:pPr>
      <w:r w:rsidRPr="003F5E8F">
        <w:t>van Diepen, M.T., Chapman, R., Douglass, N., Galant, S., Moore, P.L., Margolin, E., Ximba, P., Morris, L., Rybicki, E.P., Williamson, A.L., 2019. Prime-Boost Immunizations with DNA, Modified Vaccinia Virus Ankara, and Protein-Based Vaccines Elicit Robust HIV-1 Tier 2 Neutralizing Antibodies against the CAP256 Superinfecting Virus. J Virol 93.</w:t>
      </w:r>
    </w:p>
    <w:p w14:paraId="4307886A" w14:textId="77777777" w:rsidR="003F5E8F" w:rsidRPr="003F5E8F" w:rsidRDefault="003F5E8F" w:rsidP="003F5E8F">
      <w:pPr>
        <w:pStyle w:val="EndNoteBibliography"/>
        <w:spacing w:after="240"/>
      </w:pPr>
      <w:r w:rsidRPr="003F5E8F">
        <w:t>Vishwakarma, P., Puri, S., Banerjee, M., Chang, C.Y., Chang, C.C., Chaudhuri, T.K., 2024. Deciphering the Thermal Stability of Bacteriophage MS2-Derived Virus-like Particle and Its Engineered Variant. ACS Biomater Sci Eng 10, 4812-4822.</w:t>
      </w:r>
    </w:p>
    <w:p w14:paraId="5FDE4659" w14:textId="77777777" w:rsidR="003F5E8F" w:rsidRPr="003F5E8F" w:rsidRDefault="003F5E8F" w:rsidP="003F5E8F">
      <w:pPr>
        <w:pStyle w:val="EndNoteBibliography"/>
        <w:spacing w:after="240"/>
      </w:pPr>
      <w:r w:rsidRPr="003F5E8F">
        <w:t>Voros, Z., Csik, G., Herenyi, L., Kellermayer, M.S., 2017. Stepwise reversible nanomechanical buckling in a viral capsid. Nanoscale 9, 1136-1143.</w:t>
      </w:r>
    </w:p>
    <w:p w14:paraId="55C77CD6" w14:textId="77777777" w:rsidR="003F5E8F" w:rsidRPr="003F5E8F" w:rsidRDefault="003F5E8F" w:rsidP="003F5E8F">
      <w:pPr>
        <w:pStyle w:val="EndNoteBibliography"/>
        <w:spacing w:after="240"/>
      </w:pPr>
      <w:r w:rsidRPr="003F5E8F">
        <w:t>Wang, J.W., Roden, R.B., 2013. Virus-like particles for the prevention of human papillomavirus-associated malignancies. Expert Rev Vaccines 12, 129-141.</w:t>
      </w:r>
    </w:p>
    <w:p w14:paraId="6DAB38C5" w14:textId="77777777" w:rsidR="003F5E8F" w:rsidRPr="003F5E8F" w:rsidRDefault="003F5E8F" w:rsidP="003F5E8F">
      <w:pPr>
        <w:pStyle w:val="EndNoteBibliography"/>
        <w:spacing w:after="240"/>
      </w:pPr>
      <w:r w:rsidRPr="003F5E8F">
        <w:lastRenderedPageBreak/>
        <w:t>Wubshet, A.K., Li, G.X., Li, Q., Dai, J.F., Ding, Y.Z., Zhou, L., Qu, M., Wang, Y., Ma, Z., Werid, G.M., Abera, B.H., Kebede, A.T., Sun, Y., Yin, X., Liu, Y., Jie, Z., 2024. Stability and integrity of self-assembled bovine parvovirus virus</w:t>
      </w:r>
      <w:r w:rsidRPr="003F5E8F">
        <w:rPr>
          <w:rFonts w:ascii="Cambria Math" w:hAnsi="Cambria Math" w:cs="Cambria Math"/>
        </w:rPr>
        <w:t>‑</w:t>
      </w:r>
      <w:r w:rsidRPr="003F5E8F">
        <w:t>like particles (BPV</w:t>
      </w:r>
      <w:r w:rsidRPr="003F5E8F">
        <w:rPr>
          <w:rFonts w:ascii="Cambria Math" w:hAnsi="Cambria Math" w:cs="Cambria Math"/>
        </w:rPr>
        <w:t>‑</w:t>
      </w:r>
      <w:r w:rsidRPr="003F5E8F">
        <w:t>VLPs) of VP2 and combination of VP1VP2 assisted by baculovirus-insect cell expression: a potential logistical platform for vaccine deployment. Virol J 21, 87.</w:t>
      </w:r>
    </w:p>
    <w:p w14:paraId="151620D5" w14:textId="77777777" w:rsidR="003F5E8F" w:rsidRPr="003F5E8F" w:rsidRDefault="003F5E8F" w:rsidP="003F5E8F">
      <w:pPr>
        <w:pStyle w:val="EndNoteBibliography"/>
        <w:spacing w:after="240"/>
      </w:pPr>
      <w:r w:rsidRPr="003F5E8F">
        <w:t>Wyma, D.J., Jiang, J., Shi, J., Zhou, J., Lineberger, J.E., Miller, M.D., Aiken, C., 2004. Coupling of human immunodeficiency virus type 1 fusion to virion maturation: a novel role of the gp41 cytoplasmic tail. J Virol 78, 3429-3435.</w:t>
      </w:r>
    </w:p>
    <w:p w14:paraId="3A699242" w14:textId="77777777" w:rsidR="003F5E8F" w:rsidRPr="003F5E8F" w:rsidRDefault="003F5E8F" w:rsidP="003F5E8F">
      <w:pPr>
        <w:pStyle w:val="EndNoteBibliography"/>
        <w:spacing w:after="240"/>
      </w:pPr>
      <w:r w:rsidRPr="003F5E8F">
        <w:t>Zandi, R., Dragnea, B., Travesset, A., Podgornik, R., 2020. On virus growth and form. Physics Reports 847, 1-102.</w:t>
      </w:r>
    </w:p>
    <w:p w14:paraId="0C6A02C7" w14:textId="77777777" w:rsidR="003F5E8F" w:rsidRPr="003F5E8F" w:rsidRDefault="003F5E8F" w:rsidP="003F5E8F">
      <w:pPr>
        <w:pStyle w:val="EndNoteBibliography"/>
        <w:spacing w:after="240"/>
      </w:pPr>
      <w:r w:rsidRPr="003F5E8F">
        <w:t>Zdanowicz, M., Chroboczek, J., 2016. Virus-like particles as drug delivery vectors. Acta Biochim Pol 63, 469-473.</w:t>
      </w:r>
    </w:p>
    <w:p w14:paraId="48621D8B" w14:textId="77777777" w:rsidR="003F5E8F" w:rsidRPr="003F5E8F" w:rsidRDefault="003F5E8F" w:rsidP="003F5E8F">
      <w:pPr>
        <w:pStyle w:val="EndNoteBibliography"/>
      </w:pPr>
      <w:r w:rsidRPr="003F5E8F">
        <w:t>Zhang, L., D'Acunzi, M., Kappl, M., Imhof, A., van Blaaderen, A., Butt, H.J., Graf, R., Vollmer, D., 2010. Tuning the mechanical properties of silica microcapsules. Phys Chem Chem Phys 12, 15392-15398.</w:t>
      </w:r>
    </w:p>
    <w:p w14:paraId="74C9516B" w14:textId="48A04ACB" w:rsidR="00986745" w:rsidRPr="00291C4A" w:rsidRDefault="00B940FC" w:rsidP="00775005">
      <w:pPr>
        <w:jc w:val="left"/>
      </w:pPr>
      <w:r w:rsidRPr="00291C4A">
        <w:fldChar w:fldCharType="end"/>
      </w:r>
    </w:p>
    <w:sectPr w:rsidR="00986745" w:rsidRPr="00291C4A" w:rsidSect="007B605B">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FDD2F8" w14:textId="77777777" w:rsidR="00735E38" w:rsidRPr="00291C4A" w:rsidRDefault="00735E38" w:rsidP="00A67023">
      <w:r w:rsidRPr="00291C4A">
        <w:separator/>
      </w:r>
    </w:p>
  </w:endnote>
  <w:endnote w:type="continuationSeparator" w:id="0">
    <w:p w14:paraId="5DF668ED" w14:textId="77777777" w:rsidR="00735E38" w:rsidRPr="00291C4A" w:rsidRDefault="00735E38" w:rsidP="00A67023">
      <w:r w:rsidRPr="00291C4A">
        <w:continuationSeparator/>
      </w:r>
    </w:p>
  </w:endnote>
  <w:endnote w:type="continuationNotice" w:id="1">
    <w:p w14:paraId="77708493" w14:textId="77777777" w:rsidR="00735E38" w:rsidRPr="00291C4A" w:rsidRDefault="00735E38" w:rsidP="00A670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7352231"/>
      <w:docPartObj>
        <w:docPartGallery w:val="Page Numbers (Bottom of Page)"/>
        <w:docPartUnique/>
      </w:docPartObj>
    </w:sdtPr>
    <w:sdtEndPr/>
    <w:sdtContent>
      <w:p w14:paraId="4370F708" w14:textId="3DFD588A" w:rsidR="00E25F95" w:rsidRPr="00291C4A" w:rsidRDefault="00E25F95" w:rsidP="00A40EED">
        <w:pPr>
          <w:pStyle w:val="Footer"/>
        </w:pPr>
        <w:r w:rsidRPr="00291C4A">
          <w:fldChar w:fldCharType="begin"/>
        </w:r>
        <w:r w:rsidRPr="00291C4A">
          <w:instrText xml:space="preserve"> PAGE   \* MERGEFORMAT </w:instrText>
        </w:r>
        <w:r w:rsidRPr="00291C4A">
          <w:fldChar w:fldCharType="separate"/>
        </w:r>
        <w:r w:rsidRPr="00291C4A">
          <w:t>2</w:t>
        </w:r>
        <w:r w:rsidRPr="00291C4A">
          <w:fldChar w:fldCharType="end"/>
        </w:r>
      </w:p>
    </w:sdtContent>
  </w:sdt>
  <w:p w14:paraId="7AD12B3F" w14:textId="77777777" w:rsidR="00E25F95" w:rsidRPr="00291C4A" w:rsidRDefault="00E25F95" w:rsidP="00D97D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BF9D52" w14:textId="77777777" w:rsidR="00735E38" w:rsidRPr="00291C4A" w:rsidRDefault="00735E38" w:rsidP="00A67023">
      <w:r w:rsidRPr="00291C4A">
        <w:separator/>
      </w:r>
    </w:p>
  </w:footnote>
  <w:footnote w:type="continuationSeparator" w:id="0">
    <w:p w14:paraId="0E1E53C8" w14:textId="77777777" w:rsidR="00735E38" w:rsidRPr="00291C4A" w:rsidRDefault="00735E38" w:rsidP="00A67023">
      <w:r w:rsidRPr="00291C4A">
        <w:continuationSeparator/>
      </w:r>
    </w:p>
  </w:footnote>
  <w:footnote w:type="continuationNotice" w:id="1">
    <w:p w14:paraId="359DCC1C" w14:textId="77777777" w:rsidR="00735E38" w:rsidRPr="00291C4A" w:rsidRDefault="00735E38" w:rsidP="00A6702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230D39"/>
    <w:multiLevelType w:val="hybridMultilevel"/>
    <w:tmpl w:val="D60AD034"/>
    <w:lvl w:ilvl="0" w:tplc="0E4CD910">
      <w:start w:val="1"/>
      <w:numFmt w:val="bullet"/>
      <w:lvlText w:val=""/>
      <w:lvlJc w:val="left"/>
      <w:pPr>
        <w:ind w:left="720" w:hanging="360"/>
      </w:pPr>
      <w:rPr>
        <w:rFonts w:ascii="Symbol" w:hAnsi="Symbol"/>
      </w:rPr>
    </w:lvl>
    <w:lvl w:ilvl="1" w:tplc="B94E8812">
      <w:start w:val="1"/>
      <w:numFmt w:val="bullet"/>
      <w:lvlText w:val=""/>
      <w:lvlJc w:val="left"/>
      <w:pPr>
        <w:ind w:left="720" w:hanging="360"/>
      </w:pPr>
      <w:rPr>
        <w:rFonts w:ascii="Symbol" w:hAnsi="Symbol"/>
      </w:rPr>
    </w:lvl>
    <w:lvl w:ilvl="2" w:tplc="B7F4941E">
      <w:start w:val="1"/>
      <w:numFmt w:val="bullet"/>
      <w:lvlText w:val=""/>
      <w:lvlJc w:val="left"/>
      <w:pPr>
        <w:ind w:left="720" w:hanging="360"/>
      </w:pPr>
      <w:rPr>
        <w:rFonts w:ascii="Symbol" w:hAnsi="Symbol"/>
      </w:rPr>
    </w:lvl>
    <w:lvl w:ilvl="3" w:tplc="F1A4CA14">
      <w:start w:val="1"/>
      <w:numFmt w:val="bullet"/>
      <w:lvlText w:val=""/>
      <w:lvlJc w:val="left"/>
      <w:pPr>
        <w:ind w:left="720" w:hanging="360"/>
      </w:pPr>
      <w:rPr>
        <w:rFonts w:ascii="Symbol" w:hAnsi="Symbol"/>
      </w:rPr>
    </w:lvl>
    <w:lvl w:ilvl="4" w:tplc="FCCA999A">
      <w:start w:val="1"/>
      <w:numFmt w:val="bullet"/>
      <w:lvlText w:val=""/>
      <w:lvlJc w:val="left"/>
      <w:pPr>
        <w:ind w:left="720" w:hanging="360"/>
      </w:pPr>
      <w:rPr>
        <w:rFonts w:ascii="Symbol" w:hAnsi="Symbol"/>
      </w:rPr>
    </w:lvl>
    <w:lvl w:ilvl="5" w:tplc="3B76836A">
      <w:start w:val="1"/>
      <w:numFmt w:val="bullet"/>
      <w:lvlText w:val=""/>
      <w:lvlJc w:val="left"/>
      <w:pPr>
        <w:ind w:left="720" w:hanging="360"/>
      </w:pPr>
      <w:rPr>
        <w:rFonts w:ascii="Symbol" w:hAnsi="Symbol"/>
      </w:rPr>
    </w:lvl>
    <w:lvl w:ilvl="6" w:tplc="0F440918">
      <w:start w:val="1"/>
      <w:numFmt w:val="bullet"/>
      <w:lvlText w:val=""/>
      <w:lvlJc w:val="left"/>
      <w:pPr>
        <w:ind w:left="720" w:hanging="360"/>
      </w:pPr>
      <w:rPr>
        <w:rFonts w:ascii="Symbol" w:hAnsi="Symbol"/>
      </w:rPr>
    </w:lvl>
    <w:lvl w:ilvl="7" w:tplc="4A7851BE">
      <w:start w:val="1"/>
      <w:numFmt w:val="bullet"/>
      <w:lvlText w:val=""/>
      <w:lvlJc w:val="left"/>
      <w:pPr>
        <w:ind w:left="720" w:hanging="360"/>
      </w:pPr>
      <w:rPr>
        <w:rFonts w:ascii="Symbol" w:hAnsi="Symbol"/>
      </w:rPr>
    </w:lvl>
    <w:lvl w:ilvl="8" w:tplc="5F9EA8D6">
      <w:start w:val="1"/>
      <w:numFmt w:val="bullet"/>
      <w:lvlText w:val=""/>
      <w:lvlJc w:val="left"/>
      <w:pPr>
        <w:ind w:left="720" w:hanging="360"/>
      </w:pPr>
      <w:rPr>
        <w:rFonts w:ascii="Symbol" w:hAnsi="Symbol"/>
      </w:rPr>
    </w:lvl>
  </w:abstractNum>
  <w:abstractNum w:abstractNumId="1" w15:restartNumberingAfterBreak="0">
    <w:nsid w:val="19C24BA4"/>
    <w:multiLevelType w:val="hybridMultilevel"/>
    <w:tmpl w:val="39EEE134"/>
    <w:lvl w:ilvl="0" w:tplc="18222CB0">
      <w:start w:val="1"/>
      <w:numFmt w:val="lowerLetter"/>
      <w:lvlText w:val="%1)"/>
      <w:lvlJc w:val="left"/>
      <w:pPr>
        <w:ind w:left="1020" w:hanging="360"/>
      </w:pPr>
    </w:lvl>
    <w:lvl w:ilvl="1" w:tplc="D2CEDC58">
      <w:start w:val="1"/>
      <w:numFmt w:val="lowerLetter"/>
      <w:lvlText w:val="%2)"/>
      <w:lvlJc w:val="left"/>
      <w:pPr>
        <w:ind w:left="1020" w:hanging="360"/>
      </w:pPr>
    </w:lvl>
    <w:lvl w:ilvl="2" w:tplc="BEA8EEDC">
      <w:start w:val="1"/>
      <w:numFmt w:val="lowerLetter"/>
      <w:lvlText w:val="%3)"/>
      <w:lvlJc w:val="left"/>
      <w:pPr>
        <w:ind w:left="1020" w:hanging="360"/>
      </w:pPr>
    </w:lvl>
    <w:lvl w:ilvl="3" w:tplc="3388469C">
      <w:start w:val="1"/>
      <w:numFmt w:val="lowerLetter"/>
      <w:lvlText w:val="%4)"/>
      <w:lvlJc w:val="left"/>
      <w:pPr>
        <w:ind w:left="1020" w:hanging="360"/>
      </w:pPr>
    </w:lvl>
    <w:lvl w:ilvl="4" w:tplc="2D4E729C">
      <w:start w:val="1"/>
      <w:numFmt w:val="lowerLetter"/>
      <w:lvlText w:val="%5)"/>
      <w:lvlJc w:val="left"/>
      <w:pPr>
        <w:ind w:left="1020" w:hanging="360"/>
      </w:pPr>
    </w:lvl>
    <w:lvl w:ilvl="5" w:tplc="56EC0420">
      <w:start w:val="1"/>
      <w:numFmt w:val="lowerLetter"/>
      <w:lvlText w:val="%6)"/>
      <w:lvlJc w:val="left"/>
      <w:pPr>
        <w:ind w:left="1020" w:hanging="360"/>
      </w:pPr>
    </w:lvl>
    <w:lvl w:ilvl="6" w:tplc="B3926A12">
      <w:start w:val="1"/>
      <w:numFmt w:val="lowerLetter"/>
      <w:lvlText w:val="%7)"/>
      <w:lvlJc w:val="left"/>
      <w:pPr>
        <w:ind w:left="1020" w:hanging="360"/>
      </w:pPr>
    </w:lvl>
    <w:lvl w:ilvl="7" w:tplc="94E49C20">
      <w:start w:val="1"/>
      <w:numFmt w:val="lowerLetter"/>
      <w:lvlText w:val="%8)"/>
      <w:lvlJc w:val="left"/>
      <w:pPr>
        <w:ind w:left="1020" w:hanging="360"/>
      </w:pPr>
    </w:lvl>
    <w:lvl w:ilvl="8" w:tplc="E72ADA74">
      <w:start w:val="1"/>
      <w:numFmt w:val="lowerLetter"/>
      <w:lvlText w:val="%9)"/>
      <w:lvlJc w:val="left"/>
      <w:pPr>
        <w:ind w:left="1020" w:hanging="360"/>
      </w:pPr>
    </w:lvl>
  </w:abstractNum>
  <w:abstractNum w:abstractNumId="2" w15:restartNumberingAfterBreak="0">
    <w:nsid w:val="1A184BFF"/>
    <w:multiLevelType w:val="hybridMultilevel"/>
    <w:tmpl w:val="666A7A94"/>
    <w:lvl w:ilvl="0" w:tplc="F752AF52">
      <w:start w:val="1"/>
      <w:numFmt w:val="bullet"/>
      <w:lvlText w:val=""/>
      <w:lvlJc w:val="left"/>
      <w:pPr>
        <w:ind w:left="720" w:hanging="360"/>
      </w:pPr>
      <w:rPr>
        <w:rFonts w:ascii="Symbol" w:hAnsi="Symbol"/>
      </w:rPr>
    </w:lvl>
    <w:lvl w:ilvl="1" w:tplc="67A6E6F0">
      <w:start w:val="1"/>
      <w:numFmt w:val="bullet"/>
      <w:lvlText w:val=""/>
      <w:lvlJc w:val="left"/>
      <w:pPr>
        <w:ind w:left="720" w:hanging="360"/>
      </w:pPr>
      <w:rPr>
        <w:rFonts w:ascii="Symbol" w:hAnsi="Symbol"/>
      </w:rPr>
    </w:lvl>
    <w:lvl w:ilvl="2" w:tplc="08700AA2">
      <w:start w:val="1"/>
      <w:numFmt w:val="bullet"/>
      <w:lvlText w:val=""/>
      <w:lvlJc w:val="left"/>
      <w:pPr>
        <w:ind w:left="720" w:hanging="360"/>
      </w:pPr>
      <w:rPr>
        <w:rFonts w:ascii="Symbol" w:hAnsi="Symbol"/>
      </w:rPr>
    </w:lvl>
    <w:lvl w:ilvl="3" w:tplc="3A0AE56A">
      <w:start w:val="1"/>
      <w:numFmt w:val="bullet"/>
      <w:lvlText w:val=""/>
      <w:lvlJc w:val="left"/>
      <w:pPr>
        <w:ind w:left="720" w:hanging="360"/>
      </w:pPr>
      <w:rPr>
        <w:rFonts w:ascii="Symbol" w:hAnsi="Symbol"/>
      </w:rPr>
    </w:lvl>
    <w:lvl w:ilvl="4" w:tplc="D3423118">
      <w:start w:val="1"/>
      <w:numFmt w:val="bullet"/>
      <w:lvlText w:val=""/>
      <w:lvlJc w:val="left"/>
      <w:pPr>
        <w:ind w:left="720" w:hanging="360"/>
      </w:pPr>
      <w:rPr>
        <w:rFonts w:ascii="Symbol" w:hAnsi="Symbol"/>
      </w:rPr>
    </w:lvl>
    <w:lvl w:ilvl="5" w:tplc="BB0C450A">
      <w:start w:val="1"/>
      <w:numFmt w:val="bullet"/>
      <w:lvlText w:val=""/>
      <w:lvlJc w:val="left"/>
      <w:pPr>
        <w:ind w:left="720" w:hanging="360"/>
      </w:pPr>
      <w:rPr>
        <w:rFonts w:ascii="Symbol" w:hAnsi="Symbol"/>
      </w:rPr>
    </w:lvl>
    <w:lvl w:ilvl="6" w:tplc="17A0A5B6">
      <w:start w:val="1"/>
      <w:numFmt w:val="bullet"/>
      <w:lvlText w:val=""/>
      <w:lvlJc w:val="left"/>
      <w:pPr>
        <w:ind w:left="720" w:hanging="360"/>
      </w:pPr>
      <w:rPr>
        <w:rFonts w:ascii="Symbol" w:hAnsi="Symbol"/>
      </w:rPr>
    </w:lvl>
    <w:lvl w:ilvl="7" w:tplc="B5109FD8">
      <w:start w:val="1"/>
      <w:numFmt w:val="bullet"/>
      <w:lvlText w:val=""/>
      <w:lvlJc w:val="left"/>
      <w:pPr>
        <w:ind w:left="720" w:hanging="360"/>
      </w:pPr>
      <w:rPr>
        <w:rFonts w:ascii="Symbol" w:hAnsi="Symbol"/>
      </w:rPr>
    </w:lvl>
    <w:lvl w:ilvl="8" w:tplc="C90C6426">
      <w:start w:val="1"/>
      <w:numFmt w:val="bullet"/>
      <w:lvlText w:val=""/>
      <w:lvlJc w:val="left"/>
      <w:pPr>
        <w:ind w:left="720" w:hanging="360"/>
      </w:pPr>
      <w:rPr>
        <w:rFonts w:ascii="Symbol" w:hAnsi="Symbol"/>
      </w:rPr>
    </w:lvl>
  </w:abstractNum>
  <w:abstractNum w:abstractNumId="3" w15:restartNumberingAfterBreak="0">
    <w:nsid w:val="1DEA4B6B"/>
    <w:multiLevelType w:val="hybridMultilevel"/>
    <w:tmpl w:val="F96C4BE6"/>
    <w:lvl w:ilvl="0" w:tplc="290AC5D0">
      <w:start w:val="1"/>
      <w:numFmt w:val="bullet"/>
      <w:lvlText w:val=""/>
      <w:lvlJc w:val="left"/>
      <w:pPr>
        <w:ind w:left="720" w:hanging="360"/>
      </w:pPr>
      <w:rPr>
        <w:rFonts w:ascii="Symbol" w:hAnsi="Symbol"/>
      </w:rPr>
    </w:lvl>
    <w:lvl w:ilvl="1" w:tplc="39B2E49C">
      <w:start w:val="1"/>
      <w:numFmt w:val="bullet"/>
      <w:lvlText w:val=""/>
      <w:lvlJc w:val="left"/>
      <w:pPr>
        <w:ind w:left="720" w:hanging="360"/>
      </w:pPr>
      <w:rPr>
        <w:rFonts w:ascii="Symbol" w:hAnsi="Symbol"/>
      </w:rPr>
    </w:lvl>
    <w:lvl w:ilvl="2" w:tplc="D500F3CA">
      <w:start w:val="1"/>
      <w:numFmt w:val="bullet"/>
      <w:lvlText w:val=""/>
      <w:lvlJc w:val="left"/>
      <w:pPr>
        <w:ind w:left="720" w:hanging="360"/>
      </w:pPr>
      <w:rPr>
        <w:rFonts w:ascii="Symbol" w:hAnsi="Symbol"/>
      </w:rPr>
    </w:lvl>
    <w:lvl w:ilvl="3" w:tplc="1C380A66">
      <w:start w:val="1"/>
      <w:numFmt w:val="bullet"/>
      <w:lvlText w:val=""/>
      <w:lvlJc w:val="left"/>
      <w:pPr>
        <w:ind w:left="720" w:hanging="360"/>
      </w:pPr>
      <w:rPr>
        <w:rFonts w:ascii="Symbol" w:hAnsi="Symbol"/>
      </w:rPr>
    </w:lvl>
    <w:lvl w:ilvl="4" w:tplc="41F4BD52">
      <w:start w:val="1"/>
      <w:numFmt w:val="bullet"/>
      <w:lvlText w:val=""/>
      <w:lvlJc w:val="left"/>
      <w:pPr>
        <w:ind w:left="720" w:hanging="360"/>
      </w:pPr>
      <w:rPr>
        <w:rFonts w:ascii="Symbol" w:hAnsi="Symbol"/>
      </w:rPr>
    </w:lvl>
    <w:lvl w:ilvl="5" w:tplc="9B860E86">
      <w:start w:val="1"/>
      <w:numFmt w:val="bullet"/>
      <w:lvlText w:val=""/>
      <w:lvlJc w:val="left"/>
      <w:pPr>
        <w:ind w:left="720" w:hanging="360"/>
      </w:pPr>
      <w:rPr>
        <w:rFonts w:ascii="Symbol" w:hAnsi="Symbol"/>
      </w:rPr>
    </w:lvl>
    <w:lvl w:ilvl="6" w:tplc="A0A2F384">
      <w:start w:val="1"/>
      <w:numFmt w:val="bullet"/>
      <w:lvlText w:val=""/>
      <w:lvlJc w:val="left"/>
      <w:pPr>
        <w:ind w:left="720" w:hanging="360"/>
      </w:pPr>
      <w:rPr>
        <w:rFonts w:ascii="Symbol" w:hAnsi="Symbol"/>
      </w:rPr>
    </w:lvl>
    <w:lvl w:ilvl="7" w:tplc="A37AEBEE">
      <w:start w:val="1"/>
      <w:numFmt w:val="bullet"/>
      <w:lvlText w:val=""/>
      <w:lvlJc w:val="left"/>
      <w:pPr>
        <w:ind w:left="720" w:hanging="360"/>
      </w:pPr>
      <w:rPr>
        <w:rFonts w:ascii="Symbol" w:hAnsi="Symbol"/>
      </w:rPr>
    </w:lvl>
    <w:lvl w:ilvl="8" w:tplc="CFF44DC6">
      <w:start w:val="1"/>
      <w:numFmt w:val="bullet"/>
      <w:lvlText w:val=""/>
      <w:lvlJc w:val="left"/>
      <w:pPr>
        <w:ind w:left="720" w:hanging="360"/>
      </w:pPr>
      <w:rPr>
        <w:rFonts w:ascii="Symbol" w:hAnsi="Symbol"/>
      </w:rPr>
    </w:lvl>
  </w:abstractNum>
  <w:abstractNum w:abstractNumId="4" w15:restartNumberingAfterBreak="0">
    <w:nsid w:val="2B5E732F"/>
    <w:multiLevelType w:val="hybridMultilevel"/>
    <w:tmpl w:val="3E84A7F8"/>
    <w:lvl w:ilvl="0" w:tplc="8856D95A">
      <w:start w:val="1"/>
      <w:numFmt w:val="bullet"/>
      <w:lvlText w:val=""/>
      <w:lvlJc w:val="left"/>
      <w:pPr>
        <w:ind w:left="720" w:hanging="360"/>
      </w:pPr>
      <w:rPr>
        <w:rFonts w:ascii="Symbol" w:hAnsi="Symbol"/>
      </w:rPr>
    </w:lvl>
    <w:lvl w:ilvl="1" w:tplc="D5AA5F68">
      <w:start w:val="1"/>
      <w:numFmt w:val="bullet"/>
      <w:lvlText w:val=""/>
      <w:lvlJc w:val="left"/>
      <w:pPr>
        <w:ind w:left="720" w:hanging="360"/>
      </w:pPr>
      <w:rPr>
        <w:rFonts w:ascii="Symbol" w:hAnsi="Symbol"/>
      </w:rPr>
    </w:lvl>
    <w:lvl w:ilvl="2" w:tplc="99C46580">
      <w:start w:val="1"/>
      <w:numFmt w:val="bullet"/>
      <w:lvlText w:val=""/>
      <w:lvlJc w:val="left"/>
      <w:pPr>
        <w:ind w:left="720" w:hanging="360"/>
      </w:pPr>
      <w:rPr>
        <w:rFonts w:ascii="Symbol" w:hAnsi="Symbol"/>
      </w:rPr>
    </w:lvl>
    <w:lvl w:ilvl="3" w:tplc="6B38C1F6">
      <w:start w:val="1"/>
      <w:numFmt w:val="bullet"/>
      <w:lvlText w:val=""/>
      <w:lvlJc w:val="left"/>
      <w:pPr>
        <w:ind w:left="720" w:hanging="360"/>
      </w:pPr>
      <w:rPr>
        <w:rFonts w:ascii="Symbol" w:hAnsi="Symbol"/>
      </w:rPr>
    </w:lvl>
    <w:lvl w:ilvl="4" w:tplc="80EEAC74">
      <w:start w:val="1"/>
      <w:numFmt w:val="bullet"/>
      <w:lvlText w:val=""/>
      <w:lvlJc w:val="left"/>
      <w:pPr>
        <w:ind w:left="720" w:hanging="360"/>
      </w:pPr>
      <w:rPr>
        <w:rFonts w:ascii="Symbol" w:hAnsi="Symbol"/>
      </w:rPr>
    </w:lvl>
    <w:lvl w:ilvl="5" w:tplc="57BE68E0">
      <w:start w:val="1"/>
      <w:numFmt w:val="bullet"/>
      <w:lvlText w:val=""/>
      <w:lvlJc w:val="left"/>
      <w:pPr>
        <w:ind w:left="720" w:hanging="360"/>
      </w:pPr>
      <w:rPr>
        <w:rFonts w:ascii="Symbol" w:hAnsi="Symbol"/>
      </w:rPr>
    </w:lvl>
    <w:lvl w:ilvl="6" w:tplc="E1AC35F4">
      <w:start w:val="1"/>
      <w:numFmt w:val="bullet"/>
      <w:lvlText w:val=""/>
      <w:lvlJc w:val="left"/>
      <w:pPr>
        <w:ind w:left="720" w:hanging="360"/>
      </w:pPr>
      <w:rPr>
        <w:rFonts w:ascii="Symbol" w:hAnsi="Symbol"/>
      </w:rPr>
    </w:lvl>
    <w:lvl w:ilvl="7" w:tplc="5D8AE214">
      <w:start w:val="1"/>
      <w:numFmt w:val="bullet"/>
      <w:lvlText w:val=""/>
      <w:lvlJc w:val="left"/>
      <w:pPr>
        <w:ind w:left="720" w:hanging="360"/>
      </w:pPr>
      <w:rPr>
        <w:rFonts w:ascii="Symbol" w:hAnsi="Symbol"/>
      </w:rPr>
    </w:lvl>
    <w:lvl w:ilvl="8" w:tplc="C5C6BB48">
      <w:start w:val="1"/>
      <w:numFmt w:val="bullet"/>
      <w:lvlText w:val=""/>
      <w:lvlJc w:val="left"/>
      <w:pPr>
        <w:ind w:left="720" w:hanging="360"/>
      </w:pPr>
      <w:rPr>
        <w:rFonts w:ascii="Symbol" w:hAnsi="Symbol"/>
      </w:rPr>
    </w:lvl>
  </w:abstractNum>
  <w:abstractNum w:abstractNumId="5" w15:restartNumberingAfterBreak="0">
    <w:nsid w:val="2C9E7139"/>
    <w:multiLevelType w:val="hybridMultilevel"/>
    <w:tmpl w:val="D382D74C"/>
    <w:lvl w:ilvl="0" w:tplc="2564D94A">
      <w:start w:val="1"/>
      <w:numFmt w:val="decimal"/>
      <w:lvlText w:val="%1)"/>
      <w:lvlJc w:val="left"/>
      <w:pPr>
        <w:ind w:left="720" w:hanging="360"/>
      </w:pPr>
    </w:lvl>
    <w:lvl w:ilvl="1" w:tplc="94C6F430">
      <w:start w:val="1"/>
      <w:numFmt w:val="decimal"/>
      <w:lvlText w:val="%2)"/>
      <w:lvlJc w:val="left"/>
      <w:pPr>
        <w:ind w:left="720" w:hanging="360"/>
      </w:pPr>
    </w:lvl>
    <w:lvl w:ilvl="2" w:tplc="7952B132">
      <w:start w:val="1"/>
      <w:numFmt w:val="decimal"/>
      <w:lvlText w:val="%3)"/>
      <w:lvlJc w:val="left"/>
      <w:pPr>
        <w:ind w:left="720" w:hanging="360"/>
      </w:pPr>
    </w:lvl>
    <w:lvl w:ilvl="3" w:tplc="36A23DD0">
      <w:start w:val="1"/>
      <w:numFmt w:val="decimal"/>
      <w:lvlText w:val="%4)"/>
      <w:lvlJc w:val="left"/>
      <w:pPr>
        <w:ind w:left="720" w:hanging="360"/>
      </w:pPr>
    </w:lvl>
    <w:lvl w:ilvl="4" w:tplc="E528AD70">
      <w:start w:val="1"/>
      <w:numFmt w:val="decimal"/>
      <w:lvlText w:val="%5)"/>
      <w:lvlJc w:val="left"/>
      <w:pPr>
        <w:ind w:left="720" w:hanging="360"/>
      </w:pPr>
    </w:lvl>
    <w:lvl w:ilvl="5" w:tplc="3174898A">
      <w:start w:val="1"/>
      <w:numFmt w:val="decimal"/>
      <w:lvlText w:val="%6)"/>
      <w:lvlJc w:val="left"/>
      <w:pPr>
        <w:ind w:left="720" w:hanging="360"/>
      </w:pPr>
    </w:lvl>
    <w:lvl w:ilvl="6" w:tplc="D346BFA0">
      <w:start w:val="1"/>
      <w:numFmt w:val="decimal"/>
      <w:lvlText w:val="%7)"/>
      <w:lvlJc w:val="left"/>
      <w:pPr>
        <w:ind w:left="720" w:hanging="360"/>
      </w:pPr>
    </w:lvl>
    <w:lvl w:ilvl="7" w:tplc="06E628DC">
      <w:start w:val="1"/>
      <w:numFmt w:val="decimal"/>
      <w:lvlText w:val="%8)"/>
      <w:lvlJc w:val="left"/>
      <w:pPr>
        <w:ind w:left="720" w:hanging="360"/>
      </w:pPr>
    </w:lvl>
    <w:lvl w:ilvl="8" w:tplc="CC3A4C40">
      <w:start w:val="1"/>
      <w:numFmt w:val="decimal"/>
      <w:lvlText w:val="%9)"/>
      <w:lvlJc w:val="left"/>
      <w:pPr>
        <w:ind w:left="720" w:hanging="360"/>
      </w:pPr>
    </w:lvl>
  </w:abstractNum>
  <w:abstractNum w:abstractNumId="6" w15:restartNumberingAfterBreak="0">
    <w:nsid w:val="36517941"/>
    <w:multiLevelType w:val="hybridMultilevel"/>
    <w:tmpl w:val="2774EDAC"/>
    <w:lvl w:ilvl="0" w:tplc="7BC26592">
      <w:start w:val="1"/>
      <w:numFmt w:val="bullet"/>
      <w:lvlText w:val=""/>
      <w:lvlJc w:val="left"/>
      <w:pPr>
        <w:ind w:left="720" w:hanging="360"/>
      </w:pPr>
      <w:rPr>
        <w:rFonts w:ascii="Symbol" w:hAnsi="Symbol"/>
      </w:rPr>
    </w:lvl>
    <w:lvl w:ilvl="1" w:tplc="23FE3790">
      <w:start w:val="1"/>
      <w:numFmt w:val="bullet"/>
      <w:lvlText w:val=""/>
      <w:lvlJc w:val="left"/>
      <w:pPr>
        <w:ind w:left="720" w:hanging="360"/>
      </w:pPr>
      <w:rPr>
        <w:rFonts w:ascii="Symbol" w:hAnsi="Symbol"/>
      </w:rPr>
    </w:lvl>
    <w:lvl w:ilvl="2" w:tplc="0A9C3FEA">
      <w:start w:val="1"/>
      <w:numFmt w:val="bullet"/>
      <w:lvlText w:val=""/>
      <w:lvlJc w:val="left"/>
      <w:pPr>
        <w:ind w:left="720" w:hanging="360"/>
      </w:pPr>
      <w:rPr>
        <w:rFonts w:ascii="Symbol" w:hAnsi="Symbol"/>
      </w:rPr>
    </w:lvl>
    <w:lvl w:ilvl="3" w:tplc="8524394C">
      <w:start w:val="1"/>
      <w:numFmt w:val="bullet"/>
      <w:lvlText w:val=""/>
      <w:lvlJc w:val="left"/>
      <w:pPr>
        <w:ind w:left="720" w:hanging="360"/>
      </w:pPr>
      <w:rPr>
        <w:rFonts w:ascii="Symbol" w:hAnsi="Symbol"/>
      </w:rPr>
    </w:lvl>
    <w:lvl w:ilvl="4" w:tplc="AB321EA4">
      <w:start w:val="1"/>
      <w:numFmt w:val="bullet"/>
      <w:lvlText w:val=""/>
      <w:lvlJc w:val="left"/>
      <w:pPr>
        <w:ind w:left="720" w:hanging="360"/>
      </w:pPr>
      <w:rPr>
        <w:rFonts w:ascii="Symbol" w:hAnsi="Symbol"/>
      </w:rPr>
    </w:lvl>
    <w:lvl w:ilvl="5" w:tplc="F94C5F90">
      <w:start w:val="1"/>
      <w:numFmt w:val="bullet"/>
      <w:lvlText w:val=""/>
      <w:lvlJc w:val="left"/>
      <w:pPr>
        <w:ind w:left="720" w:hanging="360"/>
      </w:pPr>
      <w:rPr>
        <w:rFonts w:ascii="Symbol" w:hAnsi="Symbol"/>
      </w:rPr>
    </w:lvl>
    <w:lvl w:ilvl="6" w:tplc="8FC871E4">
      <w:start w:val="1"/>
      <w:numFmt w:val="bullet"/>
      <w:lvlText w:val=""/>
      <w:lvlJc w:val="left"/>
      <w:pPr>
        <w:ind w:left="720" w:hanging="360"/>
      </w:pPr>
      <w:rPr>
        <w:rFonts w:ascii="Symbol" w:hAnsi="Symbol"/>
      </w:rPr>
    </w:lvl>
    <w:lvl w:ilvl="7" w:tplc="CC488264">
      <w:start w:val="1"/>
      <w:numFmt w:val="bullet"/>
      <w:lvlText w:val=""/>
      <w:lvlJc w:val="left"/>
      <w:pPr>
        <w:ind w:left="720" w:hanging="360"/>
      </w:pPr>
      <w:rPr>
        <w:rFonts w:ascii="Symbol" w:hAnsi="Symbol"/>
      </w:rPr>
    </w:lvl>
    <w:lvl w:ilvl="8" w:tplc="B6D46F9A">
      <w:start w:val="1"/>
      <w:numFmt w:val="bullet"/>
      <w:lvlText w:val=""/>
      <w:lvlJc w:val="left"/>
      <w:pPr>
        <w:ind w:left="720" w:hanging="360"/>
      </w:pPr>
      <w:rPr>
        <w:rFonts w:ascii="Symbol" w:hAnsi="Symbol"/>
      </w:rPr>
    </w:lvl>
  </w:abstractNum>
  <w:abstractNum w:abstractNumId="7" w15:restartNumberingAfterBreak="0">
    <w:nsid w:val="40704FBF"/>
    <w:multiLevelType w:val="hybridMultilevel"/>
    <w:tmpl w:val="3E28E610"/>
    <w:lvl w:ilvl="0" w:tplc="A1C4675C">
      <w:start w:val="1"/>
      <w:numFmt w:val="bullet"/>
      <w:lvlText w:val=""/>
      <w:lvlJc w:val="left"/>
      <w:pPr>
        <w:ind w:left="720" w:hanging="360"/>
      </w:pPr>
      <w:rPr>
        <w:rFonts w:ascii="Symbol" w:hAnsi="Symbol"/>
      </w:rPr>
    </w:lvl>
    <w:lvl w:ilvl="1" w:tplc="AA4463B6">
      <w:start w:val="1"/>
      <w:numFmt w:val="bullet"/>
      <w:lvlText w:val=""/>
      <w:lvlJc w:val="left"/>
      <w:pPr>
        <w:ind w:left="720" w:hanging="360"/>
      </w:pPr>
      <w:rPr>
        <w:rFonts w:ascii="Symbol" w:hAnsi="Symbol"/>
      </w:rPr>
    </w:lvl>
    <w:lvl w:ilvl="2" w:tplc="C13A58D0">
      <w:start w:val="1"/>
      <w:numFmt w:val="bullet"/>
      <w:lvlText w:val=""/>
      <w:lvlJc w:val="left"/>
      <w:pPr>
        <w:ind w:left="720" w:hanging="360"/>
      </w:pPr>
      <w:rPr>
        <w:rFonts w:ascii="Symbol" w:hAnsi="Symbol"/>
      </w:rPr>
    </w:lvl>
    <w:lvl w:ilvl="3" w:tplc="81983C9E">
      <w:start w:val="1"/>
      <w:numFmt w:val="bullet"/>
      <w:lvlText w:val=""/>
      <w:lvlJc w:val="left"/>
      <w:pPr>
        <w:ind w:left="720" w:hanging="360"/>
      </w:pPr>
      <w:rPr>
        <w:rFonts w:ascii="Symbol" w:hAnsi="Symbol"/>
      </w:rPr>
    </w:lvl>
    <w:lvl w:ilvl="4" w:tplc="D32248EE">
      <w:start w:val="1"/>
      <w:numFmt w:val="bullet"/>
      <w:lvlText w:val=""/>
      <w:lvlJc w:val="left"/>
      <w:pPr>
        <w:ind w:left="720" w:hanging="360"/>
      </w:pPr>
      <w:rPr>
        <w:rFonts w:ascii="Symbol" w:hAnsi="Symbol"/>
      </w:rPr>
    </w:lvl>
    <w:lvl w:ilvl="5" w:tplc="496ABBD4">
      <w:start w:val="1"/>
      <w:numFmt w:val="bullet"/>
      <w:lvlText w:val=""/>
      <w:lvlJc w:val="left"/>
      <w:pPr>
        <w:ind w:left="720" w:hanging="360"/>
      </w:pPr>
      <w:rPr>
        <w:rFonts w:ascii="Symbol" w:hAnsi="Symbol"/>
      </w:rPr>
    </w:lvl>
    <w:lvl w:ilvl="6" w:tplc="62A0171A">
      <w:start w:val="1"/>
      <w:numFmt w:val="bullet"/>
      <w:lvlText w:val=""/>
      <w:lvlJc w:val="left"/>
      <w:pPr>
        <w:ind w:left="720" w:hanging="360"/>
      </w:pPr>
      <w:rPr>
        <w:rFonts w:ascii="Symbol" w:hAnsi="Symbol"/>
      </w:rPr>
    </w:lvl>
    <w:lvl w:ilvl="7" w:tplc="8C1477BE">
      <w:start w:val="1"/>
      <w:numFmt w:val="bullet"/>
      <w:lvlText w:val=""/>
      <w:lvlJc w:val="left"/>
      <w:pPr>
        <w:ind w:left="720" w:hanging="360"/>
      </w:pPr>
      <w:rPr>
        <w:rFonts w:ascii="Symbol" w:hAnsi="Symbol"/>
      </w:rPr>
    </w:lvl>
    <w:lvl w:ilvl="8" w:tplc="3DE03FF8">
      <w:start w:val="1"/>
      <w:numFmt w:val="bullet"/>
      <w:lvlText w:val=""/>
      <w:lvlJc w:val="left"/>
      <w:pPr>
        <w:ind w:left="720" w:hanging="360"/>
      </w:pPr>
      <w:rPr>
        <w:rFonts w:ascii="Symbol" w:hAnsi="Symbol"/>
      </w:rPr>
    </w:lvl>
  </w:abstractNum>
  <w:abstractNum w:abstractNumId="8" w15:restartNumberingAfterBreak="0">
    <w:nsid w:val="5D316CE3"/>
    <w:multiLevelType w:val="hybridMultilevel"/>
    <w:tmpl w:val="2B2466CE"/>
    <w:lvl w:ilvl="0" w:tplc="48B227C8">
      <w:start w:val="1"/>
      <w:numFmt w:val="decimal"/>
      <w:lvlText w:val="%1)"/>
      <w:lvlJc w:val="left"/>
      <w:pPr>
        <w:ind w:left="720" w:hanging="360"/>
      </w:pPr>
    </w:lvl>
    <w:lvl w:ilvl="1" w:tplc="74961A9C">
      <w:start w:val="1"/>
      <w:numFmt w:val="decimal"/>
      <w:lvlText w:val="%2)"/>
      <w:lvlJc w:val="left"/>
      <w:pPr>
        <w:ind w:left="720" w:hanging="360"/>
      </w:pPr>
    </w:lvl>
    <w:lvl w:ilvl="2" w:tplc="499671CC">
      <w:start w:val="1"/>
      <w:numFmt w:val="decimal"/>
      <w:lvlText w:val="%3)"/>
      <w:lvlJc w:val="left"/>
      <w:pPr>
        <w:ind w:left="720" w:hanging="360"/>
      </w:pPr>
    </w:lvl>
    <w:lvl w:ilvl="3" w:tplc="23F2833C">
      <w:start w:val="1"/>
      <w:numFmt w:val="decimal"/>
      <w:lvlText w:val="%4)"/>
      <w:lvlJc w:val="left"/>
      <w:pPr>
        <w:ind w:left="720" w:hanging="360"/>
      </w:pPr>
    </w:lvl>
    <w:lvl w:ilvl="4" w:tplc="F5A8EC64">
      <w:start w:val="1"/>
      <w:numFmt w:val="decimal"/>
      <w:lvlText w:val="%5)"/>
      <w:lvlJc w:val="left"/>
      <w:pPr>
        <w:ind w:left="720" w:hanging="360"/>
      </w:pPr>
    </w:lvl>
    <w:lvl w:ilvl="5" w:tplc="522E0DD8">
      <w:start w:val="1"/>
      <w:numFmt w:val="decimal"/>
      <w:lvlText w:val="%6)"/>
      <w:lvlJc w:val="left"/>
      <w:pPr>
        <w:ind w:left="720" w:hanging="360"/>
      </w:pPr>
    </w:lvl>
    <w:lvl w:ilvl="6" w:tplc="950ED602">
      <w:start w:val="1"/>
      <w:numFmt w:val="decimal"/>
      <w:lvlText w:val="%7)"/>
      <w:lvlJc w:val="left"/>
      <w:pPr>
        <w:ind w:left="720" w:hanging="360"/>
      </w:pPr>
    </w:lvl>
    <w:lvl w:ilvl="7" w:tplc="A7A29398">
      <w:start w:val="1"/>
      <w:numFmt w:val="decimal"/>
      <w:lvlText w:val="%8)"/>
      <w:lvlJc w:val="left"/>
      <w:pPr>
        <w:ind w:left="720" w:hanging="360"/>
      </w:pPr>
    </w:lvl>
    <w:lvl w:ilvl="8" w:tplc="D32483E0">
      <w:start w:val="1"/>
      <w:numFmt w:val="decimal"/>
      <w:lvlText w:val="%9)"/>
      <w:lvlJc w:val="left"/>
      <w:pPr>
        <w:ind w:left="720" w:hanging="360"/>
      </w:pPr>
    </w:lvl>
  </w:abstractNum>
  <w:abstractNum w:abstractNumId="9" w15:restartNumberingAfterBreak="0">
    <w:nsid w:val="60F44584"/>
    <w:multiLevelType w:val="hybridMultilevel"/>
    <w:tmpl w:val="521087EE"/>
    <w:lvl w:ilvl="0" w:tplc="222070F6">
      <w:start w:val="1"/>
      <w:numFmt w:val="decimal"/>
      <w:lvlText w:val="%1)"/>
      <w:lvlJc w:val="left"/>
      <w:pPr>
        <w:ind w:left="1020" w:hanging="360"/>
      </w:pPr>
    </w:lvl>
    <w:lvl w:ilvl="1" w:tplc="FF981D5E">
      <w:start w:val="1"/>
      <w:numFmt w:val="decimal"/>
      <w:lvlText w:val="%2)"/>
      <w:lvlJc w:val="left"/>
      <w:pPr>
        <w:ind w:left="1020" w:hanging="360"/>
      </w:pPr>
    </w:lvl>
    <w:lvl w:ilvl="2" w:tplc="EB7C86B6">
      <w:start w:val="1"/>
      <w:numFmt w:val="decimal"/>
      <w:lvlText w:val="%3)"/>
      <w:lvlJc w:val="left"/>
      <w:pPr>
        <w:ind w:left="1020" w:hanging="360"/>
      </w:pPr>
    </w:lvl>
    <w:lvl w:ilvl="3" w:tplc="6B447A2C">
      <w:start w:val="1"/>
      <w:numFmt w:val="decimal"/>
      <w:lvlText w:val="%4)"/>
      <w:lvlJc w:val="left"/>
      <w:pPr>
        <w:ind w:left="1020" w:hanging="360"/>
      </w:pPr>
    </w:lvl>
    <w:lvl w:ilvl="4" w:tplc="5D4A3D72">
      <w:start w:val="1"/>
      <w:numFmt w:val="decimal"/>
      <w:lvlText w:val="%5)"/>
      <w:lvlJc w:val="left"/>
      <w:pPr>
        <w:ind w:left="1020" w:hanging="360"/>
      </w:pPr>
    </w:lvl>
    <w:lvl w:ilvl="5" w:tplc="C35C337E">
      <w:start w:val="1"/>
      <w:numFmt w:val="decimal"/>
      <w:lvlText w:val="%6)"/>
      <w:lvlJc w:val="left"/>
      <w:pPr>
        <w:ind w:left="1020" w:hanging="360"/>
      </w:pPr>
    </w:lvl>
    <w:lvl w:ilvl="6" w:tplc="B41AC5D0">
      <w:start w:val="1"/>
      <w:numFmt w:val="decimal"/>
      <w:lvlText w:val="%7)"/>
      <w:lvlJc w:val="left"/>
      <w:pPr>
        <w:ind w:left="1020" w:hanging="360"/>
      </w:pPr>
    </w:lvl>
    <w:lvl w:ilvl="7" w:tplc="79228580">
      <w:start w:val="1"/>
      <w:numFmt w:val="decimal"/>
      <w:lvlText w:val="%8)"/>
      <w:lvlJc w:val="left"/>
      <w:pPr>
        <w:ind w:left="1020" w:hanging="360"/>
      </w:pPr>
    </w:lvl>
    <w:lvl w:ilvl="8" w:tplc="19006CA8">
      <w:start w:val="1"/>
      <w:numFmt w:val="decimal"/>
      <w:lvlText w:val="%9)"/>
      <w:lvlJc w:val="left"/>
      <w:pPr>
        <w:ind w:left="1020" w:hanging="360"/>
      </w:pPr>
    </w:lvl>
  </w:abstractNum>
  <w:abstractNum w:abstractNumId="10" w15:restartNumberingAfterBreak="0">
    <w:nsid w:val="6212122B"/>
    <w:multiLevelType w:val="multilevel"/>
    <w:tmpl w:val="3C061324"/>
    <w:lvl w:ilvl="0">
      <w:start w:val="1"/>
      <w:numFmt w:val="decimal"/>
      <w:pStyle w:val="Dissertation"/>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771410F4"/>
    <w:multiLevelType w:val="multilevel"/>
    <w:tmpl w:val="1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2132429271">
    <w:abstractNumId w:val="10"/>
  </w:num>
  <w:num w:numId="2" w16cid:durableId="115029254">
    <w:abstractNumId w:val="11"/>
  </w:num>
  <w:num w:numId="3" w16cid:durableId="2130737425">
    <w:abstractNumId w:val="6"/>
  </w:num>
  <w:num w:numId="4" w16cid:durableId="904610126">
    <w:abstractNumId w:val="7"/>
  </w:num>
  <w:num w:numId="5" w16cid:durableId="1311399057">
    <w:abstractNumId w:val="0"/>
  </w:num>
  <w:num w:numId="6" w16cid:durableId="1030758260">
    <w:abstractNumId w:val="2"/>
  </w:num>
  <w:num w:numId="7" w16cid:durableId="13385222">
    <w:abstractNumId w:val="3"/>
  </w:num>
  <w:num w:numId="8" w16cid:durableId="858783922">
    <w:abstractNumId w:val="4"/>
  </w:num>
  <w:num w:numId="9" w16cid:durableId="1488783470">
    <w:abstractNumId w:val="5"/>
  </w:num>
  <w:num w:numId="10" w16cid:durableId="429817847">
    <w:abstractNumId w:val="1"/>
  </w:num>
  <w:num w:numId="11" w16cid:durableId="1830097817">
    <w:abstractNumId w:val="9"/>
  </w:num>
  <w:num w:numId="12" w16cid:durableId="1446580821">
    <w:abstractNumId w:val="8"/>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LI0tzQ2tzQ3MDA0N7FU0lEKTi0uzszPAykwtKwFAGKxrFEtAAAA"/>
    <w:docVar w:name="EN.InstantFormat" w:val="&lt;ENInstantFormat&gt;&lt;Enabled&gt;1&lt;/Enabled&gt;&lt;ScanUnformatted&gt;1&lt;/ScanUnformatted&gt;&lt;ScanChanges&gt;1&lt;/ScanChanges&gt;&lt;Suspended&gt;0&lt;/Suspended&gt;&lt;/ENInstantFormat&gt;"/>
    <w:docVar w:name="EN.Layout" w:val="&lt;ENLayout&gt;&lt;Style&gt;J Mech Behav Biomed Mat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v9sxwxapf0rr0medarsvfpr4t5e0da2zsex0&quot;&gt;VLP Paper Library&lt;record-ids&gt;&lt;item&gt;1&lt;/item&gt;&lt;item&gt;2&lt;/item&gt;&lt;item&gt;3&lt;/item&gt;&lt;item&gt;5&lt;/item&gt;&lt;item&gt;6&lt;/item&gt;&lt;item&gt;7&lt;/item&gt;&lt;item&gt;8&lt;/item&gt;&lt;item&gt;9&lt;/item&gt;&lt;item&gt;12&lt;/item&gt;&lt;item&gt;13&lt;/item&gt;&lt;item&gt;14&lt;/item&gt;&lt;item&gt;15&lt;/item&gt;&lt;item&gt;16&lt;/item&gt;&lt;item&gt;17&lt;/item&gt;&lt;item&gt;18&lt;/item&gt;&lt;item&gt;19&lt;/item&gt;&lt;item&gt;20&lt;/item&gt;&lt;item&gt;22&lt;/item&gt;&lt;item&gt;23&lt;/item&gt;&lt;item&gt;25&lt;/item&gt;&lt;item&gt;26&lt;/item&gt;&lt;item&gt;27&lt;/item&gt;&lt;item&gt;28&lt;/item&gt;&lt;item&gt;29&lt;/item&gt;&lt;item&gt;30&lt;/item&gt;&lt;item&gt;31&lt;/item&gt;&lt;item&gt;32&lt;/item&gt;&lt;item&gt;33&lt;/item&gt;&lt;item&gt;35&lt;/item&gt;&lt;item&gt;37&lt;/item&gt;&lt;item&gt;38&lt;/item&gt;&lt;item&gt;39&lt;/item&gt;&lt;item&gt;40&lt;/item&gt;&lt;item&gt;41&lt;/item&gt;&lt;item&gt;42&lt;/item&gt;&lt;item&gt;43&lt;/item&gt;&lt;item&gt;44&lt;/item&gt;&lt;item&gt;46&lt;/item&gt;&lt;item&gt;47&lt;/item&gt;&lt;item&gt;48&lt;/item&gt;&lt;item&gt;49&lt;/item&gt;&lt;item&gt;51&lt;/item&gt;&lt;item&gt;52&lt;/item&gt;&lt;item&gt;53&lt;/item&gt;&lt;item&gt;54&lt;/item&gt;&lt;item&gt;55&lt;/item&gt;&lt;item&gt;56&lt;/item&gt;&lt;item&gt;63&lt;/item&gt;&lt;item&gt;64&lt;/item&gt;&lt;item&gt;65&lt;/item&gt;&lt;item&gt;66&lt;/item&gt;&lt;item&gt;67&lt;/item&gt;&lt;item&gt;69&lt;/item&gt;&lt;item&gt;70&lt;/item&gt;&lt;item&gt;71&lt;/item&gt;&lt;item&gt;76&lt;/item&gt;&lt;item&gt;79&lt;/item&gt;&lt;/record-ids&gt;&lt;/item&gt;&lt;/Libraries&gt;"/>
    <w:docVar w:name="EN.ReferenceGroups" w:val="&lt;reference-groups&gt;&lt;reference-group&gt;&lt;kind&gt;1&lt;/kind&gt;&lt;heading&gt;&lt;/heading&gt;&lt;alignment&gt;0&lt;/alignment&gt;&lt;records&gt;&lt;record&gt;&lt;key app=&quot;EN&quot; db-id=&quot;v9sxwxapf0rr0medarsvfpr4t5e0da2zsex0&quot; timestamp=&quot;1706884296&quot;&gt;1&lt;/key&gt;&lt;/record&gt;&lt;record&gt;&lt;key app=&quot;EN&quot; db-id=&quot;v9sxwxapf0rr0medarsvfpr4t5e0da2zsex0&quot; timestamp=&quot;1706884296&quot;&gt;2&lt;/key&gt;&lt;/record&gt;&lt;record&gt;&lt;key app=&quot;EN&quot; db-id=&quot;v9sxwxapf0rr0medarsvfpr4t5e0da2zsex0&quot; timestamp=&quot;1706884296&quot;&gt;3&lt;/key&gt;&lt;/record&gt;&lt;record&gt;&lt;key app=&quot;EN&quot; db-id=&quot;dv922apsgatxd4ewxt4prxt4ee9dar0d5fww&quot; timestamp=&quot;1714390664&quot;&gt;277&lt;/key&gt;&lt;/record&gt;&lt;record&gt;&lt;key app=&quot;EN&quot; db-id=&quot;v9sxwxapf0rr0medarsvfpr4t5e0da2zsex0&quot; timestamp=&quot;1706884296&quot;&gt;4&lt;/key&gt;&lt;/record&gt;&lt;record&gt;&lt;key app=&quot;EN&quot; db-id=&quot;v9sxwxapf0rr0medarsvfpr4t5e0da2zsex0&quot; timestamp=&quot;1706884698&quot;&gt;44&lt;/key&gt;&lt;/record&gt;&lt;record&gt;&lt;key app=&quot;EN&quot; db-id=&quot;v9sxwxapf0rr0medarsvfpr4t5e0da2zsex0&quot; timestamp=&quot;1706884296&quot;&gt;5&lt;/key&gt;&lt;/record&gt;&lt;record&gt;&lt;key app=&quot;EN&quot; db-id=&quot;dv922apsgatxd4ewxt4prxt4ee9dar0d5fww&quot; timestamp=&quot;1714387274&quot;&gt;276&lt;/key&gt;&lt;/record&gt;&lt;record&gt;&lt;key app=&quot;EN&quot; db-id=&quot;v9sxwxapf0rr0medarsvfpr4t5e0da2zsex0&quot; timestamp=&quot;1706884296&quot;&gt;6&lt;/key&gt;&lt;/record&gt;&lt;record&gt;&lt;key app=&quot;EN&quot; db-id=&quot;v9sxwxapf0rr0medarsvfpr4t5e0da2zsex0&quot; timestamp=&quot;1706884296&quot;&gt;7&lt;/key&gt;&lt;/record&gt;&lt;record&gt;&lt;key app=&quot;EN&quot; db-id=&quot;v9sxwxapf0rr0medarsvfpr4t5e0da2zsex0&quot; timestamp=&quot;1706884296&quot;&gt;8&lt;/key&gt;&lt;/record&gt;&lt;record&gt;&lt;key app=&quot;EN&quot; db-id=&quot;v9sxwxapf0rr0medarsvfpr4t5e0da2zsex0&quot; timestamp=&quot;1706884296&quot;&gt;9&lt;/key&gt;&lt;/record&gt;&lt;record&gt;&lt;key app=&quot;EN&quot; db-id=&quot;dv922apsgatxd4ewxt4prxt4ee9dar0d5fww&quot; timestamp=&quot;1714394541&quot;&gt;278&lt;/key&gt;&lt;/record&gt;&lt;record&gt;&lt;key app=&quot;EN&quot; db-id=&quot;v9sxwxapf0rr0medarsvfpr4t5e0da2zsex0&quot; timestamp=&quot;1706884296&quot;&gt;12&lt;/key&gt;&lt;/record&gt;&lt;record&gt;&lt;key app=&quot;EN&quot; db-id=&quot;dv922apsgatxd4ewxt4prxt4ee9dar0d5fww&quot; timestamp=&quot;1487787510&quot;&gt;88&lt;/key&gt;&lt;/record&gt;&lt;record&gt;&lt;key app=&quot;EN&quot; db-id=&quot;dv922apsgatxd4ewxt4prxt4ee9dar0d5fww&quot; timestamp=&quot;1461247600&quot;&gt;69&lt;/key&gt;&lt;/record&gt;&lt;record&gt;&lt;key app=&quot;EN&quot; db-id=&quot;v9sxwxapf0rr0medarsvfpr4t5e0da2zsex0&quot; timestamp=&quot;1706884296&quot;&gt;13&lt;/key&gt;&lt;/record&gt;&lt;record&gt;&lt;key app=&quot;EN&quot; db-id=&quot;v9sxwxapf0rr0medarsvfpr4t5e0da2zsex0&quot; timestamp=&quot;1706884296&quot;&gt;14&lt;/key&gt;&lt;/record&gt;&lt;record&gt;&lt;key app=&quot;EN&quot; db-id=&quot;v9sxwxapf0rr0medarsvfpr4t5e0da2zsex0&quot; timestamp=&quot;1706884296&quot;&gt;15&lt;/key&gt;&lt;/record&gt;&lt;record&gt;&lt;key app=&quot;EN&quot; db-id=&quot;v9sxwxapf0rr0medarsvfpr4t5e0da2zsex0&quot; timestamp=&quot;1706884296&quot;&gt;16&lt;/key&gt;&lt;/record&gt;&lt;record&gt;&lt;key app=&quot;EN&quot; db-id=&quot;dv922apsgatxd4ewxt4prxt4ee9dar0d5fww&quot; timestamp=&quot;1714395858&quot;&gt;279&lt;/key&gt;&lt;/record&gt;&lt;record&gt;&lt;key app=&quot;EN&quot; db-id=&quot;v9sxwxapf0rr0medarsvfpr4t5e0da2zsex0&quot; timestamp=&quot;1706884296&quot;&gt;17&lt;/key&gt;&lt;/record&gt;&lt;record&gt;&lt;key app=&quot;EN&quot; db-id=&quot;v9sxwxapf0rr0medarsvfpr4t5e0da2zsex0&quot; timestamp=&quot;1706884296&quot;&gt;18&lt;/key&gt;&lt;/record&gt;&lt;record&gt;&lt;key app=&quot;EN&quot; db-id=&quot;dv922apsgatxd4ewxt4prxt4ee9dar0d5fww&quot; timestamp=&quot;1447512058&quot;&gt;46&lt;/key&gt;&lt;/record&gt;&lt;record&gt;&lt;key app=&quot;EN&quot; db-id=&quot;v9sxwxapf0rr0medarsvfpr4t5e0da2zsex0&quot; timestamp=&quot;1706884296&quot;&gt;19&lt;/key&gt;&lt;/record&gt;&lt;record&gt;&lt;key app=&quot;EN&quot; db-id=&quot;v9sxwxapf0rr0medarsvfpr4t5e0da2zsex0&quot; timestamp=&quot;1706884296&quot;&gt;20&lt;/key&gt;&lt;/record&gt;&lt;record&gt;&lt;key app=&quot;EN&quot; db-id=&quot;v9sxwxapf0rr0medarsvfpr4t5e0da2zsex0&quot; timestamp=&quot;1706884296&quot;&gt;22&lt;/key&gt;&lt;/record&gt;&lt;record&gt;&lt;key app=&quot;EN&quot; db-id=&quot;v9sxwxapf0rr0medarsvfpr4t5e0da2zsex0&quot; timestamp=&quot;1706884296&quot;&gt;23&lt;/key&gt;&lt;/record&gt;&lt;record&gt;&lt;key app=&quot;EN&quot; db-id=&quot;dv922apsgatxd4ewxt4prxt4ee9dar0d5fww&quot; timestamp=&quot;1715601326&quot;&gt;283&lt;/key&gt;&lt;/record&gt;&lt;record&gt;&lt;key app=&quot;EN&quot; db-id=&quot;v9sxwxapf0rr0medarsvfpr4t5e0da2zsex0&quot; timestamp=&quot;1706884296&quot;&gt;25&lt;/key&gt;&lt;/record&gt;&lt;record&gt;&lt;key app=&quot;EN&quot; db-id=&quot;v9sxwxapf0rr0medarsvfpr4t5e0da2zsex0&quot; timestamp=&quot;1706884296&quot;&gt;26&lt;/key&gt;&lt;/record&gt;&lt;record&gt;&lt;key app=&quot;EN&quot; db-id=&quot;v9sxwxapf0rr0medarsvfpr4t5e0da2zsex0&quot; timestamp=&quot;1706884296&quot;&gt;28&lt;/key&gt;&lt;/record&gt;&lt;record&gt;&lt;key app=&quot;EN&quot; db-id=&quot;v9sxwxapf0rr0medarsvfpr4t5e0da2zsex0&quot; timestamp=&quot;1706884296&quot;&gt;30&lt;/key&gt;&lt;/record&gt;&lt;record&gt;&lt;key app=&quot;EN&quot; db-id=&quot;v9sxwxapf0rr0medarsvfpr4t5e0da2zsex0&quot; timestamp=&quot;1706884296&quot;&gt;31&lt;/key&gt;&lt;/record&gt;&lt;record&gt;&lt;key app=&quot;EN&quot; db-id=&quot;v9sxwxapf0rr0medarsvfpr4t5e0da2zsex0&quot; timestamp=&quot;1706884296&quot;&gt;32&lt;/key&gt;&lt;/record&gt;&lt;record&gt;&lt;key app=&quot;EN&quot; db-id=&quot;v9sxwxapf0rr0medarsvfpr4t5e0da2zsex0&quot; timestamp=&quot;1706884296&quot;&gt;33&lt;/key&gt;&lt;/record&gt;&lt;record&gt;&lt;key app=&quot;EN&quot; db-id=&quot;v9sxwxapf0rr0medarsvfpr4t5e0da2zsex0&quot; timestamp=&quot;1706884296&quot;&gt;35&lt;/key&gt;&lt;/record&gt;&lt;record&gt;&lt;key app=&quot;EN&quot; db-id=&quot;v9sxwxapf0rr0medarsvfpr4t5e0da2zsex0&quot; timestamp=&quot;1706884296&quot;&gt;36&lt;/key&gt;&lt;/record&gt;&lt;record&gt;&lt;key app=&quot;EN&quot; db-id=&quot;v9sxwxapf0rr0medarsvfpr4t5e0da2zsex0&quot; timestamp=&quot;1706884296&quot;&gt;37&lt;/key&gt;&lt;/record&gt;&lt;record&gt;&lt;key app=&quot;EN&quot; db-id=&quot;v9sxwxapf0rr0medarsvfpr4t5e0da2zsex0&quot; timestamp=&quot;1706884296&quot;&gt;38&lt;/key&gt;&lt;/record&gt;&lt;record&gt;&lt;key app=&quot;EN&quot; db-id=&quot;dv922apsgatxd4ewxt4prxt4ee9dar0d5fww&quot; timestamp=&quot;1715601031&quot;&gt;281&lt;/key&gt;&lt;/record&gt;&lt;record&gt;&lt;key app=&quot;EN&quot; db-id=&quot;v9sxwxapf0rr0medarsvfpr4t5e0da2zsex0&quot; timestamp=&quot;1706884296&quot;&gt;39&lt;/key&gt;&lt;/record&gt;&lt;record&gt;&lt;key app=&quot;EN&quot; db-id=&quot;v9sxwxapf0rr0medarsvfpr4t5e0da2zsex0&quot; timestamp=&quot;1706884296&quot;&gt;40&lt;/key&gt;&lt;/record&gt;&lt;record&gt;&lt;key app=&quot;EN&quot; db-id=&quot;v9sxwxapf0rr0medarsvfpr4t5e0da2zsex0&quot; timestamp=&quot;1706884296&quot;&gt;41&lt;/key&gt;&lt;/record&gt;&lt;record&gt;&lt;key app=&quot;EN&quot; db-id=&quot;v9sxwxapf0rr0medarsvfpr4t5e0da2zsex0&quot; timestamp=&quot;1706884296&quot;&gt;42&lt;/key&gt;&lt;/record&gt;&lt;record&gt;&lt;key app=&quot;EN&quot; db-id=&quot;v9sxwxapf0rr0medarsvfpr4t5e0da2zsex0&quot; timestamp=&quot;1706884296&quot;&gt;43&lt;/key&gt;&lt;/record&gt;&lt;record&gt;&lt;key app=&quot;EN&quot; db-id=&quot;dv922apsgatxd4ewxt4prxt4ee9dar0d5fww&quot; timestamp=&quot;1715601259&quot;&gt;282&lt;/key&gt;&lt;/record&gt;&lt;/records&gt;&lt;/reference-group&gt;&lt;/reference-groups&gt;"/>
    <w:docVar w:name="EN.UseJSCitationFormat" w:val="False"/>
  </w:docVars>
  <w:rsids>
    <w:rsidRoot w:val="00D0397C"/>
    <w:rsid w:val="00000C30"/>
    <w:rsid w:val="0000127F"/>
    <w:rsid w:val="00002212"/>
    <w:rsid w:val="00004566"/>
    <w:rsid w:val="0000468E"/>
    <w:rsid w:val="00004D88"/>
    <w:rsid w:val="00004ED3"/>
    <w:rsid w:val="000054AD"/>
    <w:rsid w:val="00006EFB"/>
    <w:rsid w:val="000113EC"/>
    <w:rsid w:val="00013CCF"/>
    <w:rsid w:val="0001440F"/>
    <w:rsid w:val="00014494"/>
    <w:rsid w:val="00014D96"/>
    <w:rsid w:val="00014E9C"/>
    <w:rsid w:val="00014FC7"/>
    <w:rsid w:val="00015E29"/>
    <w:rsid w:val="00016C62"/>
    <w:rsid w:val="00016E24"/>
    <w:rsid w:val="00016ECF"/>
    <w:rsid w:val="00017811"/>
    <w:rsid w:val="00017D6B"/>
    <w:rsid w:val="00021373"/>
    <w:rsid w:val="000215A8"/>
    <w:rsid w:val="00024289"/>
    <w:rsid w:val="0002489B"/>
    <w:rsid w:val="00024BF5"/>
    <w:rsid w:val="00025574"/>
    <w:rsid w:val="00027325"/>
    <w:rsid w:val="00027C73"/>
    <w:rsid w:val="00027E51"/>
    <w:rsid w:val="00030516"/>
    <w:rsid w:val="00030C16"/>
    <w:rsid w:val="00031AF8"/>
    <w:rsid w:val="00031C2C"/>
    <w:rsid w:val="00032B77"/>
    <w:rsid w:val="00033035"/>
    <w:rsid w:val="000334A4"/>
    <w:rsid w:val="000339C4"/>
    <w:rsid w:val="00033C30"/>
    <w:rsid w:val="00033C83"/>
    <w:rsid w:val="00034488"/>
    <w:rsid w:val="00034AC1"/>
    <w:rsid w:val="00035A6A"/>
    <w:rsid w:val="00035C64"/>
    <w:rsid w:val="00035D7A"/>
    <w:rsid w:val="00036B8D"/>
    <w:rsid w:val="000375A2"/>
    <w:rsid w:val="00037757"/>
    <w:rsid w:val="000377C0"/>
    <w:rsid w:val="00041A19"/>
    <w:rsid w:val="00041F0D"/>
    <w:rsid w:val="00042828"/>
    <w:rsid w:val="00042CD3"/>
    <w:rsid w:val="00043435"/>
    <w:rsid w:val="00044201"/>
    <w:rsid w:val="00046095"/>
    <w:rsid w:val="00046177"/>
    <w:rsid w:val="0004680A"/>
    <w:rsid w:val="00046994"/>
    <w:rsid w:val="0004750D"/>
    <w:rsid w:val="000504FA"/>
    <w:rsid w:val="0005099C"/>
    <w:rsid w:val="000517FA"/>
    <w:rsid w:val="000519FF"/>
    <w:rsid w:val="00052378"/>
    <w:rsid w:val="000547B3"/>
    <w:rsid w:val="00055860"/>
    <w:rsid w:val="0005629E"/>
    <w:rsid w:val="000564EC"/>
    <w:rsid w:val="00056A9E"/>
    <w:rsid w:val="000575F2"/>
    <w:rsid w:val="00057780"/>
    <w:rsid w:val="000578DD"/>
    <w:rsid w:val="00060B26"/>
    <w:rsid w:val="00060C07"/>
    <w:rsid w:val="00060DC9"/>
    <w:rsid w:val="0006103F"/>
    <w:rsid w:val="0006344F"/>
    <w:rsid w:val="00063517"/>
    <w:rsid w:val="000636F9"/>
    <w:rsid w:val="00063BC0"/>
    <w:rsid w:val="0006433A"/>
    <w:rsid w:val="00066222"/>
    <w:rsid w:val="000666C2"/>
    <w:rsid w:val="00066E86"/>
    <w:rsid w:val="000672A6"/>
    <w:rsid w:val="00070ADB"/>
    <w:rsid w:val="00070E17"/>
    <w:rsid w:val="00070F67"/>
    <w:rsid w:val="0007115E"/>
    <w:rsid w:val="000713B2"/>
    <w:rsid w:val="00071509"/>
    <w:rsid w:val="000719C2"/>
    <w:rsid w:val="00071F43"/>
    <w:rsid w:val="00074111"/>
    <w:rsid w:val="0007418A"/>
    <w:rsid w:val="000741BA"/>
    <w:rsid w:val="000743F0"/>
    <w:rsid w:val="00074A30"/>
    <w:rsid w:val="00074AF7"/>
    <w:rsid w:val="00074B7C"/>
    <w:rsid w:val="00074CA6"/>
    <w:rsid w:val="0007597D"/>
    <w:rsid w:val="000772E1"/>
    <w:rsid w:val="00080492"/>
    <w:rsid w:val="000806A8"/>
    <w:rsid w:val="00080F89"/>
    <w:rsid w:val="00081833"/>
    <w:rsid w:val="00081E3D"/>
    <w:rsid w:val="0008280A"/>
    <w:rsid w:val="00083971"/>
    <w:rsid w:val="0008572F"/>
    <w:rsid w:val="00085B45"/>
    <w:rsid w:val="000860FC"/>
    <w:rsid w:val="000866A7"/>
    <w:rsid w:val="000872DB"/>
    <w:rsid w:val="0008745B"/>
    <w:rsid w:val="00087C7D"/>
    <w:rsid w:val="000915F6"/>
    <w:rsid w:val="00094F65"/>
    <w:rsid w:val="0009614F"/>
    <w:rsid w:val="00097C74"/>
    <w:rsid w:val="000A123E"/>
    <w:rsid w:val="000A1D5C"/>
    <w:rsid w:val="000A2274"/>
    <w:rsid w:val="000A29EB"/>
    <w:rsid w:val="000A3FF9"/>
    <w:rsid w:val="000A45BE"/>
    <w:rsid w:val="000A4F13"/>
    <w:rsid w:val="000A60A7"/>
    <w:rsid w:val="000A7150"/>
    <w:rsid w:val="000B072F"/>
    <w:rsid w:val="000B1DB9"/>
    <w:rsid w:val="000B20F3"/>
    <w:rsid w:val="000B2F15"/>
    <w:rsid w:val="000B30FA"/>
    <w:rsid w:val="000B56CF"/>
    <w:rsid w:val="000B5B87"/>
    <w:rsid w:val="000B65CD"/>
    <w:rsid w:val="000B7B5B"/>
    <w:rsid w:val="000C00F0"/>
    <w:rsid w:val="000C1B4A"/>
    <w:rsid w:val="000C331C"/>
    <w:rsid w:val="000C441F"/>
    <w:rsid w:val="000C4B6A"/>
    <w:rsid w:val="000C55B4"/>
    <w:rsid w:val="000C6773"/>
    <w:rsid w:val="000C7139"/>
    <w:rsid w:val="000C78A2"/>
    <w:rsid w:val="000D1936"/>
    <w:rsid w:val="000D2138"/>
    <w:rsid w:val="000D26D4"/>
    <w:rsid w:val="000D3078"/>
    <w:rsid w:val="000D4B2C"/>
    <w:rsid w:val="000D55F1"/>
    <w:rsid w:val="000D5F88"/>
    <w:rsid w:val="000D6755"/>
    <w:rsid w:val="000D67B4"/>
    <w:rsid w:val="000D67BA"/>
    <w:rsid w:val="000D6994"/>
    <w:rsid w:val="000D6F63"/>
    <w:rsid w:val="000D76D9"/>
    <w:rsid w:val="000D7BEC"/>
    <w:rsid w:val="000D7DC3"/>
    <w:rsid w:val="000E07BD"/>
    <w:rsid w:val="000E0B51"/>
    <w:rsid w:val="000E17F5"/>
    <w:rsid w:val="000E1B03"/>
    <w:rsid w:val="000E2097"/>
    <w:rsid w:val="000E3990"/>
    <w:rsid w:val="000E39AB"/>
    <w:rsid w:val="000E3A0A"/>
    <w:rsid w:val="000E410D"/>
    <w:rsid w:val="000E4DE9"/>
    <w:rsid w:val="000E5690"/>
    <w:rsid w:val="000E6706"/>
    <w:rsid w:val="000E7D84"/>
    <w:rsid w:val="000F0163"/>
    <w:rsid w:val="000F0169"/>
    <w:rsid w:val="000F02A7"/>
    <w:rsid w:val="000F1054"/>
    <w:rsid w:val="000F3E63"/>
    <w:rsid w:val="000F4324"/>
    <w:rsid w:val="000F43FD"/>
    <w:rsid w:val="000F50A2"/>
    <w:rsid w:val="000F5305"/>
    <w:rsid w:val="000F56C2"/>
    <w:rsid w:val="000F7366"/>
    <w:rsid w:val="001000DA"/>
    <w:rsid w:val="0010010B"/>
    <w:rsid w:val="00101338"/>
    <w:rsid w:val="0010225F"/>
    <w:rsid w:val="00102F47"/>
    <w:rsid w:val="00102FCE"/>
    <w:rsid w:val="00103319"/>
    <w:rsid w:val="001068C0"/>
    <w:rsid w:val="00106AF1"/>
    <w:rsid w:val="00107BF5"/>
    <w:rsid w:val="0011059C"/>
    <w:rsid w:val="001108D8"/>
    <w:rsid w:val="0011096A"/>
    <w:rsid w:val="001119EA"/>
    <w:rsid w:val="00112ACD"/>
    <w:rsid w:val="00112BD3"/>
    <w:rsid w:val="001131D2"/>
    <w:rsid w:val="00113480"/>
    <w:rsid w:val="00113A7D"/>
    <w:rsid w:val="00116279"/>
    <w:rsid w:val="00116811"/>
    <w:rsid w:val="0012029E"/>
    <w:rsid w:val="00120F9A"/>
    <w:rsid w:val="00121B54"/>
    <w:rsid w:val="001225FC"/>
    <w:rsid w:val="0012348C"/>
    <w:rsid w:val="00123C82"/>
    <w:rsid w:val="00124257"/>
    <w:rsid w:val="001244D7"/>
    <w:rsid w:val="00125093"/>
    <w:rsid w:val="0012616E"/>
    <w:rsid w:val="00126F5F"/>
    <w:rsid w:val="0012700C"/>
    <w:rsid w:val="001271A8"/>
    <w:rsid w:val="00127F9E"/>
    <w:rsid w:val="00127FC8"/>
    <w:rsid w:val="001300D1"/>
    <w:rsid w:val="00130917"/>
    <w:rsid w:val="0013179C"/>
    <w:rsid w:val="00131906"/>
    <w:rsid w:val="001322EA"/>
    <w:rsid w:val="0013238D"/>
    <w:rsid w:val="00133356"/>
    <w:rsid w:val="00134093"/>
    <w:rsid w:val="00134ABD"/>
    <w:rsid w:val="0013526E"/>
    <w:rsid w:val="001354C0"/>
    <w:rsid w:val="001372A2"/>
    <w:rsid w:val="00137315"/>
    <w:rsid w:val="00137E3F"/>
    <w:rsid w:val="00140283"/>
    <w:rsid w:val="00140976"/>
    <w:rsid w:val="001409D2"/>
    <w:rsid w:val="00141883"/>
    <w:rsid w:val="00141CBD"/>
    <w:rsid w:val="001421C3"/>
    <w:rsid w:val="00142B97"/>
    <w:rsid w:val="0014489C"/>
    <w:rsid w:val="00144C57"/>
    <w:rsid w:val="00145673"/>
    <w:rsid w:val="00145728"/>
    <w:rsid w:val="001460D3"/>
    <w:rsid w:val="00146367"/>
    <w:rsid w:val="001467F8"/>
    <w:rsid w:val="00146B87"/>
    <w:rsid w:val="00150957"/>
    <w:rsid w:val="00150CA1"/>
    <w:rsid w:val="00150FD0"/>
    <w:rsid w:val="00151EDD"/>
    <w:rsid w:val="001539FB"/>
    <w:rsid w:val="001547C2"/>
    <w:rsid w:val="001554D4"/>
    <w:rsid w:val="001554E3"/>
    <w:rsid w:val="00155E76"/>
    <w:rsid w:val="00156584"/>
    <w:rsid w:val="001568B0"/>
    <w:rsid w:val="0015736A"/>
    <w:rsid w:val="0015780D"/>
    <w:rsid w:val="0015785E"/>
    <w:rsid w:val="00160470"/>
    <w:rsid w:val="00161002"/>
    <w:rsid w:val="00161452"/>
    <w:rsid w:val="00161BC6"/>
    <w:rsid w:val="00162960"/>
    <w:rsid w:val="001629DE"/>
    <w:rsid w:val="001630A6"/>
    <w:rsid w:val="00164FAE"/>
    <w:rsid w:val="00165B8E"/>
    <w:rsid w:val="00165C63"/>
    <w:rsid w:val="001666A7"/>
    <w:rsid w:val="00166B42"/>
    <w:rsid w:val="0016752D"/>
    <w:rsid w:val="00167530"/>
    <w:rsid w:val="001679BB"/>
    <w:rsid w:val="00167C40"/>
    <w:rsid w:val="0017019B"/>
    <w:rsid w:val="00170924"/>
    <w:rsid w:val="00170B61"/>
    <w:rsid w:val="00171B0E"/>
    <w:rsid w:val="00172365"/>
    <w:rsid w:val="001723DD"/>
    <w:rsid w:val="00172755"/>
    <w:rsid w:val="001742B8"/>
    <w:rsid w:val="001748EA"/>
    <w:rsid w:val="00174A83"/>
    <w:rsid w:val="00174DD9"/>
    <w:rsid w:val="00175359"/>
    <w:rsid w:val="001759AD"/>
    <w:rsid w:val="00175D89"/>
    <w:rsid w:val="0017625A"/>
    <w:rsid w:val="00176C2E"/>
    <w:rsid w:val="00176DBE"/>
    <w:rsid w:val="00180434"/>
    <w:rsid w:val="00181286"/>
    <w:rsid w:val="00182FFB"/>
    <w:rsid w:val="001837FD"/>
    <w:rsid w:val="00183B00"/>
    <w:rsid w:val="00183E4B"/>
    <w:rsid w:val="001848F3"/>
    <w:rsid w:val="001864E2"/>
    <w:rsid w:val="001874F4"/>
    <w:rsid w:val="00190399"/>
    <w:rsid w:val="0019082A"/>
    <w:rsid w:val="00191C13"/>
    <w:rsid w:val="0019212B"/>
    <w:rsid w:val="00192CC4"/>
    <w:rsid w:val="00192E35"/>
    <w:rsid w:val="00193117"/>
    <w:rsid w:val="0019353D"/>
    <w:rsid w:val="00194514"/>
    <w:rsid w:val="00195CDA"/>
    <w:rsid w:val="0019628D"/>
    <w:rsid w:val="001A0EF4"/>
    <w:rsid w:val="001A2479"/>
    <w:rsid w:val="001A2869"/>
    <w:rsid w:val="001A2CC9"/>
    <w:rsid w:val="001A332F"/>
    <w:rsid w:val="001A3F38"/>
    <w:rsid w:val="001A4F66"/>
    <w:rsid w:val="001A581C"/>
    <w:rsid w:val="001A5C05"/>
    <w:rsid w:val="001B134E"/>
    <w:rsid w:val="001B1A60"/>
    <w:rsid w:val="001B1C12"/>
    <w:rsid w:val="001B1CCB"/>
    <w:rsid w:val="001B4884"/>
    <w:rsid w:val="001B6BD9"/>
    <w:rsid w:val="001B747C"/>
    <w:rsid w:val="001B79C3"/>
    <w:rsid w:val="001B7BED"/>
    <w:rsid w:val="001B7F8D"/>
    <w:rsid w:val="001C1F45"/>
    <w:rsid w:val="001C24CF"/>
    <w:rsid w:val="001C268F"/>
    <w:rsid w:val="001C371D"/>
    <w:rsid w:val="001C4808"/>
    <w:rsid w:val="001C5A25"/>
    <w:rsid w:val="001C5EF9"/>
    <w:rsid w:val="001C6692"/>
    <w:rsid w:val="001C698F"/>
    <w:rsid w:val="001C6CE7"/>
    <w:rsid w:val="001D066B"/>
    <w:rsid w:val="001D074E"/>
    <w:rsid w:val="001D09F4"/>
    <w:rsid w:val="001D0C81"/>
    <w:rsid w:val="001D25BE"/>
    <w:rsid w:val="001D29BF"/>
    <w:rsid w:val="001D2D20"/>
    <w:rsid w:val="001D4970"/>
    <w:rsid w:val="001D4D74"/>
    <w:rsid w:val="001D59EC"/>
    <w:rsid w:val="001D5C35"/>
    <w:rsid w:val="001D5CC0"/>
    <w:rsid w:val="001D62CB"/>
    <w:rsid w:val="001D635E"/>
    <w:rsid w:val="001D658F"/>
    <w:rsid w:val="001D7B47"/>
    <w:rsid w:val="001E04DF"/>
    <w:rsid w:val="001E09AF"/>
    <w:rsid w:val="001E0AE9"/>
    <w:rsid w:val="001E0E58"/>
    <w:rsid w:val="001E1BDB"/>
    <w:rsid w:val="001E1C22"/>
    <w:rsid w:val="001E2742"/>
    <w:rsid w:val="001E2980"/>
    <w:rsid w:val="001E2DCE"/>
    <w:rsid w:val="001E2F43"/>
    <w:rsid w:val="001E2FD1"/>
    <w:rsid w:val="001E338B"/>
    <w:rsid w:val="001E3DDD"/>
    <w:rsid w:val="001E461A"/>
    <w:rsid w:val="001E5740"/>
    <w:rsid w:val="001E6A5D"/>
    <w:rsid w:val="001E6D11"/>
    <w:rsid w:val="001E6D9C"/>
    <w:rsid w:val="001F01D7"/>
    <w:rsid w:val="001F0F82"/>
    <w:rsid w:val="001F14E6"/>
    <w:rsid w:val="001F1BAD"/>
    <w:rsid w:val="001F3366"/>
    <w:rsid w:val="001F49C3"/>
    <w:rsid w:val="001F6070"/>
    <w:rsid w:val="001F69E2"/>
    <w:rsid w:val="0020099A"/>
    <w:rsid w:val="0020144A"/>
    <w:rsid w:val="00202BD8"/>
    <w:rsid w:val="002046C5"/>
    <w:rsid w:val="0020560E"/>
    <w:rsid w:val="00205A3A"/>
    <w:rsid w:val="002063A6"/>
    <w:rsid w:val="0021473F"/>
    <w:rsid w:val="00214AB9"/>
    <w:rsid w:val="00215D96"/>
    <w:rsid w:val="0021671F"/>
    <w:rsid w:val="00216AE2"/>
    <w:rsid w:val="00217709"/>
    <w:rsid w:val="002200EE"/>
    <w:rsid w:val="00220294"/>
    <w:rsid w:val="00221DC9"/>
    <w:rsid w:val="002239C9"/>
    <w:rsid w:val="00223ED8"/>
    <w:rsid w:val="00224BE6"/>
    <w:rsid w:val="00226A7D"/>
    <w:rsid w:val="002277F0"/>
    <w:rsid w:val="002300B8"/>
    <w:rsid w:val="00230E3A"/>
    <w:rsid w:val="0023128C"/>
    <w:rsid w:val="0023185B"/>
    <w:rsid w:val="00233904"/>
    <w:rsid w:val="002351DB"/>
    <w:rsid w:val="002363B3"/>
    <w:rsid w:val="00237136"/>
    <w:rsid w:val="00237CFB"/>
    <w:rsid w:val="00240118"/>
    <w:rsid w:val="00240478"/>
    <w:rsid w:val="00241732"/>
    <w:rsid w:val="00241BF0"/>
    <w:rsid w:val="0024218A"/>
    <w:rsid w:val="00243F81"/>
    <w:rsid w:val="002445EE"/>
    <w:rsid w:val="00244D07"/>
    <w:rsid w:val="0024575F"/>
    <w:rsid w:val="00246C86"/>
    <w:rsid w:val="00246D1D"/>
    <w:rsid w:val="00247C5B"/>
    <w:rsid w:val="00247D63"/>
    <w:rsid w:val="00250421"/>
    <w:rsid w:val="00250504"/>
    <w:rsid w:val="0025137C"/>
    <w:rsid w:val="0025226A"/>
    <w:rsid w:val="00252ADB"/>
    <w:rsid w:val="00252DC3"/>
    <w:rsid w:val="00253D8B"/>
    <w:rsid w:val="002542BC"/>
    <w:rsid w:val="00254E07"/>
    <w:rsid w:val="00255409"/>
    <w:rsid w:val="0025595C"/>
    <w:rsid w:val="00255C2E"/>
    <w:rsid w:val="00257D38"/>
    <w:rsid w:val="00257D3A"/>
    <w:rsid w:val="00257DAA"/>
    <w:rsid w:val="00257FD9"/>
    <w:rsid w:val="0026082C"/>
    <w:rsid w:val="00261EF5"/>
    <w:rsid w:val="00262C5C"/>
    <w:rsid w:val="00263B87"/>
    <w:rsid w:val="00265273"/>
    <w:rsid w:val="00265F41"/>
    <w:rsid w:val="00265F49"/>
    <w:rsid w:val="00267A9B"/>
    <w:rsid w:val="00270A8F"/>
    <w:rsid w:val="002715BF"/>
    <w:rsid w:val="002727F6"/>
    <w:rsid w:val="00272C5A"/>
    <w:rsid w:val="00272F95"/>
    <w:rsid w:val="00273333"/>
    <w:rsid w:val="002733C2"/>
    <w:rsid w:val="00276470"/>
    <w:rsid w:val="002765FD"/>
    <w:rsid w:val="002767B9"/>
    <w:rsid w:val="00277C2B"/>
    <w:rsid w:val="00277F53"/>
    <w:rsid w:val="00280AED"/>
    <w:rsid w:val="002817A6"/>
    <w:rsid w:val="00281C64"/>
    <w:rsid w:val="0028236A"/>
    <w:rsid w:val="002841C6"/>
    <w:rsid w:val="00284420"/>
    <w:rsid w:val="002844B9"/>
    <w:rsid w:val="002858CF"/>
    <w:rsid w:val="00287FED"/>
    <w:rsid w:val="00290633"/>
    <w:rsid w:val="00290676"/>
    <w:rsid w:val="002913B8"/>
    <w:rsid w:val="00291A95"/>
    <w:rsid w:val="00291C4A"/>
    <w:rsid w:val="002945FC"/>
    <w:rsid w:val="0029548F"/>
    <w:rsid w:val="002965B5"/>
    <w:rsid w:val="0029686C"/>
    <w:rsid w:val="002973E3"/>
    <w:rsid w:val="002A0428"/>
    <w:rsid w:val="002A0640"/>
    <w:rsid w:val="002A0DDB"/>
    <w:rsid w:val="002A2266"/>
    <w:rsid w:val="002A2A48"/>
    <w:rsid w:val="002A2C75"/>
    <w:rsid w:val="002A3111"/>
    <w:rsid w:val="002A47C6"/>
    <w:rsid w:val="002A5733"/>
    <w:rsid w:val="002A5B89"/>
    <w:rsid w:val="002A7F1D"/>
    <w:rsid w:val="002B0ED4"/>
    <w:rsid w:val="002B1152"/>
    <w:rsid w:val="002B1AFE"/>
    <w:rsid w:val="002B24B9"/>
    <w:rsid w:val="002B3517"/>
    <w:rsid w:val="002B4B99"/>
    <w:rsid w:val="002B573B"/>
    <w:rsid w:val="002B5F03"/>
    <w:rsid w:val="002B678B"/>
    <w:rsid w:val="002B68DF"/>
    <w:rsid w:val="002B6FB0"/>
    <w:rsid w:val="002C0603"/>
    <w:rsid w:val="002C0C21"/>
    <w:rsid w:val="002C10E1"/>
    <w:rsid w:val="002C213C"/>
    <w:rsid w:val="002C2617"/>
    <w:rsid w:val="002C2DC6"/>
    <w:rsid w:val="002C3E09"/>
    <w:rsid w:val="002C447B"/>
    <w:rsid w:val="002C50A7"/>
    <w:rsid w:val="002C50C7"/>
    <w:rsid w:val="002C5492"/>
    <w:rsid w:val="002C5D2D"/>
    <w:rsid w:val="002C6080"/>
    <w:rsid w:val="002C62F6"/>
    <w:rsid w:val="002C6799"/>
    <w:rsid w:val="002C6EB9"/>
    <w:rsid w:val="002C7857"/>
    <w:rsid w:val="002C7F2D"/>
    <w:rsid w:val="002D0081"/>
    <w:rsid w:val="002D036B"/>
    <w:rsid w:val="002D0A78"/>
    <w:rsid w:val="002D0BCF"/>
    <w:rsid w:val="002D0D2C"/>
    <w:rsid w:val="002D2697"/>
    <w:rsid w:val="002D2DDD"/>
    <w:rsid w:val="002D31C7"/>
    <w:rsid w:val="002D34E8"/>
    <w:rsid w:val="002D367D"/>
    <w:rsid w:val="002D459C"/>
    <w:rsid w:val="002D4654"/>
    <w:rsid w:val="002D5490"/>
    <w:rsid w:val="002D54DE"/>
    <w:rsid w:val="002D5F12"/>
    <w:rsid w:val="002D6160"/>
    <w:rsid w:val="002D7761"/>
    <w:rsid w:val="002E062A"/>
    <w:rsid w:val="002E07F6"/>
    <w:rsid w:val="002E0C1D"/>
    <w:rsid w:val="002E17D0"/>
    <w:rsid w:val="002E1AB7"/>
    <w:rsid w:val="002E1AD6"/>
    <w:rsid w:val="002E28B8"/>
    <w:rsid w:val="002E2C56"/>
    <w:rsid w:val="002E2C94"/>
    <w:rsid w:val="002E2E73"/>
    <w:rsid w:val="002E4852"/>
    <w:rsid w:val="002E48EF"/>
    <w:rsid w:val="002E5EC7"/>
    <w:rsid w:val="002E5F75"/>
    <w:rsid w:val="002E650A"/>
    <w:rsid w:val="002E6839"/>
    <w:rsid w:val="002F070D"/>
    <w:rsid w:val="002F0C04"/>
    <w:rsid w:val="002F2F89"/>
    <w:rsid w:val="002F4141"/>
    <w:rsid w:val="002F4957"/>
    <w:rsid w:val="002F68CB"/>
    <w:rsid w:val="002F70DC"/>
    <w:rsid w:val="002F746E"/>
    <w:rsid w:val="0030011F"/>
    <w:rsid w:val="00300DFF"/>
    <w:rsid w:val="00301259"/>
    <w:rsid w:val="003012DA"/>
    <w:rsid w:val="00302813"/>
    <w:rsid w:val="003053E7"/>
    <w:rsid w:val="0030660D"/>
    <w:rsid w:val="0030663E"/>
    <w:rsid w:val="00310640"/>
    <w:rsid w:val="0031136E"/>
    <w:rsid w:val="0031193E"/>
    <w:rsid w:val="003139A7"/>
    <w:rsid w:val="00314FC4"/>
    <w:rsid w:val="003156A6"/>
    <w:rsid w:val="0031709E"/>
    <w:rsid w:val="003172DE"/>
    <w:rsid w:val="00317DB9"/>
    <w:rsid w:val="0032003A"/>
    <w:rsid w:val="003201EA"/>
    <w:rsid w:val="00320451"/>
    <w:rsid w:val="00320D80"/>
    <w:rsid w:val="0032198A"/>
    <w:rsid w:val="00322F1D"/>
    <w:rsid w:val="00324520"/>
    <w:rsid w:val="00324552"/>
    <w:rsid w:val="00325329"/>
    <w:rsid w:val="00325843"/>
    <w:rsid w:val="00325967"/>
    <w:rsid w:val="003262A1"/>
    <w:rsid w:val="00326706"/>
    <w:rsid w:val="0032670D"/>
    <w:rsid w:val="003268C2"/>
    <w:rsid w:val="00326B06"/>
    <w:rsid w:val="00327F16"/>
    <w:rsid w:val="00330EA3"/>
    <w:rsid w:val="0033145B"/>
    <w:rsid w:val="00334123"/>
    <w:rsid w:val="00336DB9"/>
    <w:rsid w:val="003407C6"/>
    <w:rsid w:val="003415A4"/>
    <w:rsid w:val="003447DD"/>
    <w:rsid w:val="003453F5"/>
    <w:rsid w:val="003504D7"/>
    <w:rsid w:val="003516D8"/>
    <w:rsid w:val="00351B56"/>
    <w:rsid w:val="00351C8E"/>
    <w:rsid w:val="003532DB"/>
    <w:rsid w:val="0035429D"/>
    <w:rsid w:val="00354A3A"/>
    <w:rsid w:val="00354EE8"/>
    <w:rsid w:val="00356C86"/>
    <w:rsid w:val="00357502"/>
    <w:rsid w:val="00357534"/>
    <w:rsid w:val="00357B92"/>
    <w:rsid w:val="00360B60"/>
    <w:rsid w:val="0036255E"/>
    <w:rsid w:val="0036338E"/>
    <w:rsid w:val="003636FF"/>
    <w:rsid w:val="003639C8"/>
    <w:rsid w:val="003643BC"/>
    <w:rsid w:val="00364C81"/>
    <w:rsid w:val="00365EB4"/>
    <w:rsid w:val="003674ED"/>
    <w:rsid w:val="003674FD"/>
    <w:rsid w:val="00367AD7"/>
    <w:rsid w:val="003711B5"/>
    <w:rsid w:val="0037132C"/>
    <w:rsid w:val="00371554"/>
    <w:rsid w:val="00371DCC"/>
    <w:rsid w:val="0037257C"/>
    <w:rsid w:val="003729A3"/>
    <w:rsid w:val="00372C31"/>
    <w:rsid w:val="00373CDF"/>
    <w:rsid w:val="00373D5D"/>
    <w:rsid w:val="003745A3"/>
    <w:rsid w:val="00374BDC"/>
    <w:rsid w:val="00374CF9"/>
    <w:rsid w:val="00374F22"/>
    <w:rsid w:val="00375C5D"/>
    <w:rsid w:val="0037771A"/>
    <w:rsid w:val="00377A5D"/>
    <w:rsid w:val="00377BFC"/>
    <w:rsid w:val="00380BD0"/>
    <w:rsid w:val="00381272"/>
    <w:rsid w:val="0038171E"/>
    <w:rsid w:val="00381730"/>
    <w:rsid w:val="003819A9"/>
    <w:rsid w:val="00384839"/>
    <w:rsid w:val="00385172"/>
    <w:rsid w:val="003858B4"/>
    <w:rsid w:val="003860A6"/>
    <w:rsid w:val="00386100"/>
    <w:rsid w:val="003866FD"/>
    <w:rsid w:val="00386705"/>
    <w:rsid w:val="00386F85"/>
    <w:rsid w:val="00387B2D"/>
    <w:rsid w:val="0039012D"/>
    <w:rsid w:val="00390284"/>
    <w:rsid w:val="003918EC"/>
    <w:rsid w:val="0039294C"/>
    <w:rsid w:val="00393273"/>
    <w:rsid w:val="00393CAB"/>
    <w:rsid w:val="00394378"/>
    <w:rsid w:val="0039457B"/>
    <w:rsid w:val="003946EA"/>
    <w:rsid w:val="00394CE9"/>
    <w:rsid w:val="00395031"/>
    <w:rsid w:val="00395AF7"/>
    <w:rsid w:val="0039716D"/>
    <w:rsid w:val="003976B9"/>
    <w:rsid w:val="003A0824"/>
    <w:rsid w:val="003A1036"/>
    <w:rsid w:val="003A1672"/>
    <w:rsid w:val="003A1A32"/>
    <w:rsid w:val="003A2E1E"/>
    <w:rsid w:val="003A393D"/>
    <w:rsid w:val="003A3CB2"/>
    <w:rsid w:val="003A3DDB"/>
    <w:rsid w:val="003A4A29"/>
    <w:rsid w:val="003A5142"/>
    <w:rsid w:val="003A5253"/>
    <w:rsid w:val="003A5451"/>
    <w:rsid w:val="003A546C"/>
    <w:rsid w:val="003A5AA6"/>
    <w:rsid w:val="003A60A4"/>
    <w:rsid w:val="003A6433"/>
    <w:rsid w:val="003A676A"/>
    <w:rsid w:val="003A6BFD"/>
    <w:rsid w:val="003A79DB"/>
    <w:rsid w:val="003B0095"/>
    <w:rsid w:val="003B07EC"/>
    <w:rsid w:val="003B08B6"/>
    <w:rsid w:val="003B0CA4"/>
    <w:rsid w:val="003B111A"/>
    <w:rsid w:val="003B1257"/>
    <w:rsid w:val="003B2597"/>
    <w:rsid w:val="003B2C5D"/>
    <w:rsid w:val="003B37A2"/>
    <w:rsid w:val="003B4157"/>
    <w:rsid w:val="003B47C8"/>
    <w:rsid w:val="003B48C1"/>
    <w:rsid w:val="003B7939"/>
    <w:rsid w:val="003C1154"/>
    <w:rsid w:val="003C15BA"/>
    <w:rsid w:val="003C44E2"/>
    <w:rsid w:val="003C46FB"/>
    <w:rsid w:val="003C572B"/>
    <w:rsid w:val="003C62B4"/>
    <w:rsid w:val="003C7C61"/>
    <w:rsid w:val="003D0494"/>
    <w:rsid w:val="003D0EEA"/>
    <w:rsid w:val="003D205A"/>
    <w:rsid w:val="003D4135"/>
    <w:rsid w:val="003D7FF8"/>
    <w:rsid w:val="003E0605"/>
    <w:rsid w:val="003E06CA"/>
    <w:rsid w:val="003E075D"/>
    <w:rsid w:val="003E19FE"/>
    <w:rsid w:val="003E1B1E"/>
    <w:rsid w:val="003E1E69"/>
    <w:rsid w:val="003E20C4"/>
    <w:rsid w:val="003E30E9"/>
    <w:rsid w:val="003E32B5"/>
    <w:rsid w:val="003E37D9"/>
    <w:rsid w:val="003E3D5A"/>
    <w:rsid w:val="003E4089"/>
    <w:rsid w:val="003E5B5A"/>
    <w:rsid w:val="003E5EA9"/>
    <w:rsid w:val="003E6156"/>
    <w:rsid w:val="003E6178"/>
    <w:rsid w:val="003E7627"/>
    <w:rsid w:val="003E7E4B"/>
    <w:rsid w:val="003F04B5"/>
    <w:rsid w:val="003F07D5"/>
    <w:rsid w:val="003F0B3F"/>
    <w:rsid w:val="003F0D33"/>
    <w:rsid w:val="003F152C"/>
    <w:rsid w:val="003F15EF"/>
    <w:rsid w:val="003F19ED"/>
    <w:rsid w:val="003F1BED"/>
    <w:rsid w:val="003F2690"/>
    <w:rsid w:val="003F3C31"/>
    <w:rsid w:val="003F4AAB"/>
    <w:rsid w:val="003F52B6"/>
    <w:rsid w:val="003F540D"/>
    <w:rsid w:val="003F5525"/>
    <w:rsid w:val="003F5E8F"/>
    <w:rsid w:val="003F6291"/>
    <w:rsid w:val="003F6C8C"/>
    <w:rsid w:val="003F79AF"/>
    <w:rsid w:val="003F7C15"/>
    <w:rsid w:val="0040081B"/>
    <w:rsid w:val="00400F84"/>
    <w:rsid w:val="004012AA"/>
    <w:rsid w:val="004036FE"/>
    <w:rsid w:val="00403DE9"/>
    <w:rsid w:val="00404550"/>
    <w:rsid w:val="00405BC4"/>
    <w:rsid w:val="0040638E"/>
    <w:rsid w:val="00407539"/>
    <w:rsid w:val="004112EC"/>
    <w:rsid w:val="004128DA"/>
    <w:rsid w:val="00412DEC"/>
    <w:rsid w:val="00413425"/>
    <w:rsid w:val="00415AF7"/>
    <w:rsid w:val="00416AF3"/>
    <w:rsid w:val="00416B29"/>
    <w:rsid w:val="004174F8"/>
    <w:rsid w:val="0041771E"/>
    <w:rsid w:val="00417770"/>
    <w:rsid w:val="004201A3"/>
    <w:rsid w:val="00421619"/>
    <w:rsid w:val="00421794"/>
    <w:rsid w:val="004218F4"/>
    <w:rsid w:val="0042199E"/>
    <w:rsid w:val="00421A59"/>
    <w:rsid w:val="00421D33"/>
    <w:rsid w:val="0042217D"/>
    <w:rsid w:val="00423A03"/>
    <w:rsid w:val="00423D09"/>
    <w:rsid w:val="004246B1"/>
    <w:rsid w:val="00424E20"/>
    <w:rsid w:val="00426004"/>
    <w:rsid w:val="00426DD8"/>
    <w:rsid w:val="00427E60"/>
    <w:rsid w:val="00427EF0"/>
    <w:rsid w:val="004308A8"/>
    <w:rsid w:val="00431212"/>
    <w:rsid w:val="0043191E"/>
    <w:rsid w:val="00431AF6"/>
    <w:rsid w:val="00432DBC"/>
    <w:rsid w:val="00432EC6"/>
    <w:rsid w:val="0043303E"/>
    <w:rsid w:val="0043531C"/>
    <w:rsid w:val="00435887"/>
    <w:rsid w:val="00435DBD"/>
    <w:rsid w:val="004364D2"/>
    <w:rsid w:val="004372E6"/>
    <w:rsid w:val="00437DC4"/>
    <w:rsid w:val="00437EF1"/>
    <w:rsid w:val="00437FC0"/>
    <w:rsid w:val="00443428"/>
    <w:rsid w:val="00445023"/>
    <w:rsid w:val="004450E8"/>
    <w:rsid w:val="004470F5"/>
    <w:rsid w:val="00447B27"/>
    <w:rsid w:val="004501BC"/>
    <w:rsid w:val="00450D0D"/>
    <w:rsid w:val="00451290"/>
    <w:rsid w:val="004520CE"/>
    <w:rsid w:val="00452822"/>
    <w:rsid w:val="004538C8"/>
    <w:rsid w:val="004547FC"/>
    <w:rsid w:val="00454820"/>
    <w:rsid w:val="00455755"/>
    <w:rsid w:val="004560D2"/>
    <w:rsid w:val="00456547"/>
    <w:rsid w:val="00457C33"/>
    <w:rsid w:val="00460770"/>
    <w:rsid w:val="004607CB"/>
    <w:rsid w:val="00460907"/>
    <w:rsid w:val="00460ACA"/>
    <w:rsid w:val="00460B07"/>
    <w:rsid w:val="004625E6"/>
    <w:rsid w:val="00462883"/>
    <w:rsid w:val="00463B6B"/>
    <w:rsid w:val="00465CCF"/>
    <w:rsid w:val="00465DF9"/>
    <w:rsid w:val="00466549"/>
    <w:rsid w:val="0046654B"/>
    <w:rsid w:val="00466886"/>
    <w:rsid w:val="00467064"/>
    <w:rsid w:val="004677F9"/>
    <w:rsid w:val="0047039E"/>
    <w:rsid w:val="0047071B"/>
    <w:rsid w:val="00470A51"/>
    <w:rsid w:val="00470C91"/>
    <w:rsid w:val="00471FC9"/>
    <w:rsid w:val="00473B36"/>
    <w:rsid w:val="00474E53"/>
    <w:rsid w:val="00476B2C"/>
    <w:rsid w:val="004803F5"/>
    <w:rsid w:val="0048094D"/>
    <w:rsid w:val="00480C5D"/>
    <w:rsid w:val="00481245"/>
    <w:rsid w:val="00481C9F"/>
    <w:rsid w:val="0048291C"/>
    <w:rsid w:val="0048365B"/>
    <w:rsid w:val="0048436D"/>
    <w:rsid w:val="00484469"/>
    <w:rsid w:val="0048503F"/>
    <w:rsid w:val="00485C47"/>
    <w:rsid w:val="00485E31"/>
    <w:rsid w:val="00486ED6"/>
    <w:rsid w:val="00487404"/>
    <w:rsid w:val="004914FE"/>
    <w:rsid w:val="00491D29"/>
    <w:rsid w:val="0049240E"/>
    <w:rsid w:val="004931DC"/>
    <w:rsid w:val="00494C4E"/>
    <w:rsid w:val="00495FE2"/>
    <w:rsid w:val="0049744A"/>
    <w:rsid w:val="004976C5"/>
    <w:rsid w:val="00497FC7"/>
    <w:rsid w:val="004A0953"/>
    <w:rsid w:val="004A09EC"/>
    <w:rsid w:val="004A1389"/>
    <w:rsid w:val="004A2782"/>
    <w:rsid w:val="004A493A"/>
    <w:rsid w:val="004A50E7"/>
    <w:rsid w:val="004A610A"/>
    <w:rsid w:val="004A6FAE"/>
    <w:rsid w:val="004A7471"/>
    <w:rsid w:val="004A79F5"/>
    <w:rsid w:val="004A7B61"/>
    <w:rsid w:val="004B00E2"/>
    <w:rsid w:val="004B0116"/>
    <w:rsid w:val="004B4317"/>
    <w:rsid w:val="004B4D85"/>
    <w:rsid w:val="004B53CC"/>
    <w:rsid w:val="004B6069"/>
    <w:rsid w:val="004B7560"/>
    <w:rsid w:val="004C0B6F"/>
    <w:rsid w:val="004C0BE5"/>
    <w:rsid w:val="004C10DA"/>
    <w:rsid w:val="004C14E8"/>
    <w:rsid w:val="004C3277"/>
    <w:rsid w:val="004C37CE"/>
    <w:rsid w:val="004C3B5A"/>
    <w:rsid w:val="004C5212"/>
    <w:rsid w:val="004C5353"/>
    <w:rsid w:val="004C6B4A"/>
    <w:rsid w:val="004D0ADE"/>
    <w:rsid w:val="004D256E"/>
    <w:rsid w:val="004D2609"/>
    <w:rsid w:val="004D2A6B"/>
    <w:rsid w:val="004D369E"/>
    <w:rsid w:val="004D3C1D"/>
    <w:rsid w:val="004D5713"/>
    <w:rsid w:val="004D57FB"/>
    <w:rsid w:val="004D5BE6"/>
    <w:rsid w:val="004D6CC7"/>
    <w:rsid w:val="004D70B9"/>
    <w:rsid w:val="004D71C6"/>
    <w:rsid w:val="004D77C0"/>
    <w:rsid w:val="004D7D85"/>
    <w:rsid w:val="004E0661"/>
    <w:rsid w:val="004E13AC"/>
    <w:rsid w:val="004E2C05"/>
    <w:rsid w:val="004E3595"/>
    <w:rsid w:val="004E41D2"/>
    <w:rsid w:val="004E5A1E"/>
    <w:rsid w:val="004E71FA"/>
    <w:rsid w:val="004E7222"/>
    <w:rsid w:val="004E7AD6"/>
    <w:rsid w:val="004F0405"/>
    <w:rsid w:val="004F0AC8"/>
    <w:rsid w:val="004F19C5"/>
    <w:rsid w:val="004F1A6E"/>
    <w:rsid w:val="004F3359"/>
    <w:rsid w:val="004F3918"/>
    <w:rsid w:val="004F4BBC"/>
    <w:rsid w:val="004F5509"/>
    <w:rsid w:val="004F55CA"/>
    <w:rsid w:val="004F5DDE"/>
    <w:rsid w:val="004F5FB4"/>
    <w:rsid w:val="004F6445"/>
    <w:rsid w:val="00500E15"/>
    <w:rsid w:val="0050134F"/>
    <w:rsid w:val="00501FB4"/>
    <w:rsid w:val="0050240D"/>
    <w:rsid w:val="005034E6"/>
    <w:rsid w:val="00503B12"/>
    <w:rsid w:val="00504B99"/>
    <w:rsid w:val="00505D62"/>
    <w:rsid w:val="0050660F"/>
    <w:rsid w:val="00506B3C"/>
    <w:rsid w:val="00510B86"/>
    <w:rsid w:val="00510C06"/>
    <w:rsid w:val="00511565"/>
    <w:rsid w:val="00511756"/>
    <w:rsid w:val="00511E20"/>
    <w:rsid w:val="00513219"/>
    <w:rsid w:val="00513E7C"/>
    <w:rsid w:val="00513EBC"/>
    <w:rsid w:val="005146C3"/>
    <w:rsid w:val="005155A9"/>
    <w:rsid w:val="00515611"/>
    <w:rsid w:val="00515D50"/>
    <w:rsid w:val="00515E63"/>
    <w:rsid w:val="005161A3"/>
    <w:rsid w:val="00517B15"/>
    <w:rsid w:val="00517C5C"/>
    <w:rsid w:val="0052191A"/>
    <w:rsid w:val="00521FA1"/>
    <w:rsid w:val="00522350"/>
    <w:rsid w:val="0052243D"/>
    <w:rsid w:val="0052295B"/>
    <w:rsid w:val="00522FEF"/>
    <w:rsid w:val="005238C1"/>
    <w:rsid w:val="00525EB7"/>
    <w:rsid w:val="00525FB0"/>
    <w:rsid w:val="005276A6"/>
    <w:rsid w:val="00527CDC"/>
    <w:rsid w:val="00527F21"/>
    <w:rsid w:val="00530FC5"/>
    <w:rsid w:val="00531B5B"/>
    <w:rsid w:val="00531EE6"/>
    <w:rsid w:val="00531FB5"/>
    <w:rsid w:val="00532A46"/>
    <w:rsid w:val="00532F47"/>
    <w:rsid w:val="0053315A"/>
    <w:rsid w:val="00534781"/>
    <w:rsid w:val="00534ADA"/>
    <w:rsid w:val="00534FE5"/>
    <w:rsid w:val="00536D57"/>
    <w:rsid w:val="00536DA4"/>
    <w:rsid w:val="0053786A"/>
    <w:rsid w:val="0054125D"/>
    <w:rsid w:val="0054310D"/>
    <w:rsid w:val="00543637"/>
    <w:rsid w:val="00543734"/>
    <w:rsid w:val="00543C6E"/>
    <w:rsid w:val="0054432C"/>
    <w:rsid w:val="00544795"/>
    <w:rsid w:val="00545023"/>
    <w:rsid w:val="005456CA"/>
    <w:rsid w:val="00545B81"/>
    <w:rsid w:val="00545BD5"/>
    <w:rsid w:val="00546A16"/>
    <w:rsid w:val="005502FD"/>
    <w:rsid w:val="00550FAF"/>
    <w:rsid w:val="0055167E"/>
    <w:rsid w:val="0055268E"/>
    <w:rsid w:val="00552AD6"/>
    <w:rsid w:val="00553B01"/>
    <w:rsid w:val="00554FFE"/>
    <w:rsid w:val="005556CF"/>
    <w:rsid w:val="0055582B"/>
    <w:rsid w:val="00555C00"/>
    <w:rsid w:val="0055639C"/>
    <w:rsid w:val="005563A2"/>
    <w:rsid w:val="0055670C"/>
    <w:rsid w:val="00557852"/>
    <w:rsid w:val="00557A55"/>
    <w:rsid w:val="005619C8"/>
    <w:rsid w:val="005624E7"/>
    <w:rsid w:val="00563B70"/>
    <w:rsid w:val="00564816"/>
    <w:rsid w:val="00564FDC"/>
    <w:rsid w:val="0056523A"/>
    <w:rsid w:val="00565AF2"/>
    <w:rsid w:val="00566A82"/>
    <w:rsid w:val="00566CA9"/>
    <w:rsid w:val="00566DA6"/>
    <w:rsid w:val="00567F4B"/>
    <w:rsid w:val="00570135"/>
    <w:rsid w:val="00571B05"/>
    <w:rsid w:val="00571C33"/>
    <w:rsid w:val="00571DCE"/>
    <w:rsid w:val="00572042"/>
    <w:rsid w:val="00573050"/>
    <w:rsid w:val="00573A31"/>
    <w:rsid w:val="00573E33"/>
    <w:rsid w:val="005740F1"/>
    <w:rsid w:val="005752FF"/>
    <w:rsid w:val="005754AB"/>
    <w:rsid w:val="00576BF2"/>
    <w:rsid w:val="00577455"/>
    <w:rsid w:val="00577521"/>
    <w:rsid w:val="00580C11"/>
    <w:rsid w:val="00581E80"/>
    <w:rsid w:val="00582472"/>
    <w:rsid w:val="005837E3"/>
    <w:rsid w:val="00583E24"/>
    <w:rsid w:val="00585DCF"/>
    <w:rsid w:val="005904FB"/>
    <w:rsid w:val="00591396"/>
    <w:rsid w:val="00591936"/>
    <w:rsid w:val="00592748"/>
    <w:rsid w:val="00592AB5"/>
    <w:rsid w:val="00593A40"/>
    <w:rsid w:val="005953FA"/>
    <w:rsid w:val="005955F0"/>
    <w:rsid w:val="00596369"/>
    <w:rsid w:val="005972A8"/>
    <w:rsid w:val="00597BDF"/>
    <w:rsid w:val="00597C0A"/>
    <w:rsid w:val="005A1B3F"/>
    <w:rsid w:val="005A1C82"/>
    <w:rsid w:val="005A335E"/>
    <w:rsid w:val="005A4419"/>
    <w:rsid w:val="005A7177"/>
    <w:rsid w:val="005A7509"/>
    <w:rsid w:val="005A754E"/>
    <w:rsid w:val="005A7948"/>
    <w:rsid w:val="005B2897"/>
    <w:rsid w:val="005B313B"/>
    <w:rsid w:val="005B3402"/>
    <w:rsid w:val="005B360C"/>
    <w:rsid w:val="005B5621"/>
    <w:rsid w:val="005B5FF7"/>
    <w:rsid w:val="005B6017"/>
    <w:rsid w:val="005B67D4"/>
    <w:rsid w:val="005B70BA"/>
    <w:rsid w:val="005B755D"/>
    <w:rsid w:val="005C01E1"/>
    <w:rsid w:val="005C398B"/>
    <w:rsid w:val="005C4318"/>
    <w:rsid w:val="005C436A"/>
    <w:rsid w:val="005C4594"/>
    <w:rsid w:val="005C4E1E"/>
    <w:rsid w:val="005C6045"/>
    <w:rsid w:val="005C6F7C"/>
    <w:rsid w:val="005C7133"/>
    <w:rsid w:val="005C7E62"/>
    <w:rsid w:val="005D0275"/>
    <w:rsid w:val="005D02A0"/>
    <w:rsid w:val="005D1290"/>
    <w:rsid w:val="005D1A40"/>
    <w:rsid w:val="005D2059"/>
    <w:rsid w:val="005D3CB4"/>
    <w:rsid w:val="005D45B1"/>
    <w:rsid w:val="005D5671"/>
    <w:rsid w:val="005D5B98"/>
    <w:rsid w:val="005D7220"/>
    <w:rsid w:val="005E05D6"/>
    <w:rsid w:val="005E1083"/>
    <w:rsid w:val="005E19E7"/>
    <w:rsid w:val="005E1CE6"/>
    <w:rsid w:val="005E2C6C"/>
    <w:rsid w:val="005E369C"/>
    <w:rsid w:val="005E56EA"/>
    <w:rsid w:val="005E5F71"/>
    <w:rsid w:val="005E73AF"/>
    <w:rsid w:val="005E7CD7"/>
    <w:rsid w:val="005F04AA"/>
    <w:rsid w:val="005F14BA"/>
    <w:rsid w:val="005F1977"/>
    <w:rsid w:val="005F1AFF"/>
    <w:rsid w:val="005F1F48"/>
    <w:rsid w:val="005F326D"/>
    <w:rsid w:val="005F3F99"/>
    <w:rsid w:val="005F4C55"/>
    <w:rsid w:val="005F6C10"/>
    <w:rsid w:val="005F6E5C"/>
    <w:rsid w:val="00600A03"/>
    <w:rsid w:val="00600CD0"/>
    <w:rsid w:val="00600E24"/>
    <w:rsid w:val="0060142D"/>
    <w:rsid w:val="006016D8"/>
    <w:rsid w:val="00601ECE"/>
    <w:rsid w:val="00602917"/>
    <w:rsid w:val="00602C50"/>
    <w:rsid w:val="006034AC"/>
    <w:rsid w:val="006041C9"/>
    <w:rsid w:val="00604571"/>
    <w:rsid w:val="00605D17"/>
    <w:rsid w:val="00605F72"/>
    <w:rsid w:val="00606FE6"/>
    <w:rsid w:val="006123C2"/>
    <w:rsid w:val="0061242C"/>
    <w:rsid w:val="00612CB4"/>
    <w:rsid w:val="006135C2"/>
    <w:rsid w:val="00613D41"/>
    <w:rsid w:val="00614250"/>
    <w:rsid w:val="00614380"/>
    <w:rsid w:val="006204DC"/>
    <w:rsid w:val="00620BA7"/>
    <w:rsid w:val="00620DA7"/>
    <w:rsid w:val="00621015"/>
    <w:rsid w:val="0062360B"/>
    <w:rsid w:val="0062406A"/>
    <w:rsid w:val="00624D52"/>
    <w:rsid w:val="0062524C"/>
    <w:rsid w:val="00625CED"/>
    <w:rsid w:val="006274AA"/>
    <w:rsid w:val="00627F5C"/>
    <w:rsid w:val="00630810"/>
    <w:rsid w:val="00630D98"/>
    <w:rsid w:val="00630FB6"/>
    <w:rsid w:val="00631FC9"/>
    <w:rsid w:val="0063309E"/>
    <w:rsid w:val="00634D0C"/>
    <w:rsid w:val="00635620"/>
    <w:rsid w:val="00636132"/>
    <w:rsid w:val="00637433"/>
    <w:rsid w:val="00637951"/>
    <w:rsid w:val="0064076F"/>
    <w:rsid w:val="00640AE0"/>
    <w:rsid w:val="00641C11"/>
    <w:rsid w:val="00642432"/>
    <w:rsid w:val="0064297E"/>
    <w:rsid w:val="00642F18"/>
    <w:rsid w:val="006433EF"/>
    <w:rsid w:val="00643595"/>
    <w:rsid w:val="0064448D"/>
    <w:rsid w:val="00644EE8"/>
    <w:rsid w:val="006451A7"/>
    <w:rsid w:val="00646526"/>
    <w:rsid w:val="006469A7"/>
    <w:rsid w:val="006470F4"/>
    <w:rsid w:val="00647B0A"/>
    <w:rsid w:val="00647DD0"/>
    <w:rsid w:val="006511D2"/>
    <w:rsid w:val="00651586"/>
    <w:rsid w:val="00651A6D"/>
    <w:rsid w:val="006565B5"/>
    <w:rsid w:val="0065702D"/>
    <w:rsid w:val="00660385"/>
    <w:rsid w:val="00660727"/>
    <w:rsid w:val="00660B6E"/>
    <w:rsid w:val="00661A41"/>
    <w:rsid w:val="00662193"/>
    <w:rsid w:val="006624CE"/>
    <w:rsid w:val="00662F99"/>
    <w:rsid w:val="0066306D"/>
    <w:rsid w:val="0066342E"/>
    <w:rsid w:val="00667572"/>
    <w:rsid w:val="00667CA0"/>
    <w:rsid w:val="00667EFD"/>
    <w:rsid w:val="0067098D"/>
    <w:rsid w:val="006709FC"/>
    <w:rsid w:val="0067176E"/>
    <w:rsid w:val="0067197B"/>
    <w:rsid w:val="00671A22"/>
    <w:rsid w:val="0067325D"/>
    <w:rsid w:val="00673AA5"/>
    <w:rsid w:val="00673CDD"/>
    <w:rsid w:val="00673CEC"/>
    <w:rsid w:val="00674614"/>
    <w:rsid w:val="006746E6"/>
    <w:rsid w:val="00674DBE"/>
    <w:rsid w:val="00674E67"/>
    <w:rsid w:val="00675759"/>
    <w:rsid w:val="00675868"/>
    <w:rsid w:val="00675BAE"/>
    <w:rsid w:val="0067739C"/>
    <w:rsid w:val="00677F3C"/>
    <w:rsid w:val="00680354"/>
    <w:rsid w:val="00681022"/>
    <w:rsid w:val="00681179"/>
    <w:rsid w:val="00681809"/>
    <w:rsid w:val="00681B11"/>
    <w:rsid w:val="00685682"/>
    <w:rsid w:val="00686B32"/>
    <w:rsid w:val="0068735E"/>
    <w:rsid w:val="0068743C"/>
    <w:rsid w:val="00690CED"/>
    <w:rsid w:val="00690E56"/>
    <w:rsid w:val="0069239D"/>
    <w:rsid w:val="006924B8"/>
    <w:rsid w:val="00692AFA"/>
    <w:rsid w:val="00692F56"/>
    <w:rsid w:val="006934EA"/>
    <w:rsid w:val="00693598"/>
    <w:rsid w:val="00693617"/>
    <w:rsid w:val="00693D13"/>
    <w:rsid w:val="00694EC2"/>
    <w:rsid w:val="00695147"/>
    <w:rsid w:val="006958B7"/>
    <w:rsid w:val="006959DC"/>
    <w:rsid w:val="006963FE"/>
    <w:rsid w:val="00696AD6"/>
    <w:rsid w:val="00697B31"/>
    <w:rsid w:val="006A0FCB"/>
    <w:rsid w:val="006A23F5"/>
    <w:rsid w:val="006A2C12"/>
    <w:rsid w:val="006A33E7"/>
    <w:rsid w:val="006A3A29"/>
    <w:rsid w:val="006A428D"/>
    <w:rsid w:val="006A4F96"/>
    <w:rsid w:val="006A58BE"/>
    <w:rsid w:val="006A675E"/>
    <w:rsid w:val="006A6AD4"/>
    <w:rsid w:val="006A7159"/>
    <w:rsid w:val="006A76F2"/>
    <w:rsid w:val="006A7781"/>
    <w:rsid w:val="006B1F5B"/>
    <w:rsid w:val="006B204F"/>
    <w:rsid w:val="006B25FB"/>
    <w:rsid w:val="006B4626"/>
    <w:rsid w:val="006B47F6"/>
    <w:rsid w:val="006B4829"/>
    <w:rsid w:val="006B5C76"/>
    <w:rsid w:val="006B671D"/>
    <w:rsid w:val="006C018C"/>
    <w:rsid w:val="006C0287"/>
    <w:rsid w:val="006C0533"/>
    <w:rsid w:val="006C11C8"/>
    <w:rsid w:val="006C191A"/>
    <w:rsid w:val="006C3BEA"/>
    <w:rsid w:val="006C4686"/>
    <w:rsid w:val="006C50CB"/>
    <w:rsid w:val="006C57B0"/>
    <w:rsid w:val="006C6C25"/>
    <w:rsid w:val="006C6E57"/>
    <w:rsid w:val="006D0E0B"/>
    <w:rsid w:val="006D17E8"/>
    <w:rsid w:val="006D2349"/>
    <w:rsid w:val="006D292C"/>
    <w:rsid w:val="006D58D4"/>
    <w:rsid w:val="006E0113"/>
    <w:rsid w:val="006E0CEB"/>
    <w:rsid w:val="006E147C"/>
    <w:rsid w:val="006E2DC9"/>
    <w:rsid w:val="006E2E27"/>
    <w:rsid w:val="006E2FD0"/>
    <w:rsid w:val="006E378D"/>
    <w:rsid w:val="006E5075"/>
    <w:rsid w:val="006E59EB"/>
    <w:rsid w:val="006E64A3"/>
    <w:rsid w:val="006E64F0"/>
    <w:rsid w:val="006E6F56"/>
    <w:rsid w:val="006E7BFF"/>
    <w:rsid w:val="006F06B7"/>
    <w:rsid w:val="006F133F"/>
    <w:rsid w:val="006F1366"/>
    <w:rsid w:val="006F2501"/>
    <w:rsid w:val="006F30F0"/>
    <w:rsid w:val="006F3422"/>
    <w:rsid w:val="006F6090"/>
    <w:rsid w:val="006F7A99"/>
    <w:rsid w:val="006F7CCC"/>
    <w:rsid w:val="006F7F97"/>
    <w:rsid w:val="007014EB"/>
    <w:rsid w:val="00701CA9"/>
    <w:rsid w:val="00702259"/>
    <w:rsid w:val="007027B4"/>
    <w:rsid w:val="00702C3E"/>
    <w:rsid w:val="00704D96"/>
    <w:rsid w:val="00705030"/>
    <w:rsid w:val="0070689D"/>
    <w:rsid w:val="00706D08"/>
    <w:rsid w:val="00707332"/>
    <w:rsid w:val="00707899"/>
    <w:rsid w:val="00707E0C"/>
    <w:rsid w:val="00710A9B"/>
    <w:rsid w:val="00710FA3"/>
    <w:rsid w:val="00712530"/>
    <w:rsid w:val="00712D9E"/>
    <w:rsid w:val="00713533"/>
    <w:rsid w:val="00713A08"/>
    <w:rsid w:val="00714974"/>
    <w:rsid w:val="007155FF"/>
    <w:rsid w:val="00715615"/>
    <w:rsid w:val="00715935"/>
    <w:rsid w:val="00715A1D"/>
    <w:rsid w:val="00716328"/>
    <w:rsid w:val="007165F4"/>
    <w:rsid w:val="007168EB"/>
    <w:rsid w:val="00717ADF"/>
    <w:rsid w:val="00720055"/>
    <w:rsid w:val="00722131"/>
    <w:rsid w:val="00722DCD"/>
    <w:rsid w:val="00724066"/>
    <w:rsid w:val="00724455"/>
    <w:rsid w:val="007247C1"/>
    <w:rsid w:val="00724877"/>
    <w:rsid w:val="00724CEA"/>
    <w:rsid w:val="00724FA4"/>
    <w:rsid w:val="00727981"/>
    <w:rsid w:val="00727EE9"/>
    <w:rsid w:val="007307F7"/>
    <w:rsid w:val="00730DC7"/>
    <w:rsid w:val="00730FD8"/>
    <w:rsid w:val="00731604"/>
    <w:rsid w:val="00731EBC"/>
    <w:rsid w:val="0073218B"/>
    <w:rsid w:val="007323F2"/>
    <w:rsid w:val="007330EE"/>
    <w:rsid w:val="007348D4"/>
    <w:rsid w:val="007349EA"/>
    <w:rsid w:val="007350CD"/>
    <w:rsid w:val="00735E38"/>
    <w:rsid w:val="00736CB4"/>
    <w:rsid w:val="00742729"/>
    <w:rsid w:val="007431DC"/>
    <w:rsid w:val="00744814"/>
    <w:rsid w:val="00744942"/>
    <w:rsid w:val="00744FD3"/>
    <w:rsid w:val="007451A2"/>
    <w:rsid w:val="00745E16"/>
    <w:rsid w:val="0074798F"/>
    <w:rsid w:val="00750320"/>
    <w:rsid w:val="007509D6"/>
    <w:rsid w:val="00752643"/>
    <w:rsid w:val="0075268B"/>
    <w:rsid w:val="00752DF6"/>
    <w:rsid w:val="007537FA"/>
    <w:rsid w:val="007545CB"/>
    <w:rsid w:val="00755245"/>
    <w:rsid w:val="0075597B"/>
    <w:rsid w:val="0075652A"/>
    <w:rsid w:val="007566FE"/>
    <w:rsid w:val="007567BB"/>
    <w:rsid w:val="0075706E"/>
    <w:rsid w:val="007607D6"/>
    <w:rsid w:val="007629B7"/>
    <w:rsid w:val="00762CAA"/>
    <w:rsid w:val="00763990"/>
    <w:rsid w:val="00763C9B"/>
    <w:rsid w:val="00764AD4"/>
    <w:rsid w:val="00765D61"/>
    <w:rsid w:val="00767A7E"/>
    <w:rsid w:val="00767D31"/>
    <w:rsid w:val="007714B3"/>
    <w:rsid w:val="00772C7D"/>
    <w:rsid w:val="0077372E"/>
    <w:rsid w:val="00773E69"/>
    <w:rsid w:val="00774FF6"/>
    <w:rsid w:val="00775005"/>
    <w:rsid w:val="007755F0"/>
    <w:rsid w:val="007757A3"/>
    <w:rsid w:val="00775E38"/>
    <w:rsid w:val="0077643E"/>
    <w:rsid w:val="00776B37"/>
    <w:rsid w:val="00777562"/>
    <w:rsid w:val="00780D3D"/>
    <w:rsid w:val="00781860"/>
    <w:rsid w:val="00782D87"/>
    <w:rsid w:val="0078331A"/>
    <w:rsid w:val="007845BD"/>
    <w:rsid w:val="0078486B"/>
    <w:rsid w:val="007848FD"/>
    <w:rsid w:val="0078657D"/>
    <w:rsid w:val="00786665"/>
    <w:rsid w:val="007867CA"/>
    <w:rsid w:val="00790000"/>
    <w:rsid w:val="00792834"/>
    <w:rsid w:val="00793E34"/>
    <w:rsid w:val="00794832"/>
    <w:rsid w:val="00795114"/>
    <w:rsid w:val="00795426"/>
    <w:rsid w:val="007958EC"/>
    <w:rsid w:val="0079676F"/>
    <w:rsid w:val="0079684F"/>
    <w:rsid w:val="00796926"/>
    <w:rsid w:val="007A0023"/>
    <w:rsid w:val="007A0414"/>
    <w:rsid w:val="007A23F6"/>
    <w:rsid w:val="007A3A91"/>
    <w:rsid w:val="007A4977"/>
    <w:rsid w:val="007A4CF7"/>
    <w:rsid w:val="007A4DBD"/>
    <w:rsid w:val="007A4E7B"/>
    <w:rsid w:val="007A5283"/>
    <w:rsid w:val="007A57A8"/>
    <w:rsid w:val="007A68DA"/>
    <w:rsid w:val="007B06F7"/>
    <w:rsid w:val="007B209D"/>
    <w:rsid w:val="007B3E41"/>
    <w:rsid w:val="007B466A"/>
    <w:rsid w:val="007B4788"/>
    <w:rsid w:val="007B5322"/>
    <w:rsid w:val="007B57EA"/>
    <w:rsid w:val="007B605B"/>
    <w:rsid w:val="007B6AE3"/>
    <w:rsid w:val="007B6CD4"/>
    <w:rsid w:val="007B6D6E"/>
    <w:rsid w:val="007B7FEB"/>
    <w:rsid w:val="007C013C"/>
    <w:rsid w:val="007C0A8B"/>
    <w:rsid w:val="007C23DB"/>
    <w:rsid w:val="007C2526"/>
    <w:rsid w:val="007C26A0"/>
    <w:rsid w:val="007C3326"/>
    <w:rsid w:val="007C3757"/>
    <w:rsid w:val="007C3877"/>
    <w:rsid w:val="007C4AAB"/>
    <w:rsid w:val="007C5A56"/>
    <w:rsid w:val="007C6488"/>
    <w:rsid w:val="007C6E7D"/>
    <w:rsid w:val="007C7320"/>
    <w:rsid w:val="007C790E"/>
    <w:rsid w:val="007D0A1F"/>
    <w:rsid w:val="007D12A2"/>
    <w:rsid w:val="007D1581"/>
    <w:rsid w:val="007D465D"/>
    <w:rsid w:val="007D651D"/>
    <w:rsid w:val="007D6B09"/>
    <w:rsid w:val="007D6B7E"/>
    <w:rsid w:val="007D7A95"/>
    <w:rsid w:val="007E0376"/>
    <w:rsid w:val="007E162C"/>
    <w:rsid w:val="007E22F3"/>
    <w:rsid w:val="007E2B2F"/>
    <w:rsid w:val="007E2E35"/>
    <w:rsid w:val="007E4916"/>
    <w:rsid w:val="007E494D"/>
    <w:rsid w:val="007E4964"/>
    <w:rsid w:val="007E753F"/>
    <w:rsid w:val="007F0FD3"/>
    <w:rsid w:val="007F13DE"/>
    <w:rsid w:val="007F3E81"/>
    <w:rsid w:val="007F408A"/>
    <w:rsid w:val="007F4155"/>
    <w:rsid w:val="007F55ED"/>
    <w:rsid w:val="007F68A0"/>
    <w:rsid w:val="007F70A9"/>
    <w:rsid w:val="00802220"/>
    <w:rsid w:val="0080248D"/>
    <w:rsid w:val="00802D60"/>
    <w:rsid w:val="008034C1"/>
    <w:rsid w:val="00806A6C"/>
    <w:rsid w:val="00806ADD"/>
    <w:rsid w:val="0080776C"/>
    <w:rsid w:val="00807F4A"/>
    <w:rsid w:val="00810877"/>
    <w:rsid w:val="008115E6"/>
    <w:rsid w:val="00811818"/>
    <w:rsid w:val="0081200B"/>
    <w:rsid w:val="008122F6"/>
    <w:rsid w:val="00813662"/>
    <w:rsid w:val="008136D6"/>
    <w:rsid w:val="00813963"/>
    <w:rsid w:val="00814055"/>
    <w:rsid w:val="00814585"/>
    <w:rsid w:val="008146E0"/>
    <w:rsid w:val="00815697"/>
    <w:rsid w:val="008157F6"/>
    <w:rsid w:val="00816787"/>
    <w:rsid w:val="0081746D"/>
    <w:rsid w:val="0082057F"/>
    <w:rsid w:val="00821935"/>
    <w:rsid w:val="0082199E"/>
    <w:rsid w:val="00823C07"/>
    <w:rsid w:val="00823EC3"/>
    <w:rsid w:val="008257CF"/>
    <w:rsid w:val="00825A21"/>
    <w:rsid w:val="00826635"/>
    <w:rsid w:val="00826D5B"/>
    <w:rsid w:val="00827CD9"/>
    <w:rsid w:val="008305A2"/>
    <w:rsid w:val="00832D86"/>
    <w:rsid w:val="00833270"/>
    <w:rsid w:val="008337F4"/>
    <w:rsid w:val="0083481B"/>
    <w:rsid w:val="008362D5"/>
    <w:rsid w:val="0083672C"/>
    <w:rsid w:val="00837F94"/>
    <w:rsid w:val="008412FD"/>
    <w:rsid w:val="008424E6"/>
    <w:rsid w:val="00842A05"/>
    <w:rsid w:val="00842D28"/>
    <w:rsid w:val="0084406F"/>
    <w:rsid w:val="008441E2"/>
    <w:rsid w:val="0084522F"/>
    <w:rsid w:val="00845260"/>
    <w:rsid w:val="008458B4"/>
    <w:rsid w:val="008458EE"/>
    <w:rsid w:val="00845D9F"/>
    <w:rsid w:val="008462C1"/>
    <w:rsid w:val="008474FA"/>
    <w:rsid w:val="008477FE"/>
    <w:rsid w:val="00847D07"/>
    <w:rsid w:val="00850DC0"/>
    <w:rsid w:val="00850E7D"/>
    <w:rsid w:val="00851E41"/>
    <w:rsid w:val="00854789"/>
    <w:rsid w:val="0085617F"/>
    <w:rsid w:val="00856293"/>
    <w:rsid w:val="00857206"/>
    <w:rsid w:val="00860A56"/>
    <w:rsid w:val="0086132A"/>
    <w:rsid w:val="0086168B"/>
    <w:rsid w:val="00861CCC"/>
    <w:rsid w:val="00861DA4"/>
    <w:rsid w:val="00864097"/>
    <w:rsid w:val="008659F7"/>
    <w:rsid w:val="00865EB5"/>
    <w:rsid w:val="00871594"/>
    <w:rsid w:val="008717AB"/>
    <w:rsid w:val="00871CCE"/>
    <w:rsid w:val="008736DC"/>
    <w:rsid w:val="008738EE"/>
    <w:rsid w:val="008744A4"/>
    <w:rsid w:val="008746DA"/>
    <w:rsid w:val="00874CB8"/>
    <w:rsid w:val="00874F47"/>
    <w:rsid w:val="00876613"/>
    <w:rsid w:val="00876FEC"/>
    <w:rsid w:val="00877096"/>
    <w:rsid w:val="00880E9A"/>
    <w:rsid w:val="0088165C"/>
    <w:rsid w:val="008821A4"/>
    <w:rsid w:val="00882F78"/>
    <w:rsid w:val="00883AFC"/>
    <w:rsid w:val="008842A4"/>
    <w:rsid w:val="00884497"/>
    <w:rsid w:val="008855AD"/>
    <w:rsid w:val="008856C3"/>
    <w:rsid w:val="00885A63"/>
    <w:rsid w:val="00885F68"/>
    <w:rsid w:val="008867E8"/>
    <w:rsid w:val="00886994"/>
    <w:rsid w:val="00886CD7"/>
    <w:rsid w:val="00887046"/>
    <w:rsid w:val="008870AB"/>
    <w:rsid w:val="0088751D"/>
    <w:rsid w:val="00891389"/>
    <w:rsid w:val="008925AC"/>
    <w:rsid w:val="00892CA1"/>
    <w:rsid w:val="00892F2A"/>
    <w:rsid w:val="0089326E"/>
    <w:rsid w:val="00893E8E"/>
    <w:rsid w:val="00894F9D"/>
    <w:rsid w:val="00894FBF"/>
    <w:rsid w:val="00896DDF"/>
    <w:rsid w:val="00897556"/>
    <w:rsid w:val="00897B38"/>
    <w:rsid w:val="008A0768"/>
    <w:rsid w:val="008A296D"/>
    <w:rsid w:val="008A36AE"/>
    <w:rsid w:val="008A40D9"/>
    <w:rsid w:val="008A430A"/>
    <w:rsid w:val="008A58B3"/>
    <w:rsid w:val="008A6611"/>
    <w:rsid w:val="008A6CFA"/>
    <w:rsid w:val="008A6E5F"/>
    <w:rsid w:val="008B07C9"/>
    <w:rsid w:val="008B3041"/>
    <w:rsid w:val="008B3105"/>
    <w:rsid w:val="008B3C88"/>
    <w:rsid w:val="008B471C"/>
    <w:rsid w:val="008B48B7"/>
    <w:rsid w:val="008B6E71"/>
    <w:rsid w:val="008C01B1"/>
    <w:rsid w:val="008C1467"/>
    <w:rsid w:val="008C1D75"/>
    <w:rsid w:val="008C20EC"/>
    <w:rsid w:val="008C292C"/>
    <w:rsid w:val="008C2BBB"/>
    <w:rsid w:val="008C2EBE"/>
    <w:rsid w:val="008C31CF"/>
    <w:rsid w:val="008C31E5"/>
    <w:rsid w:val="008C3507"/>
    <w:rsid w:val="008C4761"/>
    <w:rsid w:val="008C5861"/>
    <w:rsid w:val="008C6F5F"/>
    <w:rsid w:val="008C731E"/>
    <w:rsid w:val="008D023A"/>
    <w:rsid w:val="008D02F9"/>
    <w:rsid w:val="008D04AF"/>
    <w:rsid w:val="008D088C"/>
    <w:rsid w:val="008D08AC"/>
    <w:rsid w:val="008D09CA"/>
    <w:rsid w:val="008D25A6"/>
    <w:rsid w:val="008D3038"/>
    <w:rsid w:val="008D3499"/>
    <w:rsid w:val="008D625D"/>
    <w:rsid w:val="008D764E"/>
    <w:rsid w:val="008D7F52"/>
    <w:rsid w:val="008E0332"/>
    <w:rsid w:val="008E12FE"/>
    <w:rsid w:val="008E1390"/>
    <w:rsid w:val="008E2185"/>
    <w:rsid w:val="008E28AD"/>
    <w:rsid w:val="008E3531"/>
    <w:rsid w:val="008E45D1"/>
    <w:rsid w:val="008E4E2E"/>
    <w:rsid w:val="008E520B"/>
    <w:rsid w:val="008E5B88"/>
    <w:rsid w:val="008E5BA0"/>
    <w:rsid w:val="008E61A1"/>
    <w:rsid w:val="008E7245"/>
    <w:rsid w:val="008E75CA"/>
    <w:rsid w:val="008E7D37"/>
    <w:rsid w:val="008F0B89"/>
    <w:rsid w:val="008F1F6B"/>
    <w:rsid w:val="008F4D3B"/>
    <w:rsid w:val="008F5625"/>
    <w:rsid w:val="008F6142"/>
    <w:rsid w:val="008F66F6"/>
    <w:rsid w:val="008F6D14"/>
    <w:rsid w:val="008F6DE9"/>
    <w:rsid w:val="00901BDF"/>
    <w:rsid w:val="00902E05"/>
    <w:rsid w:val="009036BE"/>
    <w:rsid w:val="00906D9B"/>
    <w:rsid w:val="00907133"/>
    <w:rsid w:val="00911DCB"/>
    <w:rsid w:val="00912A46"/>
    <w:rsid w:val="00913F86"/>
    <w:rsid w:val="009141E6"/>
    <w:rsid w:val="00915C99"/>
    <w:rsid w:val="00917810"/>
    <w:rsid w:val="009219FD"/>
    <w:rsid w:val="00921FCE"/>
    <w:rsid w:val="009222BC"/>
    <w:rsid w:val="0092318C"/>
    <w:rsid w:val="00925A7F"/>
    <w:rsid w:val="00926222"/>
    <w:rsid w:val="00926FEF"/>
    <w:rsid w:val="00930A96"/>
    <w:rsid w:val="00931CF1"/>
    <w:rsid w:val="00931FD8"/>
    <w:rsid w:val="009322AF"/>
    <w:rsid w:val="00933CEB"/>
    <w:rsid w:val="009360F8"/>
    <w:rsid w:val="00936362"/>
    <w:rsid w:val="00937E17"/>
    <w:rsid w:val="00940AF2"/>
    <w:rsid w:val="0094240B"/>
    <w:rsid w:val="00942EC9"/>
    <w:rsid w:val="00943610"/>
    <w:rsid w:val="00943AB3"/>
    <w:rsid w:val="00945191"/>
    <w:rsid w:val="0094605B"/>
    <w:rsid w:val="009461DC"/>
    <w:rsid w:val="00947693"/>
    <w:rsid w:val="009479CC"/>
    <w:rsid w:val="00950CFF"/>
    <w:rsid w:val="00951DA5"/>
    <w:rsid w:val="00952ACF"/>
    <w:rsid w:val="00954D7F"/>
    <w:rsid w:val="00954F44"/>
    <w:rsid w:val="009555CA"/>
    <w:rsid w:val="00956EBF"/>
    <w:rsid w:val="00960326"/>
    <w:rsid w:val="00960636"/>
    <w:rsid w:val="0096231B"/>
    <w:rsid w:val="009626D0"/>
    <w:rsid w:val="00962F0B"/>
    <w:rsid w:val="00963875"/>
    <w:rsid w:val="0096415C"/>
    <w:rsid w:val="00964A05"/>
    <w:rsid w:val="00964D2D"/>
    <w:rsid w:val="00964EC4"/>
    <w:rsid w:val="009655A6"/>
    <w:rsid w:val="0096581C"/>
    <w:rsid w:val="00965AF3"/>
    <w:rsid w:val="00965DDC"/>
    <w:rsid w:val="00967162"/>
    <w:rsid w:val="0096738A"/>
    <w:rsid w:val="0096762A"/>
    <w:rsid w:val="009717BD"/>
    <w:rsid w:val="00972D5A"/>
    <w:rsid w:val="00973232"/>
    <w:rsid w:val="00973651"/>
    <w:rsid w:val="00973688"/>
    <w:rsid w:val="00973BE6"/>
    <w:rsid w:val="00974875"/>
    <w:rsid w:val="00975D48"/>
    <w:rsid w:val="00977517"/>
    <w:rsid w:val="00980674"/>
    <w:rsid w:val="00980A71"/>
    <w:rsid w:val="00980C67"/>
    <w:rsid w:val="00980F9B"/>
    <w:rsid w:val="00981074"/>
    <w:rsid w:val="009815F0"/>
    <w:rsid w:val="0098336D"/>
    <w:rsid w:val="00983ED0"/>
    <w:rsid w:val="00984015"/>
    <w:rsid w:val="00984053"/>
    <w:rsid w:val="00984594"/>
    <w:rsid w:val="0098579A"/>
    <w:rsid w:val="009863E3"/>
    <w:rsid w:val="00986745"/>
    <w:rsid w:val="00986DEA"/>
    <w:rsid w:val="00987999"/>
    <w:rsid w:val="0099083A"/>
    <w:rsid w:val="00991A55"/>
    <w:rsid w:val="00992E49"/>
    <w:rsid w:val="00992E90"/>
    <w:rsid w:val="00992FDD"/>
    <w:rsid w:val="00993FFA"/>
    <w:rsid w:val="0099470D"/>
    <w:rsid w:val="00995037"/>
    <w:rsid w:val="00995B80"/>
    <w:rsid w:val="00997EEE"/>
    <w:rsid w:val="009A2DB6"/>
    <w:rsid w:val="009A2F3C"/>
    <w:rsid w:val="009A455B"/>
    <w:rsid w:val="009A4FA8"/>
    <w:rsid w:val="009A6B04"/>
    <w:rsid w:val="009A776E"/>
    <w:rsid w:val="009A7EF2"/>
    <w:rsid w:val="009B073C"/>
    <w:rsid w:val="009B07EE"/>
    <w:rsid w:val="009B2BB9"/>
    <w:rsid w:val="009B3340"/>
    <w:rsid w:val="009B39D9"/>
    <w:rsid w:val="009B513A"/>
    <w:rsid w:val="009B6362"/>
    <w:rsid w:val="009B6AAD"/>
    <w:rsid w:val="009B6F97"/>
    <w:rsid w:val="009B7876"/>
    <w:rsid w:val="009B7E43"/>
    <w:rsid w:val="009C109D"/>
    <w:rsid w:val="009C17A2"/>
    <w:rsid w:val="009C1C86"/>
    <w:rsid w:val="009C2123"/>
    <w:rsid w:val="009C236B"/>
    <w:rsid w:val="009C2456"/>
    <w:rsid w:val="009C30B4"/>
    <w:rsid w:val="009C3833"/>
    <w:rsid w:val="009C4EB2"/>
    <w:rsid w:val="009C547C"/>
    <w:rsid w:val="009C65B6"/>
    <w:rsid w:val="009C724B"/>
    <w:rsid w:val="009D0C25"/>
    <w:rsid w:val="009D1701"/>
    <w:rsid w:val="009D257F"/>
    <w:rsid w:val="009D2D75"/>
    <w:rsid w:val="009D3319"/>
    <w:rsid w:val="009D43EF"/>
    <w:rsid w:val="009D5333"/>
    <w:rsid w:val="009D5485"/>
    <w:rsid w:val="009D582F"/>
    <w:rsid w:val="009D5A60"/>
    <w:rsid w:val="009D6F55"/>
    <w:rsid w:val="009E0986"/>
    <w:rsid w:val="009E2104"/>
    <w:rsid w:val="009E223C"/>
    <w:rsid w:val="009E2FBA"/>
    <w:rsid w:val="009E2FE4"/>
    <w:rsid w:val="009E466E"/>
    <w:rsid w:val="009E485D"/>
    <w:rsid w:val="009E5E20"/>
    <w:rsid w:val="009E5E64"/>
    <w:rsid w:val="009F0037"/>
    <w:rsid w:val="009F01BF"/>
    <w:rsid w:val="009F1330"/>
    <w:rsid w:val="009F203B"/>
    <w:rsid w:val="009F4E7D"/>
    <w:rsid w:val="009F5332"/>
    <w:rsid w:val="009F7F22"/>
    <w:rsid w:val="00A005C0"/>
    <w:rsid w:val="00A006A4"/>
    <w:rsid w:val="00A00898"/>
    <w:rsid w:val="00A01EE2"/>
    <w:rsid w:val="00A02505"/>
    <w:rsid w:val="00A068E1"/>
    <w:rsid w:val="00A105E5"/>
    <w:rsid w:val="00A10637"/>
    <w:rsid w:val="00A12129"/>
    <w:rsid w:val="00A1264D"/>
    <w:rsid w:val="00A1324E"/>
    <w:rsid w:val="00A152A4"/>
    <w:rsid w:val="00A15709"/>
    <w:rsid w:val="00A16D54"/>
    <w:rsid w:val="00A16FB6"/>
    <w:rsid w:val="00A175A2"/>
    <w:rsid w:val="00A17ACF"/>
    <w:rsid w:val="00A20EC7"/>
    <w:rsid w:val="00A214EB"/>
    <w:rsid w:val="00A230BE"/>
    <w:rsid w:val="00A255A8"/>
    <w:rsid w:val="00A26760"/>
    <w:rsid w:val="00A278E4"/>
    <w:rsid w:val="00A30ACB"/>
    <w:rsid w:val="00A31392"/>
    <w:rsid w:val="00A31423"/>
    <w:rsid w:val="00A325D2"/>
    <w:rsid w:val="00A32ACA"/>
    <w:rsid w:val="00A32EAF"/>
    <w:rsid w:val="00A34073"/>
    <w:rsid w:val="00A346E6"/>
    <w:rsid w:val="00A348F4"/>
    <w:rsid w:val="00A34C60"/>
    <w:rsid w:val="00A36381"/>
    <w:rsid w:val="00A3640A"/>
    <w:rsid w:val="00A379DE"/>
    <w:rsid w:val="00A37E20"/>
    <w:rsid w:val="00A40EED"/>
    <w:rsid w:val="00A41D3A"/>
    <w:rsid w:val="00A434B9"/>
    <w:rsid w:val="00A458FD"/>
    <w:rsid w:val="00A46DEF"/>
    <w:rsid w:val="00A46E91"/>
    <w:rsid w:val="00A46FB2"/>
    <w:rsid w:val="00A4791D"/>
    <w:rsid w:val="00A50814"/>
    <w:rsid w:val="00A50B2D"/>
    <w:rsid w:val="00A50EE3"/>
    <w:rsid w:val="00A511A5"/>
    <w:rsid w:val="00A52C6D"/>
    <w:rsid w:val="00A539CF"/>
    <w:rsid w:val="00A53EEF"/>
    <w:rsid w:val="00A5419D"/>
    <w:rsid w:val="00A55192"/>
    <w:rsid w:val="00A55B9C"/>
    <w:rsid w:val="00A55D29"/>
    <w:rsid w:val="00A565CE"/>
    <w:rsid w:val="00A56E7E"/>
    <w:rsid w:val="00A60A5D"/>
    <w:rsid w:val="00A61133"/>
    <w:rsid w:val="00A62034"/>
    <w:rsid w:val="00A63C39"/>
    <w:rsid w:val="00A63E94"/>
    <w:rsid w:val="00A64C57"/>
    <w:rsid w:val="00A64E48"/>
    <w:rsid w:val="00A64E65"/>
    <w:rsid w:val="00A652EB"/>
    <w:rsid w:val="00A65C80"/>
    <w:rsid w:val="00A661E4"/>
    <w:rsid w:val="00A67023"/>
    <w:rsid w:val="00A67080"/>
    <w:rsid w:val="00A671FF"/>
    <w:rsid w:val="00A673D3"/>
    <w:rsid w:val="00A702E1"/>
    <w:rsid w:val="00A711BB"/>
    <w:rsid w:val="00A71C87"/>
    <w:rsid w:val="00A72F29"/>
    <w:rsid w:val="00A73BA7"/>
    <w:rsid w:val="00A74038"/>
    <w:rsid w:val="00A74303"/>
    <w:rsid w:val="00A74B69"/>
    <w:rsid w:val="00A75584"/>
    <w:rsid w:val="00A75801"/>
    <w:rsid w:val="00A7584F"/>
    <w:rsid w:val="00A75B02"/>
    <w:rsid w:val="00A80335"/>
    <w:rsid w:val="00A8133C"/>
    <w:rsid w:val="00A82CFA"/>
    <w:rsid w:val="00A85408"/>
    <w:rsid w:val="00A8678A"/>
    <w:rsid w:val="00A923DF"/>
    <w:rsid w:val="00A9355A"/>
    <w:rsid w:val="00A93E6D"/>
    <w:rsid w:val="00A93F9F"/>
    <w:rsid w:val="00A94924"/>
    <w:rsid w:val="00A9495A"/>
    <w:rsid w:val="00A95E08"/>
    <w:rsid w:val="00A96D70"/>
    <w:rsid w:val="00AA114B"/>
    <w:rsid w:val="00AA3823"/>
    <w:rsid w:val="00AA520A"/>
    <w:rsid w:val="00AB03C7"/>
    <w:rsid w:val="00AB07E9"/>
    <w:rsid w:val="00AB1144"/>
    <w:rsid w:val="00AB125A"/>
    <w:rsid w:val="00AB26C6"/>
    <w:rsid w:val="00AB34AD"/>
    <w:rsid w:val="00AB56EE"/>
    <w:rsid w:val="00AB5C51"/>
    <w:rsid w:val="00AB7EC8"/>
    <w:rsid w:val="00AC0C96"/>
    <w:rsid w:val="00AC32B6"/>
    <w:rsid w:val="00AC4495"/>
    <w:rsid w:val="00AC4784"/>
    <w:rsid w:val="00AC550A"/>
    <w:rsid w:val="00AC5A60"/>
    <w:rsid w:val="00AD097A"/>
    <w:rsid w:val="00AD232F"/>
    <w:rsid w:val="00AD307B"/>
    <w:rsid w:val="00AD3D43"/>
    <w:rsid w:val="00AD3E34"/>
    <w:rsid w:val="00AD473F"/>
    <w:rsid w:val="00AD5950"/>
    <w:rsid w:val="00AD7BEE"/>
    <w:rsid w:val="00AE0145"/>
    <w:rsid w:val="00AE06F6"/>
    <w:rsid w:val="00AE18F5"/>
    <w:rsid w:val="00AE2819"/>
    <w:rsid w:val="00AE4C78"/>
    <w:rsid w:val="00AE5C4B"/>
    <w:rsid w:val="00AE64A2"/>
    <w:rsid w:val="00AE6DB8"/>
    <w:rsid w:val="00AE73E9"/>
    <w:rsid w:val="00AF06F5"/>
    <w:rsid w:val="00AF0F8C"/>
    <w:rsid w:val="00AF10F5"/>
    <w:rsid w:val="00AF4DFA"/>
    <w:rsid w:val="00AF4EC9"/>
    <w:rsid w:val="00AF5594"/>
    <w:rsid w:val="00AF5A13"/>
    <w:rsid w:val="00AF6E27"/>
    <w:rsid w:val="00AF6EF1"/>
    <w:rsid w:val="00AF7007"/>
    <w:rsid w:val="00AF7729"/>
    <w:rsid w:val="00B00915"/>
    <w:rsid w:val="00B00A1B"/>
    <w:rsid w:val="00B00B90"/>
    <w:rsid w:val="00B019DF"/>
    <w:rsid w:val="00B047CE"/>
    <w:rsid w:val="00B05F8F"/>
    <w:rsid w:val="00B0628F"/>
    <w:rsid w:val="00B06B6D"/>
    <w:rsid w:val="00B07C21"/>
    <w:rsid w:val="00B07E52"/>
    <w:rsid w:val="00B12361"/>
    <w:rsid w:val="00B13325"/>
    <w:rsid w:val="00B13985"/>
    <w:rsid w:val="00B14EC1"/>
    <w:rsid w:val="00B154C9"/>
    <w:rsid w:val="00B15A3B"/>
    <w:rsid w:val="00B1698B"/>
    <w:rsid w:val="00B1721D"/>
    <w:rsid w:val="00B17B2A"/>
    <w:rsid w:val="00B20426"/>
    <w:rsid w:val="00B21685"/>
    <w:rsid w:val="00B22D67"/>
    <w:rsid w:val="00B244AA"/>
    <w:rsid w:val="00B24548"/>
    <w:rsid w:val="00B2490B"/>
    <w:rsid w:val="00B24BF5"/>
    <w:rsid w:val="00B2509B"/>
    <w:rsid w:val="00B25B2F"/>
    <w:rsid w:val="00B25F43"/>
    <w:rsid w:val="00B26C1B"/>
    <w:rsid w:val="00B27B9C"/>
    <w:rsid w:val="00B30081"/>
    <w:rsid w:val="00B30140"/>
    <w:rsid w:val="00B308B5"/>
    <w:rsid w:val="00B3152B"/>
    <w:rsid w:val="00B320DF"/>
    <w:rsid w:val="00B32BF2"/>
    <w:rsid w:val="00B33D40"/>
    <w:rsid w:val="00B341D8"/>
    <w:rsid w:val="00B40A9D"/>
    <w:rsid w:val="00B416AE"/>
    <w:rsid w:val="00B438B3"/>
    <w:rsid w:val="00B4493D"/>
    <w:rsid w:val="00B449E6"/>
    <w:rsid w:val="00B44AC7"/>
    <w:rsid w:val="00B46400"/>
    <w:rsid w:val="00B4684D"/>
    <w:rsid w:val="00B475CB"/>
    <w:rsid w:val="00B47CE6"/>
    <w:rsid w:val="00B50D03"/>
    <w:rsid w:val="00B52704"/>
    <w:rsid w:val="00B527E2"/>
    <w:rsid w:val="00B536CE"/>
    <w:rsid w:val="00B55657"/>
    <w:rsid w:val="00B556CB"/>
    <w:rsid w:val="00B55993"/>
    <w:rsid w:val="00B55BB2"/>
    <w:rsid w:val="00B60D37"/>
    <w:rsid w:val="00B622B2"/>
    <w:rsid w:val="00B633AA"/>
    <w:rsid w:val="00B6396B"/>
    <w:rsid w:val="00B63B5E"/>
    <w:rsid w:val="00B643BD"/>
    <w:rsid w:val="00B653A7"/>
    <w:rsid w:val="00B65E2C"/>
    <w:rsid w:val="00B665BC"/>
    <w:rsid w:val="00B67ECA"/>
    <w:rsid w:val="00B7031E"/>
    <w:rsid w:val="00B70C4D"/>
    <w:rsid w:val="00B72A03"/>
    <w:rsid w:val="00B73EF5"/>
    <w:rsid w:val="00B7520E"/>
    <w:rsid w:val="00B7593A"/>
    <w:rsid w:val="00B75DE4"/>
    <w:rsid w:val="00B760C2"/>
    <w:rsid w:val="00B81BC7"/>
    <w:rsid w:val="00B81E02"/>
    <w:rsid w:val="00B81F74"/>
    <w:rsid w:val="00B82544"/>
    <w:rsid w:val="00B82E46"/>
    <w:rsid w:val="00B83BD4"/>
    <w:rsid w:val="00B84643"/>
    <w:rsid w:val="00B849E5"/>
    <w:rsid w:val="00B87815"/>
    <w:rsid w:val="00B87A33"/>
    <w:rsid w:val="00B9010A"/>
    <w:rsid w:val="00B9186C"/>
    <w:rsid w:val="00B93D1E"/>
    <w:rsid w:val="00B93EE9"/>
    <w:rsid w:val="00B940FC"/>
    <w:rsid w:val="00B951B2"/>
    <w:rsid w:val="00B95E3D"/>
    <w:rsid w:val="00B95EA7"/>
    <w:rsid w:val="00B9605B"/>
    <w:rsid w:val="00B977C8"/>
    <w:rsid w:val="00B97A40"/>
    <w:rsid w:val="00B97DEA"/>
    <w:rsid w:val="00BA1E81"/>
    <w:rsid w:val="00BA31DF"/>
    <w:rsid w:val="00BA328D"/>
    <w:rsid w:val="00BA6634"/>
    <w:rsid w:val="00BA6792"/>
    <w:rsid w:val="00BA6AC2"/>
    <w:rsid w:val="00BA7973"/>
    <w:rsid w:val="00BA7B20"/>
    <w:rsid w:val="00BB12EC"/>
    <w:rsid w:val="00BB2C49"/>
    <w:rsid w:val="00BB4552"/>
    <w:rsid w:val="00BB4ED3"/>
    <w:rsid w:val="00BB4EE0"/>
    <w:rsid w:val="00BB4F4C"/>
    <w:rsid w:val="00BB5B18"/>
    <w:rsid w:val="00BB645C"/>
    <w:rsid w:val="00BB6BDA"/>
    <w:rsid w:val="00BB7BF7"/>
    <w:rsid w:val="00BC0DE8"/>
    <w:rsid w:val="00BC2D52"/>
    <w:rsid w:val="00BC314A"/>
    <w:rsid w:val="00BC3850"/>
    <w:rsid w:val="00BC3F03"/>
    <w:rsid w:val="00BC567A"/>
    <w:rsid w:val="00BC65C6"/>
    <w:rsid w:val="00BC6684"/>
    <w:rsid w:val="00BC770D"/>
    <w:rsid w:val="00BD3DC4"/>
    <w:rsid w:val="00BD3F58"/>
    <w:rsid w:val="00BD4698"/>
    <w:rsid w:val="00BD5053"/>
    <w:rsid w:val="00BD58BC"/>
    <w:rsid w:val="00BD6061"/>
    <w:rsid w:val="00BD6195"/>
    <w:rsid w:val="00BD79DA"/>
    <w:rsid w:val="00BD7A04"/>
    <w:rsid w:val="00BE04D8"/>
    <w:rsid w:val="00BE1058"/>
    <w:rsid w:val="00BE178B"/>
    <w:rsid w:val="00BE1863"/>
    <w:rsid w:val="00BE20E1"/>
    <w:rsid w:val="00BE2C61"/>
    <w:rsid w:val="00BE339E"/>
    <w:rsid w:val="00BE55CD"/>
    <w:rsid w:val="00BE5DE6"/>
    <w:rsid w:val="00BE6D31"/>
    <w:rsid w:val="00BE7934"/>
    <w:rsid w:val="00BF0571"/>
    <w:rsid w:val="00BF20D7"/>
    <w:rsid w:val="00BF2ADA"/>
    <w:rsid w:val="00BF3092"/>
    <w:rsid w:val="00BF5370"/>
    <w:rsid w:val="00BF5D3B"/>
    <w:rsid w:val="00BF72E7"/>
    <w:rsid w:val="00BF7BEA"/>
    <w:rsid w:val="00C00134"/>
    <w:rsid w:val="00C00AA3"/>
    <w:rsid w:val="00C011E1"/>
    <w:rsid w:val="00C04713"/>
    <w:rsid w:val="00C0474B"/>
    <w:rsid w:val="00C04E04"/>
    <w:rsid w:val="00C05049"/>
    <w:rsid w:val="00C05788"/>
    <w:rsid w:val="00C05C75"/>
    <w:rsid w:val="00C06ADF"/>
    <w:rsid w:val="00C07291"/>
    <w:rsid w:val="00C0782B"/>
    <w:rsid w:val="00C1069D"/>
    <w:rsid w:val="00C107E0"/>
    <w:rsid w:val="00C10FFC"/>
    <w:rsid w:val="00C116DC"/>
    <w:rsid w:val="00C11A55"/>
    <w:rsid w:val="00C12280"/>
    <w:rsid w:val="00C151BA"/>
    <w:rsid w:val="00C15B83"/>
    <w:rsid w:val="00C16BF0"/>
    <w:rsid w:val="00C16DDF"/>
    <w:rsid w:val="00C179AF"/>
    <w:rsid w:val="00C17DF6"/>
    <w:rsid w:val="00C20E8F"/>
    <w:rsid w:val="00C2128F"/>
    <w:rsid w:val="00C2273C"/>
    <w:rsid w:val="00C23525"/>
    <w:rsid w:val="00C25DD0"/>
    <w:rsid w:val="00C2784E"/>
    <w:rsid w:val="00C27F06"/>
    <w:rsid w:val="00C3014C"/>
    <w:rsid w:val="00C30943"/>
    <w:rsid w:val="00C30BFA"/>
    <w:rsid w:val="00C320AE"/>
    <w:rsid w:val="00C328A5"/>
    <w:rsid w:val="00C32ACB"/>
    <w:rsid w:val="00C32BA5"/>
    <w:rsid w:val="00C32CB1"/>
    <w:rsid w:val="00C33237"/>
    <w:rsid w:val="00C333A4"/>
    <w:rsid w:val="00C334E5"/>
    <w:rsid w:val="00C34E43"/>
    <w:rsid w:val="00C3623B"/>
    <w:rsid w:val="00C37272"/>
    <w:rsid w:val="00C378C9"/>
    <w:rsid w:val="00C407CF"/>
    <w:rsid w:val="00C410AA"/>
    <w:rsid w:val="00C4196E"/>
    <w:rsid w:val="00C41CBF"/>
    <w:rsid w:val="00C421F7"/>
    <w:rsid w:val="00C42A71"/>
    <w:rsid w:val="00C43E8A"/>
    <w:rsid w:val="00C474FA"/>
    <w:rsid w:val="00C500B1"/>
    <w:rsid w:val="00C527F3"/>
    <w:rsid w:val="00C529E0"/>
    <w:rsid w:val="00C53124"/>
    <w:rsid w:val="00C5339F"/>
    <w:rsid w:val="00C5468B"/>
    <w:rsid w:val="00C55745"/>
    <w:rsid w:val="00C558B7"/>
    <w:rsid w:val="00C55C40"/>
    <w:rsid w:val="00C55D46"/>
    <w:rsid w:val="00C5754C"/>
    <w:rsid w:val="00C575D8"/>
    <w:rsid w:val="00C57627"/>
    <w:rsid w:val="00C62426"/>
    <w:rsid w:val="00C62A14"/>
    <w:rsid w:val="00C630FE"/>
    <w:rsid w:val="00C63247"/>
    <w:rsid w:val="00C63385"/>
    <w:rsid w:val="00C64859"/>
    <w:rsid w:val="00C65DA7"/>
    <w:rsid w:val="00C671B8"/>
    <w:rsid w:val="00C7057A"/>
    <w:rsid w:val="00C70FA6"/>
    <w:rsid w:val="00C733DC"/>
    <w:rsid w:val="00C747D0"/>
    <w:rsid w:val="00C74B43"/>
    <w:rsid w:val="00C76BE4"/>
    <w:rsid w:val="00C817FF"/>
    <w:rsid w:val="00C819A1"/>
    <w:rsid w:val="00C81AEE"/>
    <w:rsid w:val="00C825DD"/>
    <w:rsid w:val="00C82C24"/>
    <w:rsid w:val="00C832D3"/>
    <w:rsid w:val="00C84322"/>
    <w:rsid w:val="00C856AA"/>
    <w:rsid w:val="00C85AD0"/>
    <w:rsid w:val="00C85C9E"/>
    <w:rsid w:val="00C86C22"/>
    <w:rsid w:val="00C87330"/>
    <w:rsid w:val="00C90359"/>
    <w:rsid w:val="00C90C8A"/>
    <w:rsid w:val="00C925B1"/>
    <w:rsid w:val="00C92D3B"/>
    <w:rsid w:val="00C940A2"/>
    <w:rsid w:val="00C9596C"/>
    <w:rsid w:val="00C96B7A"/>
    <w:rsid w:val="00C97AF4"/>
    <w:rsid w:val="00CA0652"/>
    <w:rsid w:val="00CA1EAA"/>
    <w:rsid w:val="00CA2B64"/>
    <w:rsid w:val="00CA2C56"/>
    <w:rsid w:val="00CA31D8"/>
    <w:rsid w:val="00CA44F9"/>
    <w:rsid w:val="00CA46BF"/>
    <w:rsid w:val="00CA69B3"/>
    <w:rsid w:val="00CA7771"/>
    <w:rsid w:val="00CA78AB"/>
    <w:rsid w:val="00CB00C4"/>
    <w:rsid w:val="00CB0844"/>
    <w:rsid w:val="00CB0A27"/>
    <w:rsid w:val="00CB0DCB"/>
    <w:rsid w:val="00CB22A6"/>
    <w:rsid w:val="00CB3C35"/>
    <w:rsid w:val="00CB4A28"/>
    <w:rsid w:val="00CB4F32"/>
    <w:rsid w:val="00CB515D"/>
    <w:rsid w:val="00CB56C1"/>
    <w:rsid w:val="00CB59F1"/>
    <w:rsid w:val="00CB5D36"/>
    <w:rsid w:val="00CB5F88"/>
    <w:rsid w:val="00CB62D5"/>
    <w:rsid w:val="00CB64F5"/>
    <w:rsid w:val="00CC02FA"/>
    <w:rsid w:val="00CC1724"/>
    <w:rsid w:val="00CC1C19"/>
    <w:rsid w:val="00CC2068"/>
    <w:rsid w:val="00CC21F3"/>
    <w:rsid w:val="00CC2338"/>
    <w:rsid w:val="00CC290E"/>
    <w:rsid w:val="00CC3C4C"/>
    <w:rsid w:val="00CC4AC2"/>
    <w:rsid w:val="00CC7B43"/>
    <w:rsid w:val="00CD0E1A"/>
    <w:rsid w:val="00CD2CB1"/>
    <w:rsid w:val="00CD313C"/>
    <w:rsid w:val="00CD6A2C"/>
    <w:rsid w:val="00CD6B98"/>
    <w:rsid w:val="00CD7086"/>
    <w:rsid w:val="00CD7722"/>
    <w:rsid w:val="00CE090B"/>
    <w:rsid w:val="00CE09FA"/>
    <w:rsid w:val="00CE0B7F"/>
    <w:rsid w:val="00CE2081"/>
    <w:rsid w:val="00CE265D"/>
    <w:rsid w:val="00CE2820"/>
    <w:rsid w:val="00CE2BC2"/>
    <w:rsid w:val="00CE2BCD"/>
    <w:rsid w:val="00CE38A0"/>
    <w:rsid w:val="00CE47E3"/>
    <w:rsid w:val="00CE4E21"/>
    <w:rsid w:val="00CE55E8"/>
    <w:rsid w:val="00CE7048"/>
    <w:rsid w:val="00CE7868"/>
    <w:rsid w:val="00CF01BD"/>
    <w:rsid w:val="00CF0741"/>
    <w:rsid w:val="00CF1752"/>
    <w:rsid w:val="00CF32D0"/>
    <w:rsid w:val="00CF4C34"/>
    <w:rsid w:val="00CF5122"/>
    <w:rsid w:val="00CF7A8E"/>
    <w:rsid w:val="00D0162A"/>
    <w:rsid w:val="00D02D86"/>
    <w:rsid w:val="00D0304E"/>
    <w:rsid w:val="00D0397C"/>
    <w:rsid w:val="00D058AF"/>
    <w:rsid w:val="00D102BA"/>
    <w:rsid w:val="00D10464"/>
    <w:rsid w:val="00D10B8F"/>
    <w:rsid w:val="00D114F4"/>
    <w:rsid w:val="00D11D59"/>
    <w:rsid w:val="00D12BC7"/>
    <w:rsid w:val="00D147A9"/>
    <w:rsid w:val="00D14934"/>
    <w:rsid w:val="00D15CA2"/>
    <w:rsid w:val="00D16002"/>
    <w:rsid w:val="00D163EF"/>
    <w:rsid w:val="00D17561"/>
    <w:rsid w:val="00D17C67"/>
    <w:rsid w:val="00D2079C"/>
    <w:rsid w:val="00D21E02"/>
    <w:rsid w:val="00D221E2"/>
    <w:rsid w:val="00D222F3"/>
    <w:rsid w:val="00D23123"/>
    <w:rsid w:val="00D23A0C"/>
    <w:rsid w:val="00D241E5"/>
    <w:rsid w:val="00D24840"/>
    <w:rsid w:val="00D24B42"/>
    <w:rsid w:val="00D2535C"/>
    <w:rsid w:val="00D26C2E"/>
    <w:rsid w:val="00D275F8"/>
    <w:rsid w:val="00D27684"/>
    <w:rsid w:val="00D30C39"/>
    <w:rsid w:val="00D32354"/>
    <w:rsid w:val="00D324E2"/>
    <w:rsid w:val="00D32814"/>
    <w:rsid w:val="00D32A90"/>
    <w:rsid w:val="00D337A1"/>
    <w:rsid w:val="00D34B4B"/>
    <w:rsid w:val="00D36456"/>
    <w:rsid w:val="00D42D7A"/>
    <w:rsid w:val="00D433A7"/>
    <w:rsid w:val="00D43515"/>
    <w:rsid w:val="00D43F69"/>
    <w:rsid w:val="00D4422D"/>
    <w:rsid w:val="00D446EB"/>
    <w:rsid w:val="00D44D32"/>
    <w:rsid w:val="00D4642C"/>
    <w:rsid w:val="00D46A0D"/>
    <w:rsid w:val="00D47407"/>
    <w:rsid w:val="00D47565"/>
    <w:rsid w:val="00D476D6"/>
    <w:rsid w:val="00D47E68"/>
    <w:rsid w:val="00D50E93"/>
    <w:rsid w:val="00D511B0"/>
    <w:rsid w:val="00D51337"/>
    <w:rsid w:val="00D51A36"/>
    <w:rsid w:val="00D5206E"/>
    <w:rsid w:val="00D520C4"/>
    <w:rsid w:val="00D52176"/>
    <w:rsid w:val="00D525CF"/>
    <w:rsid w:val="00D5494B"/>
    <w:rsid w:val="00D54CBC"/>
    <w:rsid w:val="00D54E76"/>
    <w:rsid w:val="00D55209"/>
    <w:rsid w:val="00D5650A"/>
    <w:rsid w:val="00D61C1D"/>
    <w:rsid w:val="00D61E93"/>
    <w:rsid w:val="00D6245B"/>
    <w:rsid w:val="00D62AEB"/>
    <w:rsid w:val="00D6363F"/>
    <w:rsid w:val="00D64AE1"/>
    <w:rsid w:val="00D653B7"/>
    <w:rsid w:val="00D653E5"/>
    <w:rsid w:val="00D65C0D"/>
    <w:rsid w:val="00D65D81"/>
    <w:rsid w:val="00D67814"/>
    <w:rsid w:val="00D67D76"/>
    <w:rsid w:val="00D70044"/>
    <w:rsid w:val="00D70BF0"/>
    <w:rsid w:val="00D71376"/>
    <w:rsid w:val="00D715B3"/>
    <w:rsid w:val="00D71C11"/>
    <w:rsid w:val="00D72C0F"/>
    <w:rsid w:val="00D73B21"/>
    <w:rsid w:val="00D73E2D"/>
    <w:rsid w:val="00D741EE"/>
    <w:rsid w:val="00D750D7"/>
    <w:rsid w:val="00D75261"/>
    <w:rsid w:val="00D76201"/>
    <w:rsid w:val="00D76DDA"/>
    <w:rsid w:val="00D77363"/>
    <w:rsid w:val="00D800E6"/>
    <w:rsid w:val="00D81035"/>
    <w:rsid w:val="00D817BC"/>
    <w:rsid w:val="00D84F81"/>
    <w:rsid w:val="00D85E02"/>
    <w:rsid w:val="00D8608B"/>
    <w:rsid w:val="00D878FC"/>
    <w:rsid w:val="00D90119"/>
    <w:rsid w:val="00D9029A"/>
    <w:rsid w:val="00D91AD6"/>
    <w:rsid w:val="00D921E2"/>
    <w:rsid w:val="00D92886"/>
    <w:rsid w:val="00D9295C"/>
    <w:rsid w:val="00D9315C"/>
    <w:rsid w:val="00D934E5"/>
    <w:rsid w:val="00D94205"/>
    <w:rsid w:val="00D94443"/>
    <w:rsid w:val="00D95238"/>
    <w:rsid w:val="00D96860"/>
    <w:rsid w:val="00D97D89"/>
    <w:rsid w:val="00D97DD6"/>
    <w:rsid w:val="00D97FFD"/>
    <w:rsid w:val="00DA0F4B"/>
    <w:rsid w:val="00DA127B"/>
    <w:rsid w:val="00DA2D18"/>
    <w:rsid w:val="00DA2D21"/>
    <w:rsid w:val="00DA312A"/>
    <w:rsid w:val="00DA3A9B"/>
    <w:rsid w:val="00DA3D20"/>
    <w:rsid w:val="00DA414F"/>
    <w:rsid w:val="00DA5095"/>
    <w:rsid w:val="00DA54AB"/>
    <w:rsid w:val="00DA70FF"/>
    <w:rsid w:val="00DA76C0"/>
    <w:rsid w:val="00DA7F40"/>
    <w:rsid w:val="00DB13F3"/>
    <w:rsid w:val="00DB176F"/>
    <w:rsid w:val="00DB1CA6"/>
    <w:rsid w:val="00DB22F9"/>
    <w:rsid w:val="00DB2A2D"/>
    <w:rsid w:val="00DB3067"/>
    <w:rsid w:val="00DB39DA"/>
    <w:rsid w:val="00DB41D8"/>
    <w:rsid w:val="00DB5053"/>
    <w:rsid w:val="00DB713B"/>
    <w:rsid w:val="00DB7C3B"/>
    <w:rsid w:val="00DB7E6D"/>
    <w:rsid w:val="00DC0F63"/>
    <w:rsid w:val="00DC2171"/>
    <w:rsid w:val="00DC22F4"/>
    <w:rsid w:val="00DC2437"/>
    <w:rsid w:val="00DC386F"/>
    <w:rsid w:val="00DC39EC"/>
    <w:rsid w:val="00DC4AB2"/>
    <w:rsid w:val="00DC4EEB"/>
    <w:rsid w:val="00DC58FA"/>
    <w:rsid w:val="00DD0468"/>
    <w:rsid w:val="00DD13C6"/>
    <w:rsid w:val="00DD3F0F"/>
    <w:rsid w:val="00DD51BF"/>
    <w:rsid w:val="00DD704B"/>
    <w:rsid w:val="00DD730B"/>
    <w:rsid w:val="00DD7A56"/>
    <w:rsid w:val="00DD7A5A"/>
    <w:rsid w:val="00DE0EA2"/>
    <w:rsid w:val="00DE10CA"/>
    <w:rsid w:val="00DE3BED"/>
    <w:rsid w:val="00DE3C45"/>
    <w:rsid w:val="00DE42EE"/>
    <w:rsid w:val="00DE4697"/>
    <w:rsid w:val="00DE4B2E"/>
    <w:rsid w:val="00DE52B1"/>
    <w:rsid w:val="00DE593C"/>
    <w:rsid w:val="00DE7162"/>
    <w:rsid w:val="00DE798E"/>
    <w:rsid w:val="00DF026A"/>
    <w:rsid w:val="00DF05D8"/>
    <w:rsid w:val="00DF124F"/>
    <w:rsid w:val="00DF307A"/>
    <w:rsid w:val="00DF42F6"/>
    <w:rsid w:val="00DF45F6"/>
    <w:rsid w:val="00DF4CDD"/>
    <w:rsid w:val="00DF5338"/>
    <w:rsid w:val="00DF5B48"/>
    <w:rsid w:val="00DF5DD1"/>
    <w:rsid w:val="00DF709A"/>
    <w:rsid w:val="00DF77E7"/>
    <w:rsid w:val="00DF7B5F"/>
    <w:rsid w:val="00E02704"/>
    <w:rsid w:val="00E043C4"/>
    <w:rsid w:val="00E050C3"/>
    <w:rsid w:val="00E05846"/>
    <w:rsid w:val="00E058D4"/>
    <w:rsid w:val="00E05A5C"/>
    <w:rsid w:val="00E10E8C"/>
    <w:rsid w:val="00E11652"/>
    <w:rsid w:val="00E11BBB"/>
    <w:rsid w:val="00E121D8"/>
    <w:rsid w:val="00E12410"/>
    <w:rsid w:val="00E12B3A"/>
    <w:rsid w:val="00E14A0C"/>
    <w:rsid w:val="00E14A8F"/>
    <w:rsid w:val="00E14C02"/>
    <w:rsid w:val="00E14D7B"/>
    <w:rsid w:val="00E1530F"/>
    <w:rsid w:val="00E1626F"/>
    <w:rsid w:val="00E1633F"/>
    <w:rsid w:val="00E16387"/>
    <w:rsid w:val="00E16FD3"/>
    <w:rsid w:val="00E227B9"/>
    <w:rsid w:val="00E22D10"/>
    <w:rsid w:val="00E23247"/>
    <w:rsid w:val="00E23710"/>
    <w:rsid w:val="00E23C43"/>
    <w:rsid w:val="00E23ED0"/>
    <w:rsid w:val="00E24043"/>
    <w:rsid w:val="00E24E9A"/>
    <w:rsid w:val="00E25F95"/>
    <w:rsid w:val="00E27403"/>
    <w:rsid w:val="00E3003E"/>
    <w:rsid w:val="00E302D6"/>
    <w:rsid w:val="00E305DB"/>
    <w:rsid w:val="00E31131"/>
    <w:rsid w:val="00E315DC"/>
    <w:rsid w:val="00E3198A"/>
    <w:rsid w:val="00E31C51"/>
    <w:rsid w:val="00E32C18"/>
    <w:rsid w:val="00E33DE0"/>
    <w:rsid w:val="00E34337"/>
    <w:rsid w:val="00E346A6"/>
    <w:rsid w:val="00E3570A"/>
    <w:rsid w:val="00E3577F"/>
    <w:rsid w:val="00E3604C"/>
    <w:rsid w:val="00E402B1"/>
    <w:rsid w:val="00E41933"/>
    <w:rsid w:val="00E41947"/>
    <w:rsid w:val="00E41CCB"/>
    <w:rsid w:val="00E422D1"/>
    <w:rsid w:val="00E42B6A"/>
    <w:rsid w:val="00E431DC"/>
    <w:rsid w:val="00E44022"/>
    <w:rsid w:val="00E44058"/>
    <w:rsid w:val="00E44964"/>
    <w:rsid w:val="00E45555"/>
    <w:rsid w:val="00E45565"/>
    <w:rsid w:val="00E455B4"/>
    <w:rsid w:val="00E479C2"/>
    <w:rsid w:val="00E47E57"/>
    <w:rsid w:val="00E509D2"/>
    <w:rsid w:val="00E52750"/>
    <w:rsid w:val="00E52856"/>
    <w:rsid w:val="00E530F8"/>
    <w:rsid w:val="00E5442C"/>
    <w:rsid w:val="00E551B5"/>
    <w:rsid w:val="00E55A3E"/>
    <w:rsid w:val="00E617E7"/>
    <w:rsid w:val="00E61C07"/>
    <w:rsid w:val="00E6205A"/>
    <w:rsid w:val="00E6261E"/>
    <w:rsid w:val="00E62D9B"/>
    <w:rsid w:val="00E6497B"/>
    <w:rsid w:val="00E64CE9"/>
    <w:rsid w:val="00E656F0"/>
    <w:rsid w:val="00E65D04"/>
    <w:rsid w:val="00E65DDF"/>
    <w:rsid w:val="00E670BB"/>
    <w:rsid w:val="00E67F14"/>
    <w:rsid w:val="00E7059A"/>
    <w:rsid w:val="00E71B87"/>
    <w:rsid w:val="00E71BF6"/>
    <w:rsid w:val="00E720F5"/>
    <w:rsid w:val="00E72829"/>
    <w:rsid w:val="00E7283B"/>
    <w:rsid w:val="00E75C47"/>
    <w:rsid w:val="00E75CDC"/>
    <w:rsid w:val="00E77D26"/>
    <w:rsid w:val="00E80B39"/>
    <w:rsid w:val="00E82FAD"/>
    <w:rsid w:val="00E83626"/>
    <w:rsid w:val="00E83844"/>
    <w:rsid w:val="00E862D8"/>
    <w:rsid w:val="00E90FDD"/>
    <w:rsid w:val="00E923AD"/>
    <w:rsid w:val="00E9501C"/>
    <w:rsid w:val="00E95BED"/>
    <w:rsid w:val="00E95BF9"/>
    <w:rsid w:val="00E96CAA"/>
    <w:rsid w:val="00E97C40"/>
    <w:rsid w:val="00EA0DD5"/>
    <w:rsid w:val="00EA1598"/>
    <w:rsid w:val="00EA2A19"/>
    <w:rsid w:val="00EA393F"/>
    <w:rsid w:val="00EA3A4B"/>
    <w:rsid w:val="00EA3FBF"/>
    <w:rsid w:val="00EA51C7"/>
    <w:rsid w:val="00EA5ABC"/>
    <w:rsid w:val="00EA6252"/>
    <w:rsid w:val="00EA6970"/>
    <w:rsid w:val="00EA6D23"/>
    <w:rsid w:val="00EA70C7"/>
    <w:rsid w:val="00EA7EA9"/>
    <w:rsid w:val="00EB014B"/>
    <w:rsid w:val="00EB0628"/>
    <w:rsid w:val="00EB16A2"/>
    <w:rsid w:val="00EB1F7F"/>
    <w:rsid w:val="00EB2858"/>
    <w:rsid w:val="00EB32CF"/>
    <w:rsid w:val="00EB3A00"/>
    <w:rsid w:val="00EB3BBD"/>
    <w:rsid w:val="00EB5EF4"/>
    <w:rsid w:val="00EB6786"/>
    <w:rsid w:val="00EB6819"/>
    <w:rsid w:val="00EC0A23"/>
    <w:rsid w:val="00EC182C"/>
    <w:rsid w:val="00EC19AB"/>
    <w:rsid w:val="00EC2369"/>
    <w:rsid w:val="00EC3C0B"/>
    <w:rsid w:val="00EC4AEF"/>
    <w:rsid w:val="00EC4B3D"/>
    <w:rsid w:val="00EC4C37"/>
    <w:rsid w:val="00EC6B3A"/>
    <w:rsid w:val="00EC7117"/>
    <w:rsid w:val="00EC77A9"/>
    <w:rsid w:val="00EC7911"/>
    <w:rsid w:val="00ED1B2E"/>
    <w:rsid w:val="00ED1D8F"/>
    <w:rsid w:val="00ED4348"/>
    <w:rsid w:val="00ED43F7"/>
    <w:rsid w:val="00ED5826"/>
    <w:rsid w:val="00ED5DB4"/>
    <w:rsid w:val="00ED5EFC"/>
    <w:rsid w:val="00ED746F"/>
    <w:rsid w:val="00ED7878"/>
    <w:rsid w:val="00ED7B52"/>
    <w:rsid w:val="00ED7D21"/>
    <w:rsid w:val="00EE0038"/>
    <w:rsid w:val="00EE0256"/>
    <w:rsid w:val="00EE05FC"/>
    <w:rsid w:val="00EE06D8"/>
    <w:rsid w:val="00EE239F"/>
    <w:rsid w:val="00EE2AE9"/>
    <w:rsid w:val="00EE38DC"/>
    <w:rsid w:val="00EE4F63"/>
    <w:rsid w:val="00EE5A97"/>
    <w:rsid w:val="00EE6DDD"/>
    <w:rsid w:val="00EE7BBB"/>
    <w:rsid w:val="00EE7D0D"/>
    <w:rsid w:val="00EE7D50"/>
    <w:rsid w:val="00EF2036"/>
    <w:rsid w:val="00EF43C4"/>
    <w:rsid w:val="00EF4C8A"/>
    <w:rsid w:val="00EF5B87"/>
    <w:rsid w:val="00EF5D6B"/>
    <w:rsid w:val="00F00071"/>
    <w:rsid w:val="00F01966"/>
    <w:rsid w:val="00F01E53"/>
    <w:rsid w:val="00F04F38"/>
    <w:rsid w:val="00F0506B"/>
    <w:rsid w:val="00F05B22"/>
    <w:rsid w:val="00F061EB"/>
    <w:rsid w:val="00F064EC"/>
    <w:rsid w:val="00F07EE4"/>
    <w:rsid w:val="00F10F7F"/>
    <w:rsid w:val="00F11C0A"/>
    <w:rsid w:val="00F11D9E"/>
    <w:rsid w:val="00F120D2"/>
    <w:rsid w:val="00F12F77"/>
    <w:rsid w:val="00F13805"/>
    <w:rsid w:val="00F13FC2"/>
    <w:rsid w:val="00F14366"/>
    <w:rsid w:val="00F15C26"/>
    <w:rsid w:val="00F16295"/>
    <w:rsid w:val="00F1679B"/>
    <w:rsid w:val="00F17028"/>
    <w:rsid w:val="00F174A7"/>
    <w:rsid w:val="00F225B8"/>
    <w:rsid w:val="00F22629"/>
    <w:rsid w:val="00F23264"/>
    <w:rsid w:val="00F23559"/>
    <w:rsid w:val="00F2462E"/>
    <w:rsid w:val="00F273D2"/>
    <w:rsid w:val="00F273E9"/>
    <w:rsid w:val="00F3022B"/>
    <w:rsid w:val="00F308B1"/>
    <w:rsid w:val="00F31125"/>
    <w:rsid w:val="00F313F7"/>
    <w:rsid w:val="00F3360D"/>
    <w:rsid w:val="00F33FFF"/>
    <w:rsid w:val="00F34212"/>
    <w:rsid w:val="00F34BE2"/>
    <w:rsid w:val="00F356C0"/>
    <w:rsid w:val="00F36924"/>
    <w:rsid w:val="00F377A0"/>
    <w:rsid w:val="00F41FB8"/>
    <w:rsid w:val="00F42164"/>
    <w:rsid w:val="00F42B49"/>
    <w:rsid w:val="00F436D5"/>
    <w:rsid w:val="00F43E65"/>
    <w:rsid w:val="00F4458E"/>
    <w:rsid w:val="00F44851"/>
    <w:rsid w:val="00F45470"/>
    <w:rsid w:val="00F45C98"/>
    <w:rsid w:val="00F460F7"/>
    <w:rsid w:val="00F46DE7"/>
    <w:rsid w:val="00F46E6D"/>
    <w:rsid w:val="00F46FA6"/>
    <w:rsid w:val="00F4769C"/>
    <w:rsid w:val="00F50461"/>
    <w:rsid w:val="00F52706"/>
    <w:rsid w:val="00F52B0A"/>
    <w:rsid w:val="00F52E07"/>
    <w:rsid w:val="00F5369E"/>
    <w:rsid w:val="00F5398B"/>
    <w:rsid w:val="00F53D67"/>
    <w:rsid w:val="00F54685"/>
    <w:rsid w:val="00F553DF"/>
    <w:rsid w:val="00F56037"/>
    <w:rsid w:val="00F56355"/>
    <w:rsid w:val="00F57544"/>
    <w:rsid w:val="00F60B04"/>
    <w:rsid w:val="00F63360"/>
    <w:rsid w:val="00F63481"/>
    <w:rsid w:val="00F63F7B"/>
    <w:rsid w:val="00F642D0"/>
    <w:rsid w:val="00F6499C"/>
    <w:rsid w:val="00F64A67"/>
    <w:rsid w:val="00F65A70"/>
    <w:rsid w:val="00F67FF5"/>
    <w:rsid w:val="00F70620"/>
    <w:rsid w:val="00F70A0D"/>
    <w:rsid w:val="00F711D5"/>
    <w:rsid w:val="00F72642"/>
    <w:rsid w:val="00F72813"/>
    <w:rsid w:val="00F73169"/>
    <w:rsid w:val="00F7396B"/>
    <w:rsid w:val="00F74BE5"/>
    <w:rsid w:val="00F76267"/>
    <w:rsid w:val="00F77547"/>
    <w:rsid w:val="00F80064"/>
    <w:rsid w:val="00F80963"/>
    <w:rsid w:val="00F81B87"/>
    <w:rsid w:val="00F826D2"/>
    <w:rsid w:val="00F82E19"/>
    <w:rsid w:val="00F83460"/>
    <w:rsid w:val="00F840CB"/>
    <w:rsid w:val="00F8411A"/>
    <w:rsid w:val="00F84F04"/>
    <w:rsid w:val="00F84FE3"/>
    <w:rsid w:val="00F850CD"/>
    <w:rsid w:val="00F85DBB"/>
    <w:rsid w:val="00F877DA"/>
    <w:rsid w:val="00F879BD"/>
    <w:rsid w:val="00F87CA8"/>
    <w:rsid w:val="00F87FFE"/>
    <w:rsid w:val="00F90820"/>
    <w:rsid w:val="00F91B8E"/>
    <w:rsid w:val="00F91B98"/>
    <w:rsid w:val="00F91C3F"/>
    <w:rsid w:val="00F9289D"/>
    <w:rsid w:val="00F934CE"/>
    <w:rsid w:val="00F93982"/>
    <w:rsid w:val="00F93D47"/>
    <w:rsid w:val="00FA08C7"/>
    <w:rsid w:val="00FA0FAA"/>
    <w:rsid w:val="00FA1489"/>
    <w:rsid w:val="00FA1E84"/>
    <w:rsid w:val="00FA1FBD"/>
    <w:rsid w:val="00FA32CA"/>
    <w:rsid w:val="00FA40D4"/>
    <w:rsid w:val="00FA4887"/>
    <w:rsid w:val="00FA69A2"/>
    <w:rsid w:val="00FA7A12"/>
    <w:rsid w:val="00FB0BFD"/>
    <w:rsid w:val="00FB1FA8"/>
    <w:rsid w:val="00FB2A93"/>
    <w:rsid w:val="00FB3AA6"/>
    <w:rsid w:val="00FB422B"/>
    <w:rsid w:val="00FB4253"/>
    <w:rsid w:val="00FB4462"/>
    <w:rsid w:val="00FB6E87"/>
    <w:rsid w:val="00FC0038"/>
    <w:rsid w:val="00FC09F1"/>
    <w:rsid w:val="00FC2C68"/>
    <w:rsid w:val="00FC2D2B"/>
    <w:rsid w:val="00FC3AF1"/>
    <w:rsid w:val="00FC44EE"/>
    <w:rsid w:val="00FC466B"/>
    <w:rsid w:val="00FC49D4"/>
    <w:rsid w:val="00FC4CEE"/>
    <w:rsid w:val="00FC540A"/>
    <w:rsid w:val="00FC6AAF"/>
    <w:rsid w:val="00FC6F53"/>
    <w:rsid w:val="00FD0AA0"/>
    <w:rsid w:val="00FD1978"/>
    <w:rsid w:val="00FD1C97"/>
    <w:rsid w:val="00FD23B9"/>
    <w:rsid w:val="00FD68CB"/>
    <w:rsid w:val="00FD7E79"/>
    <w:rsid w:val="00FE0496"/>
    <w:rsid w:val="00FE05D2"/>
    <w:rsid w:val="00FE1938"/>
    <w:rsid w:val="00FE1C90"/>
    <w:rsid w:val="00FE2251"/>
    <w:rsid w:val="00FE23DF"/>
    <w:rsid w:val="00FE267F"/>
    <w:rsid w:val="00FE269B"/>
    <w:rsid w:val="00FE32F1"/>
    <w:rsid w:val="00FE366B"/>
    <w:rsid w:val="00FE3CF3"/>
    <w:rsid w:val="00FE408D"/>
    <w:rsid w:val="00FE4BC2"/>
    <w:rsid w:val="00FE538F"/>
    <w:rsid w:val="00FE540D"/>
    <w:rsid w:val="00FE579D"/>
    <w:rsid w:val="00FE6142"/>
    <w:rsid w:val="00FE7057"/>
    <w:rsid w:val="00FE7226"/>
    <w:rsid w:val="00FF0ADC"/>
    <w:rsid w:val="00FF1859"/>
    <w:rsid w:val="00FF1CDC"/>
    <w:rsid w:val="00FF1D17"/>
    <w:rsid w:val="00FF2337"/>
    <w:rsid w:val="00FF400B"/>
    <w:rsid w:val="00FF4AD6"/>
    <w:rsid w:val="00FF4B2F"/>
    <w:rsid w:val="00FF4C75"/>
    <w:rsid w:val="00FF4C87"/>
    <w:rsid w:val="00FF5402"/>
    <w:rsid w:val="00FF5F06"/>
    <w:rsid w:val="00FF617D"/>
    <w:rsid w:val="00FF6816"/>
    <w:rsid w:val="00FF6EAB"/>
    <w:rsid w:val="00FF7CA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2C3DA1"/>
  <w15:chartTrackingRefBased/>
  <w15:docId w15:val="{3D846868-9B47-46D3-ACB1-C2EA7820C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ZA"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1C4A"/>
    <w:pPr>
      <w:spacing w:line="360" w:lineRule="auto"/>
    </w:pPr>
    <w:rPr>
      <w:lang w:val="en-GB"/>
    </w:rPr>
  </w:style>
  <w:style w:type="paragraph" w:styleId="Heading1">
    <w:name w:val="heading 1"/>
    <w:basedOn w:val="Normal"/>
    <w:next w:val="Normal"/>
    <w:link w:val="Heading1Char"/>
    <w:uiPriority w:val="9"/>
    <w:qFormat/>
    <w:rsid w:val="00035A6A"/>
    <w:pPr>
      <w:keepNext/>
      <w:keepLines/>
      <w:numPr>
        <w:numId w:val="2"/>
      </w:numPr>
      <w:spacing w:before="320" w:after="40"/>
      <w:outlineLvl w:val="0"/>
    </w:pPr>
    <w:rPr>
      <w:rFonts w:asciiTheme="majorHAnsi" w:eastAsiaTheme="majorEastAsia" w:hAnsiTheme="majorHAnsi" w:cstheme="majorBidi"/>
      <w:b/>
      <w:bCs/>
      <w:spacing w:val="4"/>
      <w:sz w:val="28"/>
      <w:szCs w:val="28"/>
    </w:rPr>
  </w:style>
  <w:style w:type="paragraph" w:styleId="Heading2">
    <w:name w:val="heading 2"/>
    <w:basedOn w:val="Normal"/>
    <w:next w:val="Normal"/>
    <w:link w:val="Heading2Char"/>
    <w:uiPriority w:val="9"/>
    <w:unhideWhenUsed/>
    <w:qFormat/>
    <w:rsid w:val="008736DC"/>
    <w:pPr>
      <w:keepNext/>
      <w:keepLines/>
      <w:numPr>
        <w:ilvl w:val="1"/>
        <w:numId w:val="2"/>
      </w:numPr>
      <w:spacing w:before="120" w:after="0"/>
      <w:outlineLvl w:val="1"/>
    </w:pPr>
    <w:rPr>
      <w:rFonts w:asciiTheme="majorHAnsi" w:eastAsiaTheme="majorEastAsia" w:hAnsiTheme="majorHAnsi" w:cstheme="majorBidi"/>
      <w:b/>
      <w:bCs/>
      <w:sz w:val="24"/>
      <w:szCs w:val="28"/>
    </w:rPr>
  </w:style>
  <w:style w:type="paragraph" w:styleId="Heading3">
    <w:name w:val="heading 3"/>
    <w:basedOn w:val="Normal"/>
    <w:next w:val="Normal"/>
    <w:link w:val="Heading3Char"/>
    <w:uiPriority w:val="9"/>
    <w:unhideWhenUsed/>
    <w:qFormat/>
    <w:rsid w:val="009141E6"/>
    <w:pPr>
      <w:keepNext/>
      <w:keepLines/>
      <w:numPr>
        <w:ilvl w:val="2"/>
        <w:numId w:val="2"/>
      </w:numPr>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9141E6"/>
    <w:pPr>
      <w:keepNext/>
      <w:keepLines/>
      <w:numPr>
        <w:ilvl w:val="3"/>
        <w:numId w:val="2"/>
      </w:numPr>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unhideWhenUsed/>
    <w:qFormat/>
    <w:rsid w:val="009141E6"/>
    <w:pPr>
      <w:keepNext/>
      <w:keepLines/>
      <w:numPr>
        <w:ilvl w:val="4"/>
        <w:numId w:val="2"/>
      </w:numPr>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9141E6"/>
    <w:pPr>
      <w:keepNext/>
      <w:keepLines/>
      <w:numPr>
        <w:ilvl w:val="5"/>
        <w:numId w:val="2"/>
      </w:numPr>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9141E6"/>
    <w:pPr>
      <w:keepNext/>
      <w:keepLines/>
      <w:numPr>
        <w:ilvl w:val="6"/>
        <w:numId w:val="2"/>
      </w:numPr>
      <w:spacing w:before="120" w:after="0"/>
      <w:outlineLvl w:val="6"/>
    </w:pPr>
    <w:rPr>
      <w:i/>
      <w:iCs/>
    </w:rPr>
  </w:style>
  <w:style w:type="paragraph" w:styleId="Heading8">
    <w:name w:val="heading 8"/>
    <w:basedOn w:val="Normal"/>
    <w:next w:val="Normal"/>
    <w:link w:val="Heading8Char"/>
    <w:uiPriority w:val="9"/>
    <w:semiHidden/>
    <w:unhideWhenUsed/>
    <w:qFormat/>
    <w:rsid w:val="009141E6"/>
    <w:pPr>
      <w:keepNext/>
      <w:keepLines/>
      <w:numPr>
        <w:ilvl w:val="7"/>
        <w:numId w:val="2"/>
      </w:numPr>
      <w:spacing w:before="120" w:after="0"/>
      <w:outlineLvl w:val="7"/>
    </w:pPr>
    <w:rPr>
      <w:b/>
      <w:bCs/>
    </w:rPr>
  </w:style>
  <w:style w:type="paragraph" w:styleId="Heading9">
    <w:name w:val="heading 9"/>
    <w:basedOn w:val="Normal"/>
    <w:next w:val="Normal"/>
    <w:link w:val="Heading9Char"/>
    <w:uiPriority w:val="9"/>
    <w:semiHidden/>
    <w:unhideWhenUsed/>
    <w:qFormat/>
    <w:rsid w:val="009141E6"/>
    <w:pPr>
      <w:keepNext/>
      <w:keepLines/>
      <w:numPr>
        <w:ilvl w:val="8"/>
        <w:numId w:val="2"/>
      </w:numPr>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5A6A"/>
    <w:rPr>
      <w:rFonts w:asciiTheme="majorHAnsi" w:eastAsiaTheme="majorEastAsia" w:hAnsiTheme="majorHAnsi" w:cstheme="majorBidi"/>
      <w:b/>
      <w:bCs/>
      <w:spacing w:val="4"/>
      <w:sz w:val="28"/>
      <w:szCs w:val="28"/>
    </w:rPr>
  </w:style>
  <w:style w:type="character" w:customStyle="1" w:styleId="Heading2Char">
    <w:name w:val="Heading 2 Char"/>
    <w:basedOn w:val="DefaultParagraphFont"/>
    <w:link w:val="Heading2"/>
    <w:uiPriority w:val="9"/>
    <w:rsid w:val="008736DC"/>
    <w:rPr>
      <w:rFonts w:asciiTheme="majorHAnsi" w:eastAsiaTheme="majorEastAsia" w:hAnsiTheme="majorHAnsi" w:cstheme="majorBidi"/>
      <w:b/>
      <w:bCs/>
      <w:sz w:val="24"/>
      <w:szCs w:val="28"/>
    </w:rPr>
  </w:style>
  <w:style w:type="character" w:customStyle="1" w:styleId="Heading3Char">
    <w:name w:val="Heading 3 Char"/>
    <w:basedOn w:val="DefaultParagraphFont"/>
    <w:link w:val="Heading3"/>
    <w:uiPriority w:val="9"/>
    <w:rsid w:val="009141E6"/>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sid w:val="009141E6"/>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9141E6"/>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9141E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9141E6"/>
    <w:rPr>
      <w:i/>
      <w:iCs/>
    </w:rPr>
  </w:style>
  <w:style w:type="character" w:customStyle="1" w:styleId="Heading8Char">
    <w:name w:val="Heading 8 Char"/>
    <w:basedOn w:val="DefaultParagraphFont"/>
    <w:link w:val="Heading8"/>
    <w:uiPriority w:val="9"/>
    <w:semiHidden/>
    <w:rsid w:val="009141E6"/>
    <w:rPr>
      <w:b/>
      <w:bCs/>
    </w:rPr>
  </w:style>
  <w:style w:type="character" w:customStyle="1" w:styleId="Heading9Char">
    <w:name w:val="Heading 9 Char"/>
    <w:basedOn w:val="DefaultParagraphFont"/>
    <w:link w:val="Heading9"/>
    <w:uiPriority w:val="9"/>
    <w:semiHidden/>
    <w:rsid w:val="009141E6"/>
    <w:rPr>
      <w:i/>
      <w:iCs/>
    </w:rPr>
  </w:style>
  <w:style w:type="paragraph" w:customStyle="1" w:styleId="Dissertation">
    <w:name w:val="Dissertation"/>
    <w:basedOn w:val="Heading1"/>
    <w:link w:val="DissertationChar"/>
    <w:rsid w:val="00D0397C"/>
    <w:pPr>
      <w:numPr>
        <w:numId w:val="1"/>
      </w:numPr>
    </w:pPr>
  </w:style>
  <w:style w:type="character" w:customStyle="1" w:styleId="DissertationChar">
    <w:name w:val="Dissertation Char"/>
    <w:basedOn w:val="Heading1Char"/>
    <w:link w:val="Dissertation"/>
    <w:rsid w:val="00D0397C"/>
    <w:rPr>
      <w:rFonts w:asciiTheme="majorHAnsi" w:eastAsiaTheme="majorEastAsia" w:hAnsiTheme="majorHAnsi" w:cstheme="majorBidi"/>
      <w:b/>
      <w:bCs/>
      <w:spacing w:val="4"/>
      <w:sz w:val="28"/>
      <w:szCs w:val="28"/>
    </w:rPr>
  </w:style>
  <w:style w:type="paragraph" w:styleId="Caption">
    <w:name w:val="caption"/>
    <w:basedOn w:val="Normal"/>
    <w:next w:val="Normal"/>
    <w:uiPriority w:val="35"/>
    <w:unhideWhenUsed/>
    <w:qFormat/>
    <w:rsid w:val="00EA393F"/>
  </w:style>
  <w:style w:type="paragraph" w:styleId="Title">
    <w:name w:val="Title"/>
    <w:basedOn w:val="Normal"/>
    <w:next w:val="Normal"/>
    <w:link w:val="TitleChar"/>
    <w:uiPriority w:val="10"/>
    <w:qFormat/>
    <w:rsid w:val="009141E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9141E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9141E6"/>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9141E6"/>
    <w:rPr>
      <w:rFonts w:asciiTheme="majorHAnsi" w:eastAsiaTheme="majorEastAsia" w:hAnsiTheme="majorHAnsi" w:cstheme="majorBidi"/>
      <w:sz w:val="24"/>
      <w:szCs w:val="24"/>
    </w:rPr>
  </w:style>
  <w:style w:type="character" w:styleId="Strong">
    <w:name w:val="Strong"/>
    <w:basedOn w:val="DefaultParagraphFont"/>
    <w:uiPriority w:val="22"/>
    <w:qFormat/>
    <w:rsid w:val="009141E6"/>
    <w:rPr>
      <w:b/>
      <w:bCs/>
      <w:color w:val="auto"/>
    </w:rPr>
  </w:style>
  <w:style w:type="character" w:styleId="Emphasis">
    <w:name w:val="Emphasis"/>
    <w:basedOn w:val="DefaultParagraphFont"/>
    <w:uiPriority w:val="20"/>
    <w:qFormat/>
    <w:rsid w:val="009141E6"/>
    <w:rPr>
      <w:i/>
      <w:iCs/>
      <w:color w:val="auto"/>
    </w:rPr>
  </w:style>
  <w:style w:type="paragraph" w:styleId="NoSpacing">
    <w:name w:val="No Spacing"/>
    <w:link w:val="NoSpacingChar"/>
    <w:uiPriority w:val="1"/>
    <w:qFormat/>
    <w:rsid w:val="009141E6"/>
    <w:pPr>
      <w:spacing w:after="0" w:line="240" w:lineRule="auto"/>
    </w:pPr>
  </w:style>
  <w:style w:type="character" w:customStyle="1" w:styleId="NoSpacingChar">
    <w:name w:val="No Spacing Char"/>
    <w:basedOn w:val="DefaultParagraphFont"/>
    <w:link w:val="NoSpacing"/>
    <w:uiPriority w:val="1"/>
    <w:rsid w:val="00D0397C"/>
  </w:style>
  <w:style w:type="paragraph" w:styleId="ListParagraph">
    <w:name w:val="List Paragraph"/>
    <w:basedOn w:val="Normal"/>
    <w:uiPriority w:val="34"/>
    <w:qFormat/>
    <w:rsid w:val="00D0397C"/>
    <w:pPr>
      <w:ind w:left="720"/>
      <w:contextualSpacing/>
    </w:pPr>
  </w:style>
  <w:style w:type="paragraph" w:styleId="Quote">
    <w:name w:val="Quote"/>
    <w:basedOn w:val="Normal"/>
    <w:next w:val="Normal"/>
    <w:link w:val="QuoteChar"/>
    <w:uiPriority w:val="29"/>
    <w:qFormat/>
    <w:rsid w:val="009141E6"/>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9141E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9141E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9141E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9141E6"/>
    <w:rPr>
      <w:i/>
      <w:iCs/>
      <w:color w:val="auto"/>
    </w:rPr>
  </w:style>
  <w:style w:type="character" w:styleId="IntenseEmphasis">
    <w:name w:val="Intense Emphasis"/>
    <w:basedOn w:val="DefaultParagraphFont"/>
    <w:uiPriority w:val="21"/>
    <w:qFormat/>
    <w:rsid w:val="009141E6"/>
    <w:rPr>
      <w:b/>
      <w:bCs/>
      <w:i/>
      <w:iCs/>
      <w:color w:val="auto"/>
    </w:rPr>
  </w:style>
  <w:style w:type="character" w:styleId="SubtleReference">
    <w:name w:val="Subtle Reference"/>
    <w:basedOn w:val="DefaultParagraphFont"/>
    <w:uiPriority w:val="31"/>
    <w:qFormat/>
    <w:rsid w:val="009141E6"/>
    <w:rPr>
      <w:smallCaps/>
      <w:color w:val="auto"/>
      <w:u w:val="single" w:color="7F7F7F" w:themeColor="text1" w:themeTint="80"/>
    </w:rPr>
  </w:style>
  <w:style w:type="character" w:styleId="IntenseReference">
    <w:name w:val="Intense Reference"/>
    <w:basedOn w:val="DefaultParagraphFont"/>
    <w:uiPriority w:val="32"/>
    <w:qFormat/>
    <w:rsid w:val="009141E6"/>
    <w:rPr>
      <w:b/>
      <w:bCs/>
      <w:smallCaps/>
      <w:color w:val="auto"/>
      <w:u w:val="single"/>
    </w:rPr>
  </w:style>
  <w:style w:type="character" w:styleId="BookTitle">
    <w:name w:val="Book Title"/>
    <w:basedOn w:val="DefaultParagraphFont"/>
    <w:uiPriority w:val="33"/>
    <w:qFormat/>
    <w:rsid w:val="009141E6"/>
    <w:rPr>
      <w:b/>
      <w:bCs/>
      <w:smallCaps/>
      <w:color w:val="auto"/>
    </w:rPr>
  </w:style>
  <w:style w:type="paragraph" w:styleId="TOCHeading">
    <w:name w:val="TOC Heading"/>
    <w:basedOn w:val="Heading1"/>
    <w:next w:val="Normal"/>
    <w:uiPriority w:val="39"/>
    <w:unhideWhenUsed/>
    <w:qFormat/>
    <w:rsid w:val="009141E6"/>
    <w:pPr>
      <w:outlineLvl w:val="9"/>
    </w:pPr>
  </w:style>
  <w:style w:type="table" w:styleId="TableGrid">
    <w:name w:val="Table Grid"/>
    <w:basedOn w:val="TableNormal"/>
    <w:uiPriority w:val="59"/>
    <w:rsid w:val="00D039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0397C"/>
    <w:pPr>
      <w:tabs>
        <w:tab w:val="right" w:leader="dot" w:pos="9016"/>
      </w:tabs>
      <w:spacing w:after="100"/>
    </w:pPr>
  </w:style>
  <w:style w:type="paragraph" w:styleId="TOC2">
    <w:name w:val="toc 2"/>
    <w:basedOn w:val="Normal"/>
    <w:next w:val="Normal"/>
    <w:autoRedefine/>
    <w:uiPriority w:val="39"/>
    <w:unhideWhenUsed/>
    <w:rsid w:val="00D0397C"/>
    <w:pPr>
      <w:tabs>
        <w:tab w:val="left" w:pos="880"/>
        <w:tab w:val="right" w:leader="dot" w:pos="9016"/>
      </w:tabs>
      <w:spacing w:after="100"/>
      <w:ind w:left="221"/>
      <w:jc w:val="left"/>
    </w:pPr>
  </w:style>
  <w:style w:type="character" w:styleId="Hyperlink">
    <w:name w:val="Hyperlink"/>
    <w:basedOn w:val="DefaultParagraphFont"/>
    <w:uiPriority w:val="99"/>
    <w:unhideWhenUsed/>
    <w:rsid w:val="00D0397C"/>
    <w:rPr>
      <w:color w:val="0563C1" w:themeColor="hyperlink"/>
      <w:u w:val="single"/>
    </w:rPr>
  </w:style>
  <w:style w:type="paragraph" w:customStyle="1" w:styleId="EndNoteBibliographyTitle">
    <w:name w:val="EndNote Bibliography Title"/>
    <w:basedOn w:val="Normal"/>
    <w:link w:val="EndNoteBibliographyTitleChar"/>
    <w:rsid w:val="00D0397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0397C"/>
    <w:rPr>
      <w:rFonts w:ascii="Calibri" w:hAnsi="Calibri" w:cs="Calibri"/>
      <w:noProof/>
      <w:lang w:val="en-US"/>
    </w:rPr>
  </w:style>
  <w:style w:type="paragraph" w:customStyle="1" w:styleId="EndNoteBibliography">
    <w:name w:val="EndNote Bibliography"/>
    <w:basedOn w:val="Normal"/>
    <w:link w:val="EndNoteBibliographyChar"/>
    <w:rsid w:val="00D0397C"/>
    <w:rPr>
      <w:rFonts w:ascii="Calibri" w:hAnsi="Calibri" w:cs="Calibri"/>
      <w:noProof/>
      <w:lang w:val="en-US"/>
    </w:rPr>
  </w:style>
  <w:style w:type="character" w:customStyle="1" w:styleId="EndNoteBibliographyChar">
    <w:name w:val="EndNote Bibliography Char"/>
    <w:basedOn w:val="DefaultParagraphFont"/>
    <w:link w:val="EndNoteBibliography"/>
    <w:rsid w:val="00D0397C"/>
    <w:rPr>
      <w:rFonts w:ascii="Calibri" w:hAnsi="Calibri" w:cs="Calibri"/>
      <w:noProof/>
      <w:lang w:val="en-US"/>
    </w:rPr>
  </w:style>
  <w:style w:type="character" w:styleId="PlaceholderText">
    <w:name w:val="Placeholder Text"/>
    <w:basedOn w:val="DefaultParagraphFont"/>
    <w:uiPriority w:val="99"/>
    <w:semiHidden/>
    <w:rsid w:val="00D0397C"/>
    <w:rPr>
      <w:color w:val="808080"/>
    </w:rPr>
  </w:style>
  <w:style w:type="paragraph" w:styleId="TOC3">
    <w:name w:val="toc 3"/>
    <w:basedOn w:val="Normal"/>
    <w:next w:val="Normal"/>
    <w:autoRedefine/>
    <w:uiPriority w:val="39"/>
    <w:unhideWhenUsed/>
    <w:rsid w:val="00D0397C"/>
    <w:pPr>
      <w:tabs>
        <w:tab w:val="left" w:pos="1320"/>
        <w:tab w:val="right" w:leader="dot" w:pos="9016"/>
      </w:tabs>
      <w:spacing w:after="100"/>
      <w:ind w:left="442"/>
    </w:pPr>
  </w:style>
  <w:style w:type="character" w:styleId="UnresolvedMention">
    <w:name w:val="Unresolved Mention"/>
    <w:basedOn w:val="DefaultParagraphFont"/>
    <w:uiPriority w:val="99"/>
    <w:semiHidden/>
    <w:unhideWhenUsed/>
    <w:rsid w:val="00D0397C"/>
    <w:rPr>
      <w:color w:val="808080"/>
      <w:shd w:val="clear" w:color="auto" w:fill="E6E6E6"/>
    </w:rPr>
  </w:style>
  <w:style w:type="character" w:styleId="CommentReference">
    <w:name w:val="annotation reference"/>
    <w:basedOn w:val="DefaultParagraphFont"/>
    <w:uiPriority w:val="99"/>
    <w:semiHidden/>
    <w:unhideWhenUsed/>
    <w:rsid w:val="00D0397C"/>
    <w:rPr>
      <w:sz w:val="16"/>
      <w:szCs w:val="16"/>
    </w:rPr>
  </w:style>
  <w:style w:type="paragraph" w:styleId="CommentText">
    <w:name w:val="annotation text"/>
    <w:basedOn w:val="Normal"/>
    <w:link w:val="CommentTextChar"/>
    <w:uiPriority w:val="99"/>
    <w:unhideWhenUsed/>
    <w:rsid w:val="00D0397C"/>
    <w:pPr>
      <w:spacing w:line="240" w:lineRule="auto"/>
    </w:pPr>
    <w:rPr>
      <w:sz w:val="20"/>
      <w:szCs w:val="20"/>
    </w:rPr>
  </w:style>
  <w:style w:type="character" w:customStyle="1" w:styleId="CommentTextChar">
    <w:name w:val="Comment Text Char"/>
    <w:basedOn w:val="DefaultParagraphFont"/>
    <w:link w:val="CommentText"/>
    <w:uiPriority w:val="99"/>
    <w:rsid w:val="00D0397C"/>
    <w:rPr>
      <w:rFonts w:eastAsiaTheme="minorEastAsia"/>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0397C"/>
    <w:rPr>
      <w:b/>
      <w:bCs/>
    </w:rPr>
  </w:style>
  <w:style w:type="character" w:customStyle="1" w:styleId="CommentSubjectChar">
    <w:name w:val="Comment Subject Char"/>
    <w:basedOn w:val="CommentTextChar"/>
    <w:link w:val="CommentSubject"/>
    <w:uiPriority w:val="99"/>
    <w:semiHidden/>
    <w:rsid w:val="00D0397C"/>
    <w:rPr>
      <w:rFonts w:eastAsiaTheme="minorEastAsia"/>
      <w:b/>
      <w:bCs/>
      <w:kern w:val="0"/>
      <w:sz w:val="20"/>
      <w:szCs w:val="20"/>
      <w14:ligatures w14:val="none"/>
    </w:rPr>
  </w:style>
  <w:style w:type="paragraph" w:styleId="BalloonText">
    <w:name w:val="Balloon Text"/>
    <w:basedOn w:val="Normal"/>
    <w:link w:val="BalloonTextChar"/>
    <w:uiPriority w:val="99"/>
    <w:semiHidden/>
    <w:unhideWhenUsed/>
    <w:rsid w:val="00D039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397C"/>
    <w:rPr>
      <w:rFonts w:ascii="Segoe UI" w:eastAsiaTheme="minorEastAsia" w:hAnsi="Segoe UI" w:cs="Segoe UI"/>
      <w:kern w:val="0"/>
      <w:sz w:val="18"/>
      <w:szCs w:val="18"/>
      <w14:ligatures w14:val="none"/>
    </w:rPr>
  </w:style>
  <w:style w:type="paragraph" w:styleId="Header">
    <w:name w:val="header"/>
    <w:basedOn w:val="Normal"/>
    <w:link w:val="HeaderChar"/>
    <w:uiPriority w:val="99"/>
    <w:unhideWhenUsed/>
    <w:rsid w:val="00D039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397C"/>
    <w:rPr>
      <w:rFonts w:eastAsiaTheme="minorEastAsia"/>
      <w:kern w:val="0"/>
      <w14:ligatures w14:val="none"/>
    </w:rPr>
  </w:style>
  <w:style w:type="paragraph" w:styleId="Footer">
    <w:name w:val="footer"/>
    <w:basedOn w:val="Normal"/>
    <w:link w:val="FooterChar"/>
    <w:uiPriority w:val="99"/>
    <w:unhideWhenUsed/>
    <w:rsid w:val="00D039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397C"/>
    <w:rPr>
      <w:rFonts w:eastAsiaTheme="minorEastAsia"/>
      <w:kern w:val="0"/>
      <w14:ligatures w14:val="none"/>
    </w:rPr>
  </w:style>
  <w:style w:type="character" w:styleId="FollowedHyperlink">
    <w:name w:val="FollowedHyperlink"/>
    <w:basedOn w:val="DefaultParagraphFont"/>
    <w:uiPriority w:val="99"/>
    <w:semiHidden/>
    <w:unhideWhenUsed/>
    <w:rsid w:val="00D0397C"/>
    <w:rPr>
      <w:color w:val="954F72" w:themeColor="followedHyperlink"/>
      <w:u w:val="single"/>
    </w:rPr>
  </w:style>
  <w:style w:type="paragraph" w:styleId="FootnoteText">
    <w:name w:val="footnote text"/>
    <w:basedOn w:val="Normal"/>
    <w:link w:val="FootnoteTextChar"/>
    <w:uiPriority w:val="99"/>
    <w:unhideWhenUsed/>
    <w:rsid w:val="00D0397C"/>
    <w:pPr>
      <w:spacing w:after="0" w:line="240" w:lineRule="auto"/>
    </w:pPr>
    <w:rPr>
      <w:sz w:val="20"/>
      <w:szCs w:val="20"/>
    </w:rPr>
  </w:style>
  <w:style w:type="character" w:customStyle="1" w:styleId="FootnoteTextChar">
    <w:name w:val="Footnote Text Char"/>
    <w:basedOn w:val="DefaultParagraphFont"/>
    <w:link w:val="FootnoteText"/>
    <w:uiPriority w:val="99"/>
    <w:rsid w:val="00D0397C"/>
    <w:rPr>
      <w:rFonts w:eastAsiaTheme="minorEastAsia"/>
      <w:kern w:val="0"/>
      <w:sz w:val="20"/>
      <w:szCs w:val="20"/>
      <w14:ligatures w14:val="none"/>
    </w:rPr>
  </w:style>
  <w:style w:type="character" w:styleId="FootnoteReference">
    <w:name w:val="footnote reference"/>
    <w:basedOn w:val="DefaultParagraphFont"/>
    <w:uiPriority w:val="99"/>
    <w:semiHidden/>
    <w:unhideWhenUsed/>
    <w:rsid w:val="00D0397C"/>
    <w:rPr>
      <w:vertAlign w:val="superscript"/>
    </w:rPr>
  </w:style>
  <w:style w:type="paragraph" w:customStyle="1" w:styleId="Default">
    <w:name w:val="Default"/>
    <w:rsid w:val="00D0397C"/>
    <w:pPr>
      <w:autoSpaceDE w:val="0"/>
      <w:autoSpaceDN w:val="0"/>
      <w:adjustRightInd w:val="0"/>
      <w:spacing w:after="0" w:line="240" w:lineRule="auto"/>
    </w:pPr>
    <w:rPr>
      <w:rFonts w:ascii="Calibri" w:hAnsi="Calibri" w:cs="Calibri"/>
      <w:color w:val="000000"/>
      <w:sz w:val="24"/>
      <w:szCs w:val="24"/>
    </w:rPr>
  </w:style>
  <w:style w:type="character" w:customStyle="1" w:styleId="normaltextrun">
    <w:name w:val="normaltextrun"/>
    <w:basedOn w:val="DefaultParagraphFont"/>
    <w:rsid w:val="00D0397C"/>
  </w:style>
  <w:style w:type="character" w:customStyle="1" w:styleId="eop">
    <w:name w:val="eop"/>
    <w:basedOn w:val="DefaultParagraphFont"/>
    <w:rsid w:val="00D0397C"/>
  </w:style>
  <w:style w:type="paragraph" w:styleId="Revision">
    <w:name w:val="Revision"/>
    <w:hidden/>
    <w:uiPriority w:val="99"/>
    <w:semiHidden/>
    <w:rsid w:val="00D0397C"/>
    <w:pPr>
      <w:spacing w:after="0" w:line="240" w:lineRule="auto"/>
    </w:pPr>
  </w:style>
  <w:style w:type="character" w:customStyle="1" w:styleId="cf01">
    <w:name w:val="cf01"/>
    <w:basedOn w:val="DefaultParagraphFont"/>
    <w:rsid w:val="00D0397C"/>
    <w:rPr>
      <w:rFonts w:ascii="Segoe UI" w:hAnsi="Segoe UI" w:cs="Segoe UI" w:hint="default"/>
      <w:sz w:val="18"/>
      <w:szCs w:val="18"/>
    </w:rPr>
  </w:style>
  <w:style w:type="paragraph" w:styleId="NormalWeb">
    <w:name w:val="Normal (Web)"/>
    <w:basedOn w:val="Normal"/>
    <w:uiPriority w:val="99"/>
    <w:unhideWhenUsed/>
    <w:rsid w:val="00D0397C"/>
    <w:pPr>
      <w:spacing w:before="100" w:beforeAutospacing="1" w:after="100" w:afterAutospacing="1" w:line="240" w:lineRule="auto"/>
      <w:jc w:val="left"/>
    </w:pPr>
    <w:rPr>
      <w:rFonts w:ascii="Times New Roman" w:hAnsi="Times New Roman" w:cs="Times New Roman"/>
      <w:sz w:val="24"/>
      <w:szCs w:val="24"/>
      <w:lang w:eastAsia="en-ZA"/>
    </w:rPr>
  </w:style>
  <w:style w:type="character" w:customStyle="1" w:styleId="citation">
    <w:name w:val="citation"/>
    <w:basedOn w:val="DefaultParagraphFont"/>
    <w:rsid w:val="00D0397C"/>
  </w:style>
  <w:style w:type="character" w:customStyle="1" w:styleId="ref-journal">
    <w:name w:val="ref-journal"/>
    <w:basedOn w:val="DefaultParagraphFont"/>
    <w:rsid w:val="00D0397C"/>
  </w:style>
  <w:style w:type="character" w:customStyle="1" w:styleId="ref-vol">
    <w:name w:val="ref-vol"/>
    <w:basedOn w:val="DefaultParagraphFont"/>
    <w:rsid w:val="00D0397C"/>
  </w:style>
  <w:style w:type="character" w:styleId="Mention">
    <w:name w:val="Mention"/>
    <w:basedOn w:val="DefaultParagraphFont"/>
    <w:uiPriority w:val="99"/>
    <w:unhideWhenUsed/>
    <w:rsid w:val="00D0397C"/>
    <w:rPr>
      <w:color w:val="2B579A"/>
      <w:shd w:val="clear" w:color="auto" w:fill="E1DFDD"/>
    </w:rPr>
  </w:style>
  <w:style w:type="table" w:styleId="PlainTable5">
    <w:name w:val="Plain Table 5"/>
    <w:basedOn w:val="TableNormal"/>
    <w:uiPriority w:val="45"/>
    <w:rsid w:val="00D0397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D0397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D0397C"/>
    <w:pPr>
      <w:spacing w:before="240" w:after="240"/>
    </w:pPr>
  </w:style>
  <w:style w:type="paragraph" w:customStyle="1" w:styleId="EndNoteCategoryHeading">
    <w:name w:val="EndNote Category Heading"/>
    <w:basedOn w:val="Normal"/>
    <w:link w:val="EndNoteCategoryHeadingChar"/>
    <w:rsid w:val="006511D2"/>
    <w:pPr>
      <w:spacing w:before="120" w:after="120"/>
      <w:jc w:val="center"/>
    </w:pPr>
  </w:style>
  <w:style w:type="character" w:customStyle="1" w:styleId="EndNoteCategoryHeadingChar">
    <w:name w:val="EndNote Category Heading Char"/>
    <w:basedOn w:val="DefaultParagraphFont"/>
    <w:link w:val="EndNoteCategoryHeading"/>
    <w:rsid w:val="006511D2"/>
  </w:style>
  <w:style w:type="paragraph" w:customStyle="1" w:styleId="EndNoteCategoryTitle">
    <w:name w:val="EndNote Category Title"/>
    <w:basedOn w:val="Normal"/>
    <w:link w:val="EndNoteCategoryTitleChar"/>
    <w:rsid w:val="006511D2"/>
    <w:pPr>
      <w:spacing w:before="120" w:after="120"/>
      <w:jc w:val="center"/>
    </w:pPr>
  </w:style>
  <w:style w:type="character" w:customStyle="1" w:styleId="EndNoteCategoryTitleChar">
    <w:name w:val="EndNote Category Title Char"/>
    <w:basedOn w:val="DefaultParagraphFont"/>
    <w:link w:val="EndNoteCategoryTitle"/>
    <w:rsid w:val="006511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1554944">
      <w:bodyDiv w:val="1"/>
      <w:marLeft w:val="0"/>
      <w:marRight w:val="0"/>
      <w:marTop w:val="0"/>
      <w:marBottom w:val="0"/>
      <w:divBdr>
        <w:top w:val="none" w:sz="0" w:space="0" w:color="auto"/>
        <w:left w:val="none" w:sz="0" w:space="0" w:color="auto"/>
        <w:bottom w:val="none" w:sz="0" w:space="0" w:color="auto"/>
        <w:right w:val="none" w:sz="0" w:space="0" w:color="auto"/>
      </w:divBdr>
    </w:div>
    <w:div w:id="996810408">
      <w:bodyDiv w:val="1"/>
      <w:marLeft w:val="0"/>
      <w:marRight w:val="0"/>
      <w:marTop w:val="0"/>
      <w:marBottom w:val="0"/>
      <w:divBdr>
        <w:top w:val="none" w:sz="0" w:space="0" w:color="auto"/>
        <w:left w:val="none" w:sz="0" w:space="0" w:color="auto"/>
        <w:bottom w:val="none" w:sz="0" w:space="0" w:color="auto"/>
        <w:right w:val="none" w:sz="0" w:space="0" w:color="auto"/>
      </w:divBdr>
    </w:div>
    <w:div w:id="1808282941">
      <w:bodyDiv w:val="1"/>
      <w:marLeft w:val="0"/>
      <w:marRight w:val="0"/>
      <w:marTop w:val="0"/>
      <w:marBottom w:val="0"/>
      <w:divBdr>
        <w:top w:val="none" w:sz="0" w:space="0" w:color="auto"/>
        <w:left w:val="none" w:sz="0" w:space="0" w:color="auto"/>
        <w:bottom w:val="none" w:sz="0" w:space="0" w:color="auto"/>
        <w:right w:val="none" w:sz="0" w:space="0" w:color="auto"/>
      </w:divBdr>
    </w:div>
    <w:div w:id="2010521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f"/><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thomas.franz@uct.ac.za" TargetMode="External"/><Relationship Id="rId17" Type="http://schemas.openxmlformats.org/officeDocument/2006/relationships/image" Target="media/image5.sv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ee.kruse@uct.ac.za" TargetMode="External"/><Relationship Id="rId5" Type="http://schemas.openxmlformats.org/officeDocument/2006/relationships/numbering" Target="numbering.xml"/><Relationship Id="rId15" Type="http://schemas.openxmlformats.org/officeDocument/2006/relationships/image" Target="media/image3.svg"/><Relationship Id="rId10" Type="http://schemas.openxmlformats.org/officeDocument/2006/relationships/endnotes" Target="endnotes.xml"/><Relationship Id="rId19" Type="http://schemas.openxmlformats.org/officeDocument/2006/relationships/hyperlink" Target="https://doi.org/10.25375/uct.2801670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386EFDDBE5914458194869CA29C4304" ma:contentTypeVersion="19" ma:contentTypeDescription="Create a new document." ma:contentTypeScope="" ma:versionID="18290f850e74177e64e059a2e5e44361">
  <xsd:schema xmlns:xsd="http://www.w3.org/2001/XMLSchema" xmlns:xs="http://www.w3.org/2001/XMLSchema" xmlns:p="http://schemas.microsoft.com/office/2006/metadata/properties" xmlns:ns2="3cb052ff-e276-421d-84e6-c60fa56521b8" xmlns:ns3="a2930653-6e41-42a9-a9a3-ba52e4c4a220" targetNamespace="http://schemas.microsoft.com/office/2006/metadata/properties" ma:root="true" ma:fieldsID="39d53635b38dd23a4a95d793376af082" ns2:_="" ns3:_="">
    <xsd:import namespace="3cb052ff-e276-421d-84e6-c60fa56521b8"/>
    <xsd:import namespace="a2930653-6e41-42a9-a9a3-ba52e4c4a220"/>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EventHashCode" minOccurs="0"/>
                <xsd:element ref="ns3:MediaServiceGenerationTime" minOccurs="0"/>
                <xsd:element ref="ns3:MediaServiceDateTaken" minOccurs="0"/>
                <xsd:element ref="ns3:MediaServiceAutoTags" minOccurs="0"/>
                <xsd:element ref="ns3:MediaServiceLocation" minOccurs="0"/>
                <xsd:element ref="ns3:MediaServiceOCR" minOccurs="0"/>
                <xsd:element ref="ns3:MediaServiceAutoKeyPoints" minOccurs="0"/>
                <xsd:element ref="ns3:MediaServiceKeyPoints" minOccurs="0"/>
                <xsd:element ref="ns3:MediaLengthInSeconds" minOccurs="0"/>
                <xsd:element ref="ns3:lcf76f155ced4ddcb4097134ff3c332f" minOccurs="0"/>
                <xsd:element ref="ns2:TaxCatchAll" minOccurs="0"/>
                <xsd:element ref="ns3:MediaServiceObjectDetectorVersions" minOccurs="0"/>
                <xsd:element ref="ns3:MediaServiceSearchPropertie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b052ff-e276-421d-84e6-c60fa56521b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d7ba4c9-894a-4fdd-9126-f7474f9f26e3}" ma:internalName="TaxCatchAll" ma:showField="CatchAllData" ma:web="3cb052ff-e276-421d-84e6-c60fa56521b8">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2930653-6e41-42a9-a9a3-ba52e4c4a220"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647c689-50bb-4dac-a5df-ea65e8388fc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2930653-6e41-42a9-a9a3-ba52e4c4a220">
      <Terms xmlns="http://schemas.microsoft.com/office/infopath/2007/PartnerControls"/>
    </lcf76f155ced4ddcb4097134ff3c332f>
    <TaxCatchAll xmlns="3cb052ff-e276-421d-84e6-c60fa56521b8"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15D2EE0-5B37-4992-8B53-E4F71D716D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b052ff-e276-421d-84e6-c60fa56521b8"/>
    <ds:schemaRef ds:uri="a2930653-6e41-42a9-a9a3-ba52e4c4a2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40D5761-0BFB-44D0-8546-0BB293A37387}">
  <ds:schemaRefs>
    <ds:schemaRef ds:uri="http://schemas.microsoft.com/office/2006/metadata/properties"/>
    <ds:schemaRef ds:uri="http://schemas.microsoft.com/office/infopath/2007/PartnerControls"/>
    <ds:schemaRef ds:uri="a2930653-6e41-42a9-a9a3-ba52e4c4a220"/>
    <ds:schemaRef ds:uri="3cb052ff-e276-421d-84e6-c60fa56521b8"/>
  </ds:schemaRefs>
</ds:datastoreItem>
</file>

<file path=customXml/itemProps3.xml><?xml version="1.0" encoding="utf-8"?>
<ds:datastoreItem xmlns:ds="http://schemas.openxmlformats.org/officeDocument/2006/customXml" ds:itemID="{8764AF4E-7220-4119-A92C-D5462E18C536}">
  <ds:schemaRefs>
    <ds:schemaRef ds:uri="http://schemas.openxmlformats.org/officeDocument/2006/bibliography"/>
  </ds:schemaRefs>
</ds:datastoreItem>
</file>

<file path=customXml/itemProps4.xml><?xml version="1.0" encoding="utf-8"?>
<ds:datastoreItem xmlns:ds="http://schemas.openxmlformats.org/officeDocument/2006/customXml" ds:itemID="{053D35FB-EB39-4DE4-BA41-BEA31D278C2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2231</Words>
  <Characters>65928</Characters>
  <Application>Microsoft Office Word</Application>
  <DocSecurity>0</DocSecurity>
  <Lines>998</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84</CharactersWithSpaces>
  <SharedDoc>false</SharedDoc>
  <HLinks>
    <vt:vector size="18" baseType="variant">
      <vt:variant>
        <vt:i4>786436</vt:i4>
      </vt:variant>
      <vt:variant>
        <vt:i4>321</vt:i4>
      </vt:variant>
      <vt:variant>
        <vt:i4>0</vt:i4>
      </vt:variant>
      <vt:variant>
        <vt:i4>5</vt:i4>
      </vt:variant>
      <vt:variant>
        <vt:lpwstr>https://doi.org/10.25375/uct.28016702</vt:lpwstr>
      </vt:variant>
      <vt:variant>
        <vt:lpwstr/>
      </vt:variant>
      <vt:variant>
        <vt:i4>4063247</vt:i4>
      </vt:variant>
      <vt:variant>
        <vt:i4>3</vt:i4>
      </vt:variant>
      <vt:variant>
        <vt:i4>0</vt:i4>
      </vt:variant>
      <vt:variant>
        <vt:i4>5</vt:i4>
      </vt:variant>
      <vt:variant>
        <vt:lpwstr>mailto:thomas.franz@uct.ac.za</vt:lpwstr>
      </vt:variant>
      <vt:variant>
        <vt:lpwstr/>
      </vt:variant>
      <vt:variant>
        <vt:i4>4128788</vt:i4>
      </vt:variant>
      <vt:variant>
        <vt:i4>0</vt:i4>
      </vt:variant>
      <vt:variant>
        <vt:i4>0</vt:i4>
      </vt:variant>
      <vt:variant>
        <vt:i4>5</vt:i4>
      </vt:variant>
      <vt:variant>
        <vt:lpwstr>mailto:lee.kruse@uct.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Kruse</dc:creator>
  <cp:keywords/>
  <dc:description/>
  <cp:lastModifiedBy>Thomas Franz</cp:lastModifiedBy>
  <cp:revision>4</cp:revision>
  <cp:lastPrinted>2025-10-15T20:47:00Z</cp:lastPrinted>
  <dcterms:created xsi:type="dcterms:W3CDTF">2026-01-28T14:43:00Z</dcterms:created>
  <dcterms:modified xsi:type="dcterms:W3CDTF">2026-01-28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0386EFDDBE5914458194869CA29C4304</vt:lpwstr>
  </property>
  <property fmtid="{D5CDD505-2E9C-101B-9397-08002B2CF9AE}" pid="4" name="GrammarlyDocumentId">
    <vt:lpwstr>f5f054d7-ab92-4671-97b7-c54306085d69</vt:lpwstr>
  </property>
</Properties>
</file>